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3722E" w:rsidRPr="008F6E8E" w:rsidRDefault="0023722E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bookmarkStart w:id="0" w:name="OLE_LINK20"/>
      <w:bookmarkStart w:id="1" w:name="OLE_LINK21"/>
      <w:bookmarkStart w:id="2" w:name="OLE_LINK2"/>
      <w:bookmarkStart w:id="3" w:name="OLE_LINK3"/>
      <w:bookmarkStart w:id="4" w:name="OLE_LINK51"/>
      <w:bookmarkStart w:id="5" w:name="OLE_LINK1"/>
      <w:bookmarkStart w:id="6" w:name="OLE_LINK4"/>
      <w:r w:rsidRPr="008F6E8E">
        <w:rPr>
          <w:rFonts w:ascii="Book Antiqua" w:hAnsi="Book Antiqua"/>
          <w:b/>
          <w:sz w:val="24"/>
          <w:szCs w:val="24"/>
        </w:rPr>
        <w:t xml:space="preserve">Name of Journal: </w:t>
      </w:r>
      <w:r w:rsidRPr="008F6E8E">
        <w:rPr>
          <w:rFonts w:ascii="Book Antiqua" w:hAnsi="Book Antiqua"/>
          <w:b/>
          <w:i/>
          <w:sz w:val="24"/>
          <w:szCs w:val="24"/>
        </w:rPr>
        <w:t xml:space="preserve">World Journal of </w:t>
      </w:r>
      <w:r w:rsidR="00143865" w:rsidRPr="008F6E8E">
        <w:rPr>
          <w:rFonts w:ascii="Book Antiqua" w:hAnsi="Book Antiqua"/>
          <w:b/>
          <w:i/>
          <w:sz w:val="24"/>
          <w:szCs w:val="24"/>
        </w:rPr>
        <w:t>Dermatology</w:t>
      </w:r>
    </w:p>
    <w:p w:rsidR="0023722E" w:rsidRPr="008F6E8E" w:rsidRDefault="0023722E" w:rsidP="00785B07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8F6E8E">
        <w:rPr>
          <w:rFonts w:ascii="Book Antiqua" w:hAnsi="Book Antiqua"/>
          <w:b/>
          <w:sz w:val="24"/>
          <w:szCs w:val="24"/>
        </w:rPr>
        <w:t>ESPS Manuscript NO:</w:t>
      </w:r>
      <w:r w:rsidRPr="008F6E8E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8F6E8E">
        <w:rPr>
          <w:rFonts w:ascii="Book Antiqua" w:eastAsia="宋体" w:hAnsi="Book Antiqua" w:hint="eastAsia"/>
          <w:b/>
          <w:sz w:val="24"/>
          <w:szCs w:val="24"/>
          <w:lang w:eastAsia="zh-CN"/>
        </w:rPr>
        <w:t>22381</w:t>
      </w:r>
    </w:p>
    <w:p w:rsidR="0023722E" w:rsidRPr="008F6E8E" w:rsidRDefault="0023722E" w:rsidP="00785B07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8F6E8E">
        <w:rPr>
          <w:rFonts w:ascii="Book Antiqua" w:hAnsi="Book Antiqua"/>
          <w:b/>
          <w:sz w:val="24"/>
          <w:szCs w:val="24"/>
        </w:rPr>
        <w:t>Manuscript Type:</w:t>
      </w:r>
      <w:bookmarkEnd w:id="0"/>
      <w:bookmarkEnd w:id="1"/>
      <w:r w:rsidRPr="008F6E8E">
        <w:rPr>
          <w:rFonts w:ascii="Book Antiqua" w:hAnsi="Book Antiqua"/>
          <w:b/>
          <w:sz w:val="24"/>
          <w:szCs w:val="24"/>
        </w:rPr>
        <w:t xml:space="preserve"> </w:t>
      </w:r>
      <w:r w:rsidRPr="008F6E8E">
        <w:rPr>
          <w:rFonts w:ascii="Book Antiqua" w:eastAsia="宋体" w:hAnsi="Book Antiqua"/>
          <w:b/>
          <w:sz w:val="24"/>
          <w:szCs w:val="24"/>
          <w:lang w:eastAsia="zh-CN"/>
        </w:rPr>
        <w:t>Review</w:t>
      </w:r>
    </w:p>
    <w:bookmarkEnd w:id="2"/>
    <w:bookmarkEnd w:id="3"/>
    <w:bookmarkEnd w:id="4"/>
    <w:bookmarkEnd w:id="5"/>
    <w:bookmarkEnd w:id="6"/>
    <w:p w:rsidR="0023722E" w:rsidRPr="008F6E8E" w:rsidRDefault="0023722E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bookmarkStart w:id="7" w:name="OLE_LINK5"/>
      <w:bookmarkStart w:id="8" w:name="OLE_LINK6"/>
      <w:r w:rsidRPr="008F6E8E">
        <w:rPr>
          <w:rFonts w:ascii="Book Antiqua" w:hAnsi="Book Antiqua"/>
          <w:b/>
          <w:sz w:val="24"/>
          <w:szCs w:val="24"/>
          <w:lang w:val="en-US"/>
        </w:rPr>
        <w:t>Propranolol for infantile hemangioma</w:t>
      </w:r>
      <w:r w:rsidR="006153BF" w:rsidRPr="008F6E8E">
        <w:rPr>
          <w:rFonts w:ascii="Book Antiqua" w:hAnsi="Book Antiqua"/>
          <w:b/>
          <w:sz w:val="24"/>
          <w:szCs w:val="24"/>
          <w:lang w:val="en-US"/>
        </w:rPr>
        <w:t>:</w:t>
      </w:r>
      <w:r w:rsidRPr="008F6E8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="00785B07" w:rsidRPr="008F6E8E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>C</w:t>
      </w:r>
      <w:r w:rsidRPr="008F6E8E">
        <w:rPr>
          <w:rFonts w:ascii="Book Antiqua" w:hAnsi="Book Antiqua"/>
          <w:b/>
          <w:sz w:val="24"/>
          <w:szCs w:val="24"/>
          <w:lang w:val="en-US"/>
        </w:rPr>
        <w:t>urrent state of affairs</w:t>
      </w:r>
    </w:p>
    <w:bookmarkEnd w:id="7"/>
    <w:bookmarkEnd w:id="8"/>
    <w:p w:rsidR="0023722E" w:rsidRPr="008F6E8E" w:rsidRDefault="0023722E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8F6E8E" w:rsidRDefault="00785B07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Moyakine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AV </w:t>
      </w:r>
      <w:r w:rsidRPr="008F6E8E">
        <w:rPr>
          <w:rFonts w:ascii="Book Antiqua" w:eastAsiaTheme="minorEastAsia" w:hAnsi="Book Antiqua" w:hint="eastAsia"/>
          <w:i/>
          <w:sz w:val="24"/>
          <w:szCs w:val="24"/>
          <w:lang w:val="en-US" w:eastAsia="zh-CN"/>
        </w:rPr>
        <w:t>et al</w:t>
      </w:r>
      <w:r w:rsidRP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. </w:t>
      </w:r>
      <w:r w:rsidR="00BD61A2" w:rsidRPr="008F6E8E">
        <w:rPr>
          <w:rFonts w:ascii="Book Antiqua" w:hAnsi="Book Antiqua"/>
          <w:sz w:val="24"/>
          <w:szCs w:val="24"/>
          <w:lang w:val="en-US"/>
        </w:rPr>
        <w:t>Propranolol treatment for infantile hemangioma</w:t>
      </w:r>
    </w:p>
    <w:p w:rsidR="00785B07" w:rsidRPr="008F6E8E" w:rsidRDefault="00785B07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23722E" w:rsidRPr="008F6E8E" w:rsidRDefault="00785B07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t xml:space="preserve">Andre V </w:t>
      </w:r>
      <w:proofErr w:type="spellStart"/>
      <w:r w:rsidRPr="008F6E8E">
        <w:rPr>
          <w:rFonts w:ascii="Book Antiqua" w:hAnsi="Book Antiqua"/>
          <w:b/>
          <w:sz w:val="24"/>
          <w:szCs w:val="24"/>
          <w:lang w:val="en-US"/>
        </w:rPr>
        <w:t>Moyakine</w:t>
      </w:r>
      <w:proofErr w:type="spellEnd"/>
      <w:r w:rsidRPr="008F6E8E">
        <w:rPr>
          <w:rFonts w:ascii="Book Antiqua" w:hAnsi="Book Antiqua"/>
          <w:b/>
          <w:sz w:val="24"/>
          <w:szCs w:val="24"/>
          <w:lang w:val="en-US"/>
        </w:rPr>
        <w:t xml:space="preserve">, Carine JM van der </w:t>
      </w:r>
      <w:proofErr w:type="spellStart"/>
      <w:r w:rsidRPr="008F6E8E">
        <w:rPr>
          <w:rFonts w:ascii="Book Antiqua" w:hAnsi="Book Antiqua"/>
          <w:b/>
          <w:sz w:val="24"/>
          <w:szCs w:val="24"/>
          <w:lang w:val="en-US"/>
        </w:rPr>
        <w:t>Vleuten</w:t>
      </w:r>
      <w:proofErr w:type="spellEnd"/>
    </w:p>
    <w:p w:rsidR="00785B07" w:rsidRPr="008F6E8E" w:rsidRDefault="00785B07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Pr="008F6E8E" w:rsidRDefault="0007101F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D97873">
        <w:rPr>
          <w:rFonts w:ascii="Book Antiqua" w:hAnsi="Book Antiqua"/>
          <w:b/>
          <w:sz w:val="24"/>
          <w:szCs w:val="24"/>
          <w:lang w:val="en-US"/>
        </w:rPr>
        <w:t xml:space="preserve">Andre </w:t>
      </w:r>
      <w:r w:rsidR="00D25886" w:rsidRPr="00D97873">
        <w:rPr>
          <w:rFonts w:ascii="Book Antiqua" w:hAnsi="Book Antiqua"/>
          <w:b/>
          <w:sz w:val="24"/>
          <w:szCs w:val="24"/>
          <w:lang w:val="en-US"/>
        </w:rPr>
        <w:t xml:space="preserve">V </w:t>
      </w:r>
      <w:proofErr w:type="spellStart"/>
      <w:r w:rsidRPr="00D97873">
        <w:rPr>
          <w:rFonts w:ascii="Book Antiqua" w:hAnsi="Book Antiqua"/>
          <w:b/>
          <w:sz w:val="24"/>
          <w:szCs w:val="24"/>
          <w:lang w:val="en-US"/>
        </w:rPr>
        <w:t>Moyakine</w:t>
      </w:r>
      <w:proofErr w:type="spellEnd"/>
      <w:r w:rsidRPr="00D97873">
        <w:rPr>
          <w:rFonts w:ascii="Book Antiqua" w:hAnsi="Book Antiqua"/>
          <w:b/>
          <w:sz w:val="24"/>
          <w:szCs w:val="24"/>
          <w:lang w:val="en-US"/>
        </w:rPr>
        <w:t>, Carine</w:t>
      </w:r>
      <w:r w:rsidR="00BD61A2" w:rsidRPr="00D97873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="001A74D9" w:rsidRPr="00D97873">
        <w:rPr>
          <w:rFonts w:ascii="Book Antiqua" w:hAnsi="Book Antiqua"/>
          <w:b/>
          <w:sz w:val="24"/>
          <w:szCs w:val="24"/>
          <w:lang w:val="en-US"/>
        </w:rPr>
        <w:t xml:space="preserve">JM </w:t>
      </w:r>
      <w:r w:rsidR="00BD61A2" w:rsidRPr="00D97873">
        <w:rPr>
          <w:rFonts w:ascii="Book Antiqua" w:hAnsi="Book Antiqua"/>
          <w:b/>
          <w:sz w:val="24"/>
          <w:szCs w:val="24"/>
          <w:lang w:val="en-US"/>
        </w:rPr>
        <w:t xml:space="preserve">van der </w:t>
      </w:r>
      <w:proofErr w:type="spellStart"/>
      <w:r w:rsidR="00BD61A2" w:rsidRPr="00D97873">
        <w:rPr>
          <w:rFonts w:ascii="Book Antiqua" w:hAnsi="Book Antiqua"/>
          <w:b/>
          <w:sz w:val="24"/>
          <w:szCs w:val="24"/>
          <w:lang w:val="en-US"/>
        </w:rPr>
        <w:t>Vleuten</w:t>
      </w:r>
      <w:proofErr w:type="spellEnd"/>
      <w:r w:rsidR="00BD61A2" w:rsidRPr="00D97873">
        <w:rPr>
          <w:rFonts w:ascii="Book Antiqua" w:hAnsi="Book Antiqua"/>
          <w:b/>
          <w:sz w:val="24"/>
          <w:szCs w:val="24"/>
          <w:lang w:val="en-US"/>
        </w:rPr>
        <w:t>,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Department of Derma</w:t>
      </w:r>
      <w:r w:rsidR="006150BD" w:rsidRPr="008F6E8E">
        <w:rPr>
          <w:rFonts w:ascii="Book Antiqua" w:hAnsi="Book Antiqua"/>
          <w:sz w:val="24"/>
          <w:szCs w:val="24"/>
          <w:lang w:val="en-US"/>
        </w:rPr>
        <w:t xml:space="preserve">tology, </w:t>
      </w:r>
      <w:proofErr w:type="spellStart"/>
      <w:r w:rsidR="006150BD" w:rsidRPr="008F6E8E">
        <w:rPr>
          <w:rFonts w:ascii="Book Antiqua" w:hAnsi="Book Antiqua"/>
          <w:sz w:val="24"/>
          <w:szCs w:val="24"/>
          <w:lang w:val="en-US"/>
        </w:rPr>
        <w:t>Hecovan</w:t>
      </w:r>
      <w:proofErr w:type="spellEnd"/>
      <w:r w:rsidR="006150BD" w:rsidRPr="008F6E8E">
        <w:rPr>
          <w:rFonts w:ascii="Book Antiqua" w:hAnsi="Book Antiqua"/>
          <w:sz w:val="24"/>
          <w:szCs w:val="24"/>
          <w:lang w:val="en-US"/>
        </w:rPr>
        <w:t xml:space="preserve"> Expertise Center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for Hemangioma and Vascular Malformations, </w:t>
      </w:r>
      <w:proofErr w:type="spellStart"/>
      <w:r w:rsidR="00BD61A2" w:rsidRPr="008F6E8E">
        <w:rPr>
          <w:rFonts w:ascii="Book Antiqua" w:hAnsi="Book Antiqua"/>
          <w:sz w:val="24"/>
          <w:szCs w:val="24"/>
          <w:lang w:val="en-US"/>
        </w:rPr>
        <w:t>Radboud</w:t>
      </w:r>
      <w:proofErr w:type="spellEnd"/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University Medic</w:t>
      </w:r>
      <w:r w:rsidR="00785B07" w:rsidRPr="008F6E8E">
        <w:rPr>
          <w:rFonts w:ascii="Book Antiqua" w:hAnsi="Book Antiqua"/>
          <w:sz w:val="24"/>
          <w:szCs w:val="24"/>
          <w:lang w:val="en-US"/>
        </w:rPr>
        <w:t>al Centre, Nijmegen, Gelderland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BD61A2" w:rsidRPr="008F6E8E">
        <w:rPr>
          <w:rFonts w:ascii="Book Antiqua" w:hAnsi="Book Antiqua"/>
          <w:sz w:val="24"/>
          <w:szCs w:val="24"/>
          <w:shd w:val="clear" w:color="auto" w:fill="FFFFFF"/>
          <w:lang w:val="en-US"/>
        </w:rPr>
        <w:t>6500 HB,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The Netherlands</w:t>
      </w:r>
    </w:p>
    <w:p w:rsidR="0023722E" w:rsidRPr="008F6E8E" w:rsidRDefault="0023722E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t xml:space="preserve">Author contributions: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Moyakine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6153BF" w:rsidRPr="008F6E8E">
        <w:rPr>
          <w:rFonts w:ascii="Book Antiqua" w:hAnsi="Book Antiqua"/>
          <w:sz w:val="24"/>
          <w:szCs w:val="24"/>
          <w:lang w:val="en-US"/>
        </w:rPr>
        <w:t xml:space="preserve">AV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and van der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Vleuten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6153BF" w:rsidRPr="008F6E8E">
        <w:rPr>
          <w:rFonts w:ascii="Book Antiqua" w:hAnsi="Book Antiqua"/>
          <w:sz w:val="24"/>
          <w:szCs w:val="24"/>
          <w:lang w:val="en-US"/>
        </w:rPr>
        <w:t xml:space="preserve">CJM </w:t>
      </w:r>
      <w:r w:rsidRPr="008F6E8E">
        <w:rPr>
          <w:rFonts w:ascii="Book Antiqua" w:hAnsi="Book Antiqua"/>
          <w:sz w:val="24"/>
          <w:szCs w:val="24"/>
          <w:lang w:val="en-US"/>
        </w:rPr>
        <w:t>contributed equally to this work</w:t>
      </w:r>
      <w:r w:rsidR="00825C5E" w:rsidRP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;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Moyakine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6153BF" w:rsidRPr="008F6E8E">
        <w:rPr>
          <w:rFonts w:ascii="Book Antiqua" w:hAnsi="Book Antiqua"/>
          <w:sz w:val="24"/>
          <w:szCs w:val="24"/>
          <w:lang w:val="en-US"/>
        </w:rPr>
        <w:t xml:space="preserve">AV </w:t>
      </w:r>
      <w:r w:rsidRPr="008F6E8E">
        <w:rPr>
          <w:rFonts w:ascii="Book Antiqua" w:hAnsi="Book Antiqua"/>
          <w:sz w:val="24"/>
          <w:szCs w:val="24"/>
          <w:lang w:val="en-US"/>
        </w:rPr>
        <w:t>wrote the majority of the original draft of the paper and approved the final version of this paper</w:t>
      </w:r>
      <w:r w:rsidR="00825C5E" w:rsidRP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;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van der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Vleuten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6153BF" w:rsidRPr="008F6E8E">
        <w:rPr>
          <w:rFonts w:ascii="Book Antiqua" w:hAnsi="Book Antiqua"/>
          <w:sz w:val="24"/>
          <w:szCs w:val="24"/>
          <w:lang w:val="en-US"/>
        </w:rPr>
        <w:t xml:space="preserve">CJM </w:t>
      </w:r>
      <w:r w:rsidRPr="008F6E8E">
        <w:rPr>
          <w:rFonts w:ascii="Book Antiqua" w:hAnsi="Book Antiqua"/>
          <w:sz w:val="24"/>
          <w:szCs w:val="24"/>
          <w:lang w:val="en-US"/>
        </w:rPr>
        <w:t>devised the design of the study and participated in writing the paper</w:t>
      </w:r>
      <w:r w:rsidR="00825C5E" w:rsidRP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;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0A66E6" w:rsidRPr="008F6E8E">
        <w:rPr>
          <w:rFonts w:ascii="Book Antiqua" w:hAnsi="Book Antiqua"/>
          <w:sz w:val="24"/>
          <w:szCs w:val="24"/>
          <w:lang w:val="en-US"/>
        </w:rPr>
        <w:t xml:space="preserve">van der </w:t>
      </w:r>
      <w:proofErr w:type="spellStart"/>
      <w:r w:rsidR="000A66E6" w:rsidRPr="008F6E8E">
        <w:rPr>
          <w:rFonts w:ascii="Book Antiqua" w:hAnsi="Book Antiqua"/>
          <w:sz w:val="24"/>
          <w:szCs w:val="24"/>
          <w:lang w:val="en-US"/>
        </w:rPr>
        <w:t>Vleuten</w:t>
      </w:r>
      <w:proofErr w:type="spellEnd"/>
      <w:r w:rsidR="000A66E6" w:rsidRPr="008F6E8E">
        <w:rPr>
          <w:rFonts w:ascii="Book Antiqua" w:hAnsi="Book Antiqua"/>
          <w:sz w:val="24"/>
          <w:szCs w:val="24"/>
          <w:lang w:val="en-US"/>
        </w:rPr>
        <w:t xml:space="preserve"> CJM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pproved the final version of this paper and guarantees that all individuals who meet the </w:t>
      </w:r>
      <w:r w:rsidR="00825C5E" w:rsidRPr="008F6E8E">
        <w:rPr>
          <w:rFonts w:ascii="Book Antiqua" w:hAnsi="Book Antiqua"/>
          <w:sz w:val="24"/>
          <w:szCs w:val="24"/>
          <w:lang w:val="en-US"/>
        </w:rPr>
        <w:t>j</w:t>
      </w:r>
      <w:r w:rsidRPr="008F6E8E">
        <w:rPr>
          <w:rFonts w:ascii="Book Antiqua" w:hAnsi="Book Antiqua"/>
          <w:sz w:val="24"/>
          <w:szCs w:val="24"/>
          <w:lang w:val="en-US"/>
        </w:rPr>
        <w:t>ournal’s authorship criteria are included as authors of this paper.</w:t>
      </w:r>
    </w:p>
    <w:p w:rsidR="0023722E" w:rsidRPr="008F6E8E" w:rsidRDefault="0023722E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t>Conflict</w:t>
      </w:r>
      <w:r w:rsidR="00825C5E" w:rsidRPr="008F6E8E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>-</w:t>
      </w:r>
      <w:r w:rsidRPr="008F6E8E">
        <w:rPr>
          <w:rFonts w:ascii="Book Antiqua" w:hAnsi="Book Antiqua"/>
          <w:b/>
          <w:sz w:val="24"/>
          <w:szCs w:val="24"/>
          <w:lang w:val="en-US"/>
        </w:rPr>
        <w:t>of</w:t>
      </w:r>
      <w:r w:rsidR="00825C5E" w:rsidRPr="008F6E8E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>-</w:t>
      </w:r>
      <w:r w:rsidR="00825C5E" w:rsidRPr="008F6E8E">
        <w:rPr>
          <w:rFonts w:ascii="Book Antiqua" w:hAnsi="Book Antiqua"/>
          <w:b/>
          <w:sz w:val="24"/>
          <w:szCs w:val="24"/>
          <w:lang w:val="en-US"/>
        </w:rPr>
        <w:t>interest statement</w:t>
      </w:r>
      <w:r w:rsidRPr="008F6E8E">
        <w:rPr>
          <w:rFonts w:ascii="Book Antiqua" w:hAnsi="Book Antiqua"/>
          <w:b/>
          <w:sz w:val="24"/>
          <w:szCs w:val="24"/>
          <w:lang w:val="en-US"/>
        </w:rPr>
        <w:t>: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6153BF" w:rsidRPr="008F6E8E">
        <w:rPr>
          <w:rFonts w:ascii="Book Antiqua" w:hAnsi="Book Antiqua"/>
          <w:sz w:val="24"/>
          <w:szCs w:val="24"/>
          <w:lang w:val="en-US"/>
        </w:rPr>
        <w:t xml:space="preserve">Both </w:t>
      </w:r>
      <w:r w:rsidRPr="008F6E8E">
        <w:rPr>
          <w:rFonts w:ascii="Book Antiqua" w:hAnsi="Book Antiqua"/>
          <w:sz w:val="24"/>
          <w:szCs w:val="24"/>
          <w:lang w:val="en-US"/>
        </w:rPr>
        <w:t>authors have no conflicts of interest relevant to this article to disclose</w:t>
      </w:r>
      <w:r w:rsidR="006153BF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23722E" w:rsidRPr="008F6E8E" w:rsidRDefault="0023722E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825C5E" w:rsidRPr="008F6E8E" w:rsidRDefault="00825C5E" w:rsidP="00825C5E">
      <w:pPr>
        <w:suppressLineNumbers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8F6E8E">
        <w:rPr>
          <w:rFonts w:ascii="Book Antiqua" w:hAnsi="Book Antiqua"/>
          <w:b/>
          <w:color w:val="000000"/>
          <w:sz w:val="24"/>
        </w:rPr>
        <w:t xml:space="preserve">Open-Access: </w:t>
      </w:r>
      <w:r w:rsidRPr="008F6E8E">
        <w:rPr>
          <w:rFonts w:ascii="Book Antiqua" w:hAnsi="Book Antiqua"/>
          <w:color w:val="000000"/>
          <w:sz w:val="24"/>
        </w:rPr>
        <w:t xml:space="preserve">This article is an </w:t>
      </w:r>
      <w:r w:rsidRPr="008F6E8E">
        <w:rPr>
          <w:rFonts w:ascii="Book Antiqua" w:hAnsi="Book Antiqua" w:cs="宋体"/>
          <w:sz w:val="24"/>
        </w:rPr>
        <w:t xml:space="preserve">open-access article which </w:t>
      </w:r>
      <w:r w:rsidRPr="008F6E8E">
        <w:rPr>
          <w:rFonts w:ascii="Book Antiqua" w:hAnsi="Book Antiqua"/>
          <w:sz w:val="24"/>
        </w:rPr>
        <w:t>selected by an in-house editor and fully peer-reviewed by external reviewers. It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825C5E" w:rsidRPr="008F6E8E" w:rsidRDefault="00825C5E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eastAsia="zh-CN"/>
        </w:rPr>
      </w:pPr>
    </w:p>
    <w:p w:rsidR="00BD61A2" w:rsidRPr="00CC69C6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lastRenderedPageBreak/>
        <w:t>Correspondence</w:t>
      </w:r>
      <w:r w:rsidR="00B3598E" w:rsidRPr="008F6E8E">
        <w:rPr>
          <w:rFonts w:ascii="Book Antiqua" w:hAnsi="Book Antiqua"/>
          <w:b/>
          <w:sz w:val="24"/>
          <w:szCs w:val="24"/>
          <w:lang w:val="en-US"/>
        </w:rPr>
        <w:t xml:space="preserve"> to</w:t>
      </w:r>
      <w:r w:rsidRPr="008F6E8E">
        <w:rPr>
          <w:rFonts w:ascii="Book Antiqua" w:hAnsi="Book Antiqua"/>
          <w:b/>
          <w:sz w:val="24"/>
          <w:szCs w:val="24"/>
          <w:lang w:val="en-US"/>
        </w:rPr>
        <w:t>:</w:t>
      </w:r>
      <w:r w:rsidR="00825C5E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825C5E" w:rsidRPr="008F6E8E">
        <w:rPr>
          <w:rFonts w:ascii="Book Antiqua" w:hAnsi="Book Antiqua"/>
          <w:b/>
          <w:sz w:val="24"/>
          <w:szCs w:val="24"/>
          <w:lang w:val="en-US"/>
        </w:rPr>
        <w:t>Andre V</w:t>
      </w:r>
      <w:r w:rsidRPr="008F6E8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proofErr w:type="spellStart"/>
      <w:r w:rsidRPr="008F6E8E">
        <w:rPr>
          <w:rFonts w:ascii="Book Antiqua" w:hAnsi="Book Antiqua"/>
          <w:b/>
          <w:sz w:val="24"/>
          <w:szCs w:val="24"/>
          <w:lang w:val="en-US"/>
        </w:rPr>
        <w:t>Moyakine</w:t>
      </w:r>
      <w:proofErr w:type="spellEnd"/>
      <w:r w:rsidRPr="008F6E8E">
        <w:rPr>
          <w:rFonts w:ascii="Book Antiqua" w:hAnsi="Book Antiqua"/>
          <w:b/>
          <w:sz w:val="24"/>
          <w:szCs w:val="24"/>
          <w:lang w:val="en-US"/>
        </w:rPr>
        <w:t>, MD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Department of Dermatology,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Hecovan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Expertise Centre for Hemangioma and Vascular Malformations,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Radboud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University Medical Centre, </w:t>
      </w:r>
      <w:r w:rsidR="00825C5E" w:rsidRPr="008F6E8E">
        <w:rPr>
          <w:rFonts w:ascii="Book Antiqua" w:hAnsi="Book Antiqua"/>
          <w:sz w:val="24"/>
          <w:szCs w:val="24"/>
          <w:shd w:val="clear" w:color="auto" w:fill="FFFFFF"/>
          <w:lang w:val="en-US"/>
        </w:rPr>
        <w:t>PO box 9101,</w:t>
      </w:r>
      <w:r w:rsidR="00825C5E" w:rsidRPr="008F6E8E">
        <w:rPr>
          <w:rFonts w:ascii="Book Antiqua" w:hAnsi="Book Antiqua"/>
          <w:sz w:val="24"/>
          <w:szCs w:val="24"/>
          <w:lang w:val="en-US"/>
        </w:rPr>
        <w:t xml:space="preserve"> Nijmegen, Gelderland</w:t>
      </w:r>
      <w:r w:rsidRPr="008F6E8E">
        <w:rPr>
          <w:rFonts w:ascii="Book Antiqua" w:hAnsi="Book Antiqua"/>
          <w:sz w:val="24"/>
          <w:szCs w:val="24"/>
          <w:shd w:val="clear" w:color="auto" w:fill="FFFFFF"/>
          <w:lang w:val="en-US"/>
        </w:rPr>
        <w:t xml:space="preserve"> 6500 HB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Netherlands. </w:t>
      </w:r>
      <w:r w:rsidR="006153BF" w:rsidRPr="008F6E8E">
        <w:rPr>
          <w:rFonts w:ascii="Book Antiqua" w:hAnsi="Book Antiqua"/>
          <w:sz w:val="24"/>
          <w:szCs w:val="24"/>
          <w:lang w:val="en-US"/>
        </w:rPr>
        <w:t>a</w:t>
      </w:r>
      <w:r w:rsidRPr="008F6E8E">
        <w:rPr>
          <w:rFonts w:ascii="Book Antiqua" w:hAnsi="Book Antiqua"/>
          <w:sz w:val="24"/>
          <w:szCs w:val="24"/>
          <w:lang w:val="en-US"/>
        </w:rPr>
        <w:t>ndre.</w:t>
      </w:r>
      <w:r w:rsidR="006153BF" w:rsidRPr="008F6E8E">
        <w:rPr>
          <w:rFonts w:ascii="Book Antiqua" w:hAnsi="Book Antiqua"/>
          <w:sz w:val="24"/>
          <w:szCs w:val="24"/>
          <w:lang w:val="en-US"/>
        </w:rPr>
        <w:t>m</w:t>
      </w:r>
      <w:r w:rsidRPr="008F6E8E">
        <w:rPr>
          <w:rFonts w:ascii="Book Antiqua" w:hAnsi="Book Antiqua"/>
          <w:sz w:val="24"/>
          <w:szCs w:val="24"/>
          <w:lang w:val="en-US"/>
        </w:rPr>
        <w:t>oyakine@radboudumc.nl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val="en-US"/>
        </w:rPr>
      </w:pPr>
      <w:r w:rsidRPr="008F6E8E">
        <w:rPr>
          <w:rFonts w:ascii="Book Antiqua" w:hAnsi="Book Antiqua"/>
          <w:b/>
          <w:sz w:val="24"/>
          <w:szCs w:val="24"/>
          <w:shd w:val="clear" w:color="auto" w:fill="FFFFFF"/>
          <w:lang w:val="en-US"/>
        </w:rPr>
        <w:t>Telephone:</w:t>
      </w:r>
      <w:r w:rsidRPr="008F6E8E">
        <w:rPr>
          <w:rFonts w:ascii="Book Antiqua" w:hAnsi="Book Antiqua"/>
          <w:sz w:val="24"/>
          <w:szCs w:val="24"/>
          <w:shd w:val="clear" w:color="auto" w:fill="FFFFFF"/>
          <w:lang w:val="en-US"/>
        </w:rPr>
        <w:t xml:space="preserve"> +31-24-3613724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color w:val="006991"/>
          <w:sz w:val="24"/>
          <w:szCs w:val="24"/>
          <w:shd w:val="clear" w:color="auto" w:fill="FFFFFF"/>
          <w:lang w:val="en-US"/>
        </w:rPr>
      </w:pPr>
      <w:r w:rsidRPr="008F6E8E">
        <w:rPr>
          <w:rFonts w:ascii="Book Antiqua" w:hAnsi="Book Antiqua"/>
          <w:b/>
          <w:sz w:val="24"/>
          <w:szCs w:val="24"/>
          <w:shd w:val="clear" w:color="auto" w:fill="FFFFFF"/>
          <w:lang w:val="en-US"/>
        </w:rPr>
        <w:t>Fax:</w:t>
      </w:r>
      <w:r w:rsidRPr="008F6E8E">
        <w:rPr>
          <w:rFonts w:ascii="Book Antiqua" w:hAnsi="Book Antiqua"/>
          <w:sz w:val="24"/>
          <w:szCs w:val="24"/>
          <w:shd w:val="clear" w:color="auto" w:fill="FFFFFF"/>
          <w:lang w:val="en-US"/>
        </w:rPr>
        <w:t xml:space="preserve"> +31-</w:t>
      </w:r>
      <w:r w:rsidRPr="008F6E8E">
        <w:rPr>
          <w:rFonts w:ascii="Book Antiqua" w:hAnsi="Book Antiqua"/>
          <w:sz w:val="24"/>
          <w:szCs w:val="24"/>
          <w:lang w:val="en-US"/>
        </w:rPr>
        <w:t>24-3541184</w:t>
      </w:r>
      <w:r w:rsidRPr="008F6E8E">
        <w:rPr>
          <w:rFonts w:ascii="Book Antiqua" w:hAnsi="Book Antiqua"/>
          <w:sz w:val="24"/>
          <w:szCs w:val="24"/>
          <w:shd w:val="clear" w:color="auto" w:fill="FFFFFF"/>
          <w:lang w:val="en-US"/>
        </w:rPr>
        <w:t xml:space="preserve"> 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825C5E" w:rsidRPr="008F6E8E" w:rsidRDefault="00825C5E" w:rsidP="00825C5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8F6E8E">
        <w:rPr>
          <w:rFonts w:ascii="Book Antiqua" w:hAnsi="Book Antiqua" w:cs="Arial"/>
          <w:b/>
          <w:sz w:val="24"/>
          <w:szCs w:val="24"/>
        </w:rPr>
        <w:t>Received:</w:t>
      </w:r>
      <w:r w:rsidRPr="008F6E8E">
        <w:rPr>
          <w:rFonts w:ascii="Book Antiqua" w:hAnsi="Book Antiqua" w:cs="Arial" w:hint="eastAsia"/>
          <w:b/>
          <w:sz w:val="24"/>
          <w:szCs w:val="24"/>
        </w:rPr>
        <w:t xml:space="preserve"> </w:t>
      </w:r>
      <w:r w:rsidRPr="008F6E8E">
        <w:rPr>
          <w:rFonts w:ascii="Book Antiqua" w:hAnsi="Book Antiqua" w:cs="Arial" w:hint="eastAsia"/>
          <w:sz w:val="24"/>
          <w:szCs w:val="24"/>
        </w:rPr>
        <w:t>August 2</w:t>
      </w:r>
      <w:r w:rsidR="00E00682" w:rsidRPr="008F6E8E">
        <w:rPr>
          <w:rFonts w:ascii="Book Antiqua" w:eastAsiaTheme="minorEastAsia" w:hAnsi="Book Antiqua" w:cs="Arial" w:hint="eastAsia"/>
          <w:sz w:val="24"/>
          <w:szCs w:val="24"/>
          <w:lang w:eastAsia="zh-CN"/>
        </w:rPr>
        <w:t>7</w:t>
      </w:r>
      <w:r w:rsidRPr="008F6E8E">
        <w:rPr>
          <w:rFonts w:ascii="Book Antiqua" w:hAnsi="Book Antiqua" w:cs="Arial" w:hint="eastAsia"/>
          <w:sz w:val="24"/>
          <w:szCs w:val="24"/>
        </w:rPr>
        <w:t>, 2015</w:t>
      </w:r>
    </w:p>
    <w:p w:rsidR="00825C5E" w:rsidRPr="008F6E8E" w:rsidRDefault="00825C5E" w:rsidP="00825C5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8F6E8E">
        <w:rPr>
          <w:rFonts w:ascii="Book Antiqua" w:hAnsi="Book Antiqua" w:cs="Arial"/>
          <w:b/>
          <w:sz w:val="24"/>
          <w:szCs w:val="24"/>
        </w:rPr>
        <w:t>Peer-review started:</w:t>
      </w:r>
      <w:r w:rsidRPr="008F6E8E">
        <w:rPr>
          <w:rFonts w:ascii="Book Antiqua" w:hAnsi="Book Antiqua" w:cs="Arial" w:hint="eastAsia"/>
          <w:b/>
          <w:sz w:val="24"/>
          <w:szCs w:val="24"/>
        </w:rPr>
        <w:t xml:space="preserve"> </w:t>
      </w:r>
      <w:r w:rsidR="00E00682" w:rsidRPr="008F6E8E">
        <w:rPr>
          <w:rFonts w:ascii="Book Antiqua" w:hAnsi="Book Antiqua" w:cs="Arial" w:hint="eastAsia"/>
          <w:sz w:val="24"/>
          <w:szCs w:val="24"/>
        </w:rPr>
        <w:t xml:space="preserve">August </w:t>
      </w:r>
      <w:r w:rsidR="00E00682" w:rsidRPr="008F6E8E">
        <w:rPr>
          <w:rFonts w:ascii="Book Antiqua" w:eastAsiaTheme="minorEastAsia" w:hAnsi="Book Antiqua" w:cs="Arial" w:hint="eastAsia"/>
          <w:sz w:val="24"/>
          <w:szCs w:val="24"/>
          <w:lang w:eastAsia="zh-CN"/>
        </w:rPr>
        <w:t>31</w:t>
      </w:r>
      <w:r w:rsidRPr="008F6E8E">
        <w:rPr>
          <w:rFonts w:ascii="Book Antiqua" w:hAnsi="Book Antiqua" w:cs="Arial" w:hint="eastAsia"/>
          <w:sz w:val="24"/>
          <w:szCs w:val="24"/>
        </w:rPr>
        <w:t>, 2015</w:t>
      </w:r>
    </w:p>
    <w:p w:rsidR="00825C5E" w:rsidRPr="008F6E8E" w:rsidRDefault="00825C5E" w:rsidP="00825C5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8F6E8E">
        <w:rPr>
          <w:rFonts w:ascii="Book Antiqua" w:hAnsi="Book Antiqua" w:cs="Arial"/>
          <w:b/>
          <w:sz w:val="24"/>
          <w:szCs w:val="24"/>
        </w:rPr>
        <w:t xml:space="preserve">First decision: </w:t>
      </w:r>
      <w:bookmarkStart w:id="9" w:name="OLE_LINK7"/>
      <w:r w:rsidR="00E00682" w:rsidRPr="008F6E8E">
        <w:rPr>
          <w:rFonts w:ascii="Book Antiqua" w:eastAsiaTheme="minorEastAsia" w:hAnsi="Book Antiqua" w:cs="Arial" w:hint="eastAsia"/>
          <w:sz w:val="24"/>
          <w:szCs w:val="24"/>
          <w:lang w:eastAsia="zh-CN"/>
        </w:rPr>
        <w:t>September 28</w:t>
      </w:r>
      <w:r w:rsidRPr="008F6E8E">
        <w:rPr>
          <w:rFonts w:ascii="Book Antiqua" w:hAnsi="Book Antiqua" w:cs="Arial" w:hint="eastAsia"/>
          <w:sz w:val="24"/>
          <w:szCs w:val="24"/>
        </w:rPr>
        <w:t>, 2015</w:t>
      </w:r>
      <w:r w:rsidRPr="008F6E8E">
        <w:rPr>
          <w:rFonts w:ascii="Book Antiqua" w:hAnsi="Book Antiqua" w:cs="Arial" w:hint="eastAsia"/>
          <w:b/>
          <w:sz w:val="24"/>
          <w:szCs w:val="24"/>
        </w:rPr>
        <w:t xml:space="preserve"> </w:t>
      </w:r>
      <w:bookmarkEnd w:id="9"/>
    </w:p>
    <w:p w:rsidR="00825C5E" w:rsidRPr="008F6E8E" w:rsidRDefault="00825C5E" w:rsidP="00825C5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8F6E8E">
        <w:rPr>
          <w:rFonts w:ascii="Book Antiqua" w:hAnsi="Book Antiqua" w:cs="Arial"/>
          <w:b/>
          <w:sz w:val="24"/>
          <w:szCs w:val="24"/>
        </w:rPr>
        <w:t>Revised:</w:t>
      </w:r>
      <w:r w:rsidRPr="008F6E8E">
        <w:rPr>
          <w:rFonts w:ascii="Book Antiqua" w:hAnsi="Book Antiqua" w:cs="Arial" w:hint="eastAsia"/>
          <w:b/>
          <w:sz w:val="24"/>
          <w:szCs w:val="24"/>
        </w:rPr>
        <w:t xml:space="preserve"> </w:t>
      </w:r>
      <w:r w:rsidRPr="008F6E8E">
        <w:rPr>
          <w:rFonts w:ascii="Book Antiqua" w:hAnsi="Book Antiqua" w:cs="Arial" w:hint="eastAsia"/>
          <w:sz w:val="24"/>
          <w:szCs w:val="24"/>
        </w:rPr>
        <w:t xml:space="preserve">October </w:t>
      </w:r>
      <w:r w:rsidR="00CB172E" w:rsidRPr="008F6E8E">
        <w:rPr>
          <w:rFonts w:ascii="Book Antiqua" w:eastAsiaTheme="minorEastAsia" w:hAnsi="Book Antiqua" w:cs="Arial" w:hint="eastAsia"/>
          <w:sz w:val="24"/>
          <w:szCs w:val="24"/>
          <w:lang w:eastAsia="zh-CN"/>
        </w:rPr>
        <w:t>19</w:t>
      </w:r>
      <w:r w:rsidRPr="008F6E8E">
        <w:rPr>
          <w:rFonts w:ascii="Book Antiqua" w:hAnsi="Book Antiqua" w:cs="Arial" w:hint="eastAsia"/>
          <w:sz w:val="24"/>
          <w:szCs w:val="24"/>
        </w:rPr>
        <w:t>, 2015</w:t>
      </w:r>
    </w:p>
    <w:p w:rsidR="00825C5E" w:rsidRPr="00985A2B" w:rsidRDefault="00825C5E" w:rsidP="00985A2B">
      <w:pPr>
        <w:rPr>
          <w:rFonts w:ascii="Book Antiqua" w:hAnsi="Book Antiqua"/>
          <w:iCs/>
          <w:sz w:val="24"/>
        </w:rPr>
      </w:pPr>
      <w:r w:rsidRPr="008F6E8E">
        <w:rPr>
          <w:rFonts w:ascii="Book Antiqua" w:hAnsi="Book Antiqua" w:cs="Arial"/>
          <w:b/>
          <w:sz w:val="24"/>
          <w:szCs w:val="24"/>
        </w:rPr>
        <w:t>Accepted:</w:t>
      </w:r>
      <w:r w:rsidRPr="008F6E8E">
        <w:rPr>
          <w:rFonts w:ascii="Book Antiqua" w:hAnsi="Book Antiqua" w:cs="Arial" w:hint="eastAsia"/>
          <w:b/>
          <w:sz w:val="24"/>
          <w:szCs w:val="24"/>
        </w:rPr>
        <w:t xml:space="preserve"> </w:t>
      </w:r>
      <w:r w:rsidR="00985A2B">
        <w:rPr>
          <w:rStyle w:val="Emphasis"/>
        </w:rPr>
        <w:t xml:space="preserve">December </w:t>
      </w:r>
      <w:r w:rsidR="00985A2B">
        <w:rPr>
          <w:rStyle w:val="Emphasis"/>
          <w:rFonts w:ascii="宋体" w:hAnsi="宋体" w:cs="宋体" w:hint="eastAsia"/>
        </w:rPr>
        <w:t>13</w:t>
      </w:r>
      <w:r w:rsidR="00985A2B" w:rsidRPr="00235CD4">
        <w:rPr>
          <w:rStyle w:val="Emphasis"/>
        </w:rPr>
        <w:t>, 2015</w:t>
      </w:r>
    </w:p>
    <w:p w:rsidR="00825C5E" w:rsidRPr="008F6E8E" w:rsidRDefault="00825C5E" w:rsidP="00825C5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8F6E8E">
        <w:rPr>
          <w:rFonts w:ascii="Book Antiqua" w:hAnsi="Book Antiqua" w:cs="Arial"/>
          <w:b/>
          <w:sz w:val="24"/>
          <w:szCs w:val="24"/>
        </w:rPr>
        <w:t>Article in press:</w:t>
      </w:r>
      <w:r w:rsidRPr="008F6E8E">
        <w:rPr>
          <w:rFonts w:ascii="Book Antiqua" w:hAnsi="Book Antiqua" w:cs="Arial" w:hint="eastAsia"/>
          <w:b/>
          <w:sz w:val="24"/>
          <w:szCs w:val="24"/>
        </w:rPr>
        <w:t xml:space="preserve"> </w:t>
      </w:r>
    </w:p>
    <w:p w:rsidR="00825C5E" w:rsidRPr="008F6E8E" w:rsidRDefault="00825C5E" w:rsidP="00825C5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8F6E8E">
        <w:rPr>
          <w:rFonts w:ascii="Book Antiqua" w:hAnsi="Book Antiqua" w:cs="Arial"/>
          <w:b/>
          <w:sz w:val="24"/>
          <w:szCs w:val="24"/>
        </w:rPr>
        <w:t>Published online:</w:t>
      </w:r>
      <w:r w:rsidRPr="008F6E8E">
        <w:rPr>
          <w:rFonts w:ascii="Book Antiqua" w:hAnsi="Book Antiqua" w:cs="Arial" w:hint="eastAsia"/>
          <w:b/>
          <w:sz w:val="24"/>
          <w:szCs w:val="24"/>
        </w:rPr>
        <w:t xml:space="preserve"> </w:t>
      </w:r>
    </w:p>
    <w:p w:rsidR="00825C5E" w:rsidRPr="008F6E8E" w:rsidRDefault="00825C5E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</w:p>
    <w:p w:rsidR="00825C5E" w:rsidRPr="008F6E8E" w:rsidRDefault="00825C5E">
      <w:pPr>
        <w:rPr>
          <w:rFonts w:ascii="Book Antiqua" w:hAnsi="Book Antiqua"/>
          <w:b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br w:type="page"/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lastRenderedPageBreak/>
        <w:t xml:space="preserve">Abstract 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Infantile hemangioma (IH) is the most common benign tumor </w:t>
      </w:r>
      <w:r w:rsidR="00AB1E49" w:rsidRPr="008F6E8E">
        <w:rPr>
          <w:rFonts w:ascii="Book Antiqua" w:hAnsi="Book Antiqua"/>
          <w:sz w:val="24"/>
          <w:szCs w:val="24"/>
          <w:lang w:val="en-US"/>
        </w:rPr>
        <w:t xml:space="preserve">seen in </w:t>
      </w:r>
      <w:r w:rsidRPr="008F6E8E">
        <w:rPr>
          <w:rFonts w:ascii="Book Antiqua" w:hAnsi="Book Antiqua"/>
          <w:sz w:val="24"/>
          <w:szCs w:val="24"/>
          <w:lang w:val="en-US"/>
        </w:rPr>
        <w:t>infancy. This review provides up</w:t>
      </w:r>
      <w:r w:rsidR="001A74D9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to</w:t>
      </w:r>
      <w:r w:rsidR="001A74D9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date information </w:t>
      </w:r>
      <w:r w:rsidR="00AB1E49" w:rsidRPr="008F6E8E">
        <w:rPr>
          <w:rFonts w:ascii="Book Antiqua" w:hAnsi="Book Antiqua"/>
          <w:sz w:val="24"/>
          <w:szCs w:val="24"/>
          <w:lang w:val="en-US"/>
        </w:rPr>
        <w:t xml:space="preserve">on the </w:t>
      </w:r>
      <w:r w:rsidRPr="008F6E8E">
        <w:rPr>
          <w:rFonts w:ascii="Book Antiqua" w:hAnsi="Book Antiqua"/>
          <w:sz w:val="24"/>
          <w:szCs w:val="24"/>
          <w:lang w:val="en-US"/>
        </w:rPr>
        <w:t>pathophysiology, variations in clinical presentation</w:t>
      </w:r>
      <w:r w:rsidR="001A74D9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natural history</w:t>
      </w:r>
      <w:r w:rsidR="00AB1E49" w:rsidRPr="008F6E8E">
        <w:rPr>
          <w:rFonts w:ascii="Book Antiqua" w:hAnsi="Book Antiqua"/>
          <w:sz w:val="24"/>
          <w:szCs w:val="24"/>
          <w:lang w:val="en-US"/>
        </w:rPr>
        <w:t xml:space="preserve"> of IH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, elaborating on associated anomalies, such as PHACE(S) syndrome and LUMBAR syndrome. Because of the benign and self-limiting characteristics </w:t>
      </w:r>
      <w:r w:rsidR="00AB1E49" w:rsidRPr="008F6E8E">
        <w:rPr>
          <w:rFonts w:ascii="Book Antiqua" w:hAnsi="Book Antiqua"/>
          <w:sz w:val="24"/>
          <w:szCs w:val="24"/>
          <w:lang w:val="en-US"/>
        </w:rPr>
        <w:t xml:space="preserve">seen </w:t>
      </w:r>
      <w:r w:rsidRPr="008F6E8E">
        <w:rPr>
          <w:rFonts w:ascii="Book Antiqua" w:hAnsi="Book Antiqua"/>
          <w:sz w:val="24"/>
          <w:szCs w:val="24"/>
          <w:lang w:val="en-US"/>
        </w:rPr>
        <w:t>in more than 90% of cases</w:t>
      </w:r>
      <w:r w:rsidR="008C12A3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0D2E4B" w:rsidRPr="008F6E8E">
        <w:rPr>
          <w:rFonts w:ascii="Book Antiqua" w:hAnsi="Book Antiqua"/>
          <w:sz w:val="24"/>
          <w:szCs w:val="24"/>
          <w:lang w:val="en-US"/>
        </w:rPr>
        <w:t>of</w:t>
      </w:r>
      <w:r w:rsidR="008C12A3" w:rsidRPr="008F6E8E">
        <w:rPr>
          <w:rFonts w:ascii="Book Antiqua" w:hAnsi="Book Antiqua"/>
          <w:sz w:val="24"/>
          <w:szCs w:val="24"/>
          <w:lang w:val="en-US"/>
        </w:rPr>
        <w:t xml:space="preserve"> IH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, a conservative approach is usually chosen. </w:t>
      </w:r>
      <w:r w:rsidR="008C12A3" w:rsidRPr="008F6E8E">
        <w:rPr>
          <w:rFonts w:ascii="Book Antiqua" w:hAnsi="Book Antiqua"/>
          <w:sz w:val="24"/>
          <w:szCs w:val="24"/>
          <w:lang w:val="en-US"/>
        </w:rPr>
        <w:t>H</w:t>
      </w:r>
      <w:r w:rsidRPr="008F6E8E">
        <w:rPr>
          <w:rFonts w:ascii="Book Antiqua" w:hAnsi="Book Antiqua"/>
          <w:sz w:val="24"/>
          <w:szCs w:val="24"/>
          <w:lang w:val="en-US"/>
        </w:rPr>
        <w:t>owever</w:t>
      </w:r>
      <w:r w:rsidR="008C12A3" w:rsidRPr="008F6E8E">
        <w:rPr>
          <w:rFonts w:ascii="Book Antiqua" w:hAnsi="Book Antiqua"/>
          <w:sz w:val="24"/>
          <w:szCs w:val="24"/>
          <w:lang w:val="en-US"/>
        </w:rPr>
        <w:t xml:space="preserve">, </w:t>
      </w:r>
      <w:r w:rsidR="000D2E4B" w:rsidRPr="008F6E8E">
        <w:rPr>
          <w:rFonts w:ascii="Book Antiqua" w:hAnsi="Book Antiqua"/>
          <w:sz w:val="24"/>
          <w:szCs w:val="24"/>
          <w:lang w:val="en-US"/>
        </w:rPr>
        <w:t>some</w:t>
      </w:r>
      <w:r w:rsidR="008C12A3" w:rsidRPr="008F6E8E">
        <w:rPr>
          <w:rFonts w:ascii="Book Antiqua" w:hAnsi="Book Antiqua"/>
          <w:sz w:val="24"/>
          <w:szCs w:val="24"/>
          <w:lang w:val="en-US"/>
        </w:rPr>
        <w:t xml:space="preserve"> circumstances</w:t>
      </w:r>
      <w:r w:rsidR="00743EED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743EED" w:rsidRPr="008F6E8E">
        <w:rPr>
          <w:rFonts w:ascii="Book Antiqua" w:hAnsi="Book Antiqua"/>
          <w:sz w:val="24"/>
          <w:szCs w:val="24"/>
          <w:lang w:val="en-US"/>
        </w:rPr>
        <w:t xml:space="preserve">such as ulceration, vision loss, breathing difficulties, or potential disfigurement, </w:t>
      </w:r>
      <w:r w:rsidR="00AB1E49" w:rsidRPr="008F6E8E">
        <w:rPr>
          <w:rFonts w:ascii="Book Antiqua" w:hAnsi="Book Antiqua"/>
          <w:sz w:val="24"/>
          <w:szCs w:val="24"/>
          <w:lang w:val="en-US"/>
        </w:rPr>
        <w:t xml:space="preserve">will </w:t>
      </w:r>
      <w:r w:rsidR="008C12A3" w:rsidRPr="008F6E8E">
        <w:rPr>
          <w:rFonts w:ascii="Book Antiqua" w:hAnsi="Book Antiqua"/>
          <w:sz w:val="24"/>
          <w:szCs w:val="24"/>
          <w:lang w:val="en-US"/>
        </w:rPr>
        <w:t xml:space="preserve">requir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reatment </w:t>
      </w:r>
      <w:r w:rsidR="00AB1E49" w:rsidRPr="008F6E8E">
        <w:rPr>
          <w:rFonts w:ascii="Book Antiqua" w:hAnsi="Book Antiqua"/>
          <w:sz w:val="24"/>
          <w:szCs w:val="24"/>
          <w:lang w:val="en-US"/>
        </w:rPr>
        <w:t xml:space="preserve">during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he proliferative phase. For decades, treatment of IH </w:t>
      </w:r>
      <w:r w:rsidR="008C12A3" w:rsidRPr="008F6E8E">
        <w:rPr>
          <w:rFonts w:ascii="Book Antiqua" w:hAnsi="Book Antiqua"/>
          <w:sz w:val="24"/>
          <w:szCs w:val="24"/>
          <w:lang w:val="en-US"/>
        </w:rPr>
        <w:t xml:space="preserve">has </w:t>
      </w:r>
      <w:r w:rsidRPr="008F6E8E">
        <w:rPr>
          <w:rFonts w:ascii="Book Antiqua" w:hAnsi="Book Antiqua"/>
          <w:sz w:val="24"/>
          <w:szCs w:val="24"/>
          <w:lang w:val="en-US"/>
        </w:rPr>
        <w:t>primarily consisted of corticosteroids or surgery. Since 2008, propranolol has become the treatment</w:t>
      </w:r>
      <w:r w:rsidR="00AB1E49" w:rsidRPr="008F6E8E">
        <w:rPr>
          <w:rFonts w:ascii="Book Antiqua" w:hAnsi="Book Antiqua"/>
          <w:sz w:val="24"/>
          <w:szCs w:val="24"/>
          <w:lang w:val="en-US"/>
        </w:rPr>
        <w:t xml:space="preserve"> of first choic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. In this article, we bring to light the crucial changes in </w:t>
      </w:r>
      <w:r w:rsidR="00AB1E49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reatment of IH over the past years. </w:t>
      </w:r>
      <w:r w:rsidR="008C12A3" w:rsidRPr="008F6E8E">
        <w:rPr>
          <w:rFonts w:ascii="Book Antiqua" w:hAnsi="Book Antiqua"/>
          <w:sz w:val="24"/>
          <w:szCs w:val="24"/>
          <w:lang w:val="en-US"/>
        </w:rPr>
        <w:t>To date, t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here is still a lack of data on </w:t>
      </w:r>
      <w:r w:rsidR="008C12A3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possible long-term effects of propranolol </w:t>
      </w:r>
      <w:r w:rsidR="008C12A3" w:rsidRPr="008F6E8E">
        <w:rPr>
          <w:rFonts w:ascii="Book Antiqua" w:hAnsi="Book Antiqua"/>
          <w:sz w:val="24"/>
          <w:szCs w:val="24"/>
          <w:lang w:val="en-US"/>
        </w:rPr>
        <w:t>t</w:t>
      </w:r>
      <w:r w:rsidR="00D106CE" w:rsidRPr="008F6E8E">
        <w:rPr>
          <w:rFonts w:ascii="Book Antiqua" w:hAnsi="Book Antiqua"/>
          <w:sz w:val="24"/>
          <w:szCs w:val="24"/>
          <w:lang w:val="en-US"/>
        </w:rPr>
        <w:t>reatment</w:t>
      </w:r>
      <w:r w:rsidR="008C12A3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in young infants. </w:t>
      </w:r>
      <w:r w:rsidR="008C12A3" w:rsidRPr="008F6E8E">
        <w:rPr>
          <w:rFonts w:ascii="Book Antiqua" w:hAnsi="Book Antiqua"/>
          <w:sz w:val="24"/>
          <w:szCs w:val="24"/>
          <w:lang w:val="en-US"/>
        </w:rPr>
        <w:t>A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oretical probability of the central nervous system </w:t>
      </w:r>
      <w:r w:rsidR="008C12A3" w:rsidRPr="008F6E8E">
        <w:rPr>
          <w:rFonts w:ascii="Book Antiqua" w:hAnsi="Book Antiqua"/>
          <w:sz w:val="24"/>
          <w:szCs w:val="24"/>
          <w:lang w:val="en-US"/>
        </w:rPr>
        <w:t xml:space="preserve">being affected </w:t>
      </w:r>
      <w:r w:rsidRPr="008F6E8E">
        <w:rPr>
          <w:rFonts w:ascii="Book Antiqua" w:hAnsi="Book Antiqua"/>
          <w:sz w:val="24"/>
          <w:szCs w:val="24"/>
          <w:lang w:val="en-US"/>
        </w:rPr>
        <w:t>(</w:t>
      </w:r>
      <w:r w:rsidR="000F49BB" w:rsidRPr="008F6E8E">
        <w:rPr>
          <w:rFonts w:ascii="Book Antiqua" w:hAnsi="Book Antiqua"/>
          <w:sz w:val="24"/>
          <w:szCs w:val="24"/>
          <w:lang w:val="en-US"/>
        </w:rPr>
        <w:t>that is,</w:t>
      </w:r>
      <w:r w:rsidR="00AB1E49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impairment o</w:t>
      </w:r>
      <w:r w:rsidR="00D52823" w:rsidRPr="008F6E8E">
        <w:rPr>
          <w:rFonts w:ascii="Book Antiqua" w:hAnsi="Book Antiqua"/>
          <w:sz w:val="24"/>
          <w:szCs w:val="24"/>
          <w:lang w:val="en-US"/>
        </w:rPr>
        <w:t>f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hort- and long-term memory, psychomotor function, sleep quality</w:t>
      </w:r>
      <w:r w:rsidR="008C12A3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mood) has </w:t>
      </w:r>
      <w:r w:rsidR="008C12A3" w:rsidRPr="008F6E8E">
        <w:rPr>
          <w:rFonts w:ascii="Book Antiqua" w:hAnsi="Book Antiqua"/>
          <w:sz w:val="24"/>
          <w:szCs w:val="24"/>
          <w:lang w:val="en-US"/>
        </w:rPr>
        <w:t xml:space="preserve">recently </w:t>
      </w:r>
      <w:r w:rsidRPr="008F6E8E">
        <w:rPr>
          <w:rFonts w:ascii="Book Antiqua" w:hAnsi="Book Antiqua"/>
          <w:sz w:val="24"/>
          <w:szCs w:val="24"/>
          <w:lang w:val="en-US"/>
        </w:rPr>
        <w:t>been suggested. This review highlights research topics concerning these long</w:t>
      </w:r>
      <w:r w:rsidR="008C12A3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erm </w:t>
      </w:r>
      <w:r w:rsidR="00D52823" w:rsidRPr="008F6E8E">
        <w:rPr>
          <w:rFonts w:ascii="Book Antiqua" w:hAnsi="Book Antiqua"/>
          <w:sz w:val="24"/>
          <w:szCs w:val="24"/>
          <w:lang w:val="en-US"/>
        </w:rPr>
        <w:t xml:space="preserve">advers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effects. Finally, information is provided </w:t>
      </w:r>
      <w:r w:rsidR="00743EED" w:rsidRPr="008F6E8E">
        <w:rPr>
          <w:rFonts w:ascii="Book Antiqua" w:hAnsi="Book Antiqua"/>
          <w:sz w:val="24"/>
          <w:szCs w:val="24"/>
          <w:lang w:val="en-US"/>
        </w:rPr>
        <w:t xml:space="preserve">on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he potential instruments to measure IH severity and activity in clinical trials and/or in </w:t>
      </w:r>
      <w:r w:rsidR="00C3783C" w:rsidRPr="008F6E8E">
        <w:rPr>
          <w:rFonts w:ascii="Book Antiqua" w:hAnsi="Book Antiqua"/>
          <w:sz w:val="24"/>
          <w:szCs w:val="24"/>
          <w:lang w:val="en-US"/>
        </w:rPr>
        <w:t xml:space="preserve">clinical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practice and the recently developed </w:t>
      </w:r>
      <w:r w:rsidR="00D52823" w:rsidRPr="008F6E8E">
        <w:rPr>
          <w:rFonts w:ascii="Book Antiqua" w:hAnsi="Book Antiqua"/>
          <w:sz w:val="24"/>
          <w:szCs w:val="24"/>
          <w:lang w:val="en-US"/>
        </w:rPr>
        <w:t xml:space="preserve">and </w:t>
      </w:r>
      <w:r w:rsidRPr="008F6E8E">
        <w:rPr>
          <w:rFonts w:ascii="Book Antiqua" w:hAnsi="Book Antiqua"/>
          <w:sz w:val="24"/>
          <w:szCs w:val="24"/>
          <w:lang w:val="en-US"/>
        </w:rPr>
        <w:t>first</w:t>
      </w:r>
      <w:r w:rsidR="00743EED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validated IH-specific quality</w:t>
      </w:r>
      <w:r w:rsidR="008C12A3" w:rsidRPr="008F6E8E">
        <w:rPr>
          <w:rFonts w:ascii="Book Antiqua" w:hAnsi="Book Antiqua"/>
          <w:color w:val="000000"/>
          <w:sz w:val="24"/>
          <w:szCs w:val="24"/>
          <w:lang w:val="en-US"/>
        </w:rPr>
        <w:t>-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of</w:t>
      </w:r>
      <w:r w:rsidR="008C12A3" w:rsidRPr="008F6E8E">
        <w:rPr>
          <w:rFonts w:ascii="Book Antiqua" w:hAnsi="Book Antiqua"/>
          <w:color w:val="000000"/>
          <w:sz w:val="24"/>
          <w:szCs w:val="24"/>
          <w:lang w:val="en-US"/>
        </w:rPr>
        <w:t>-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life questionnair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. </w:t>
      </w:r>
    </w:p>
    <w:p w:rsidR="00367B23" w:rsidRPr="008F6E8E" w:rsidRDefault="00367B23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t xml:space="preserve">Key words: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Infantile hemangioma; </w:t>
      </w:r>
      <w:r w:rsidR="00367B23" w:rsidRPr="008F6E8E">
        <w:rPr>
          <w:rFonts w:ascii="Book Antiqua" w:hAnsi="Book Antiqua"/>
          <w:sz w:val="24"/>
          <w:szCs w:val="24"/>
          <w:lang w:val="en-US"/>
        </w:rPr>
        <w:t>P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ropranolol; </w:t>
      </w:r>
      <w:r w:rsidR="00367B23" w:rsidRPr="008F6E8E">
        <w:rPr>
          <w:rFonts w:ascii="Book Antiqua" w:hAnsi="Book Antiqua"/>
          <w:sz w:val="24"/>
          <w:szCs w:val="24"/>
          <w:lang w:val="en-US"/>
        </w:rPr>
        <w:t>B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eta-blocker; </w:t>
      </w:r>
      <w:r w:rsidR="00367B23" w:rsidRPr="008F6E8E">
        <w:rPr>
          <w:rFonts w:ascii="Book Antiqua" w:hAnsi="Book Antiqua"/>
          <w:sz w:val="24"/>
          <w:szCs w:val="24"/>
          <w:lang w:val="en-US"/>
        </w:rPr>
        <w:t>A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dverse effect; </w:t>
      </w:r>
      <w:r w:rsidR="00367B23" w:rsidRPr="008F6E8E">
        <w:rPr>
          <w:rFonts w:ascii="Book Antiqua" w:hAnsi="Book Antiqua"/>
          <w:sz w:val="24"/>
          <w:szCs w:val="24"/>
          <w:lang w:val="en-US"/>
        </w:rPr>
        <w:t>D</w:t>
      </w:r>
      <w:r w:rsidRPr="008F6E8E">
        <w:rPr>
          <w:rFonts w:ascii="Book Antiqua" w:hAnsi="Book Antiqua"/>
          <w:sz w:val="24"/>
          <w:szCs w:val="24"/>
          <w:lang w:val="en-US"/>
        </w:rPr>
        <w:t>evelopment</w:t>
      </w:r>
    </w:p>
    <w:p w:rsidR="00367B23" w:rsidRPr="008F6E8E" w:rsidRDefault="00367B23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367B23" w:rsidRPr="008F6E8E" w:rsidRDefault="00367B23" w:rsidP="00367B23">
      <w:pPr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Arial"/>
          <w:sz w:val="24"/>
          <w:szCs w:val="24"/>
          <w:lang w:eastAsia="zh-CN"/>
        </w:rPr>
      </w:pPr>
      <w:proofErr w:type="gramStart"/>
      <w:r w:rsidRPr="008F6E8E">
        <w:rPr>
          <w:rFonts w:ascii="Book Antiqua" w:hAnsi="Book Antiqua" w:cs="Arial" w:hint="eastAsia"/>
          <w:b/>
          <w:sz w:val="24"/>
          <w:szCs w:val="24"/>
        </w:rPr>
        <w:t>©</w:t>
      </w:r>
      <w:r w:rsidRPr="008F6E8E">
        <w:rPr>
          <w:rFonts w:ascii="Book Antiqua" w:hAnsi="Book Antiqua" w:cs="Arial"/>
          <w:b/>
          <w:sz w:val="24"/>
          <w:szCs w:val="24"/>
        </w:rPr>
        <w:t xml:space="preserve"> The Author(s) 2015.</w:t>
      </w:r>
      <w:proofErr w:type="gramEnd"/>
      <w:r w:rsidRPr="008F6E8E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8F6E8E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8F6E8E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:rsidR="00367B23" w:rsidRPr="008F6E8E" w:rsidRDefault="00367B23" w:rsidP="00367B23">
      <w:pPr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Arial"/>
          <w:sz w:val="24"/>
          <w:szCs w:val="24"/>
          <w:lang w:eastAsia="zh-CN"/>
        </w:rPr>
      </w:pPr>
    </w:p>
    <w:p w:rsidR="00EE028D" w:rsidRPr="008F6E8E" w:rsidRDefault="00354515" w:rsidP="00785B07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t>Core tip</w:t>
      </w:r>
      <w:r w:rsidR="00B93B2D" w:rsidRPr="008F6E8E">
        <w:rPr>
          <w:rFonts w:ascii="Book Antiqua" w:hAnsi="Book Antiqua"/>
          <w:b/>
          <w:sz w:val="24"/>
          <w:szCs w:val="24"/>
          <w:lang w:val="en-US"/>
        </w:rPr>
        <w:t xml:space="preserve">: 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>The d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iscovery 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>that propran</w:t>
      </w:r>
      <w:r w:rsidR="00065140" w:rsidRPr="008F6E8E">
        <w:rPr>
          <w:rFonts w:ascii="Book Antiqua" w:hAnsi="Book Antiqua"/>
          <w:color w:val="000000"/>
          <w:sz w:val="24"/>
          <w:szCs w:val="24"/>
          <w:lang w:val="en-US"/>
        </w:rPr>
        <w:t>ol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>ol is efficacious in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>the treatment of infantile hemangioma (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>IH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>)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</w:t>
      </w:r>
      <w:r w:rsidR="00135760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has 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led to an </w:t>
      </w:r>
      <w:r w:rsidR="000F49BB" w:rsidRPr="008F6E8E">
        <w:rPr>
          <w:rFonts w:ascii="Book Antiqua" w:hAnsi="Book Antiqua"/>
          <w:color w:val="000000"/>
          <w:sz w:val="24"/>
          <w:szCs w:val="24"/>
          <w:lang w:val="en-US"/>
        </w:rPr>
        <w:t>upsurge in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publications, increasing our knowledge </w:t>
      </w:r>
      <w:r w:rsidR="00B93B2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of 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>this subject. In this review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>,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we provide the most up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>-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>to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>-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date information </w:t>
      </w:r>
      <w:r w:rsidR="00B93B2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on 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>the pathophysiology, variations in clinical presentation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>,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and natural history of IH. We look at possible working mechanisms of several treatments and </w:t>
      </w:r>
      <w:r w:rsidR="00B93B2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the 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current 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concerns 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lastRenderedPageBreak/>
        <w:t xml:space="preserve">regarding the </w:t>
      </w:r>
      <w:r w:rsidR="00B93B2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treatment of 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>first</w:t>
      </w:r>
      <w:r w:rsidR="00B93B2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>choice, propranolol. Finally, we provide an overview of instruments, measuring IH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severity and/or activity and IH-related 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quality 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of </w:t>
      </w:r>
      <w:r w:rsidR="00D52823" w:rsidRPr="008F6E8E">
        <w:rPr>
          <w:rFonts w:ascii="Book Antiqua" w:hAnsi="Book Antiqua"/>
          <w:color w:val="000000"/>
          <w:sz w:val="24"/>
          <w:szCs w:val="24"/>
          <w:lang w:val="en-US"/>
        </w:rPr>
        <w:t>life</w:t>
      </w:r>
      <w:r w:rsidR="00EE028D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. 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:rsidR="00BD61A2" w:rsidRPr="008F6E8E" w:rsidRDefault="00C10D14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bookmarkStart w:id="10" w:name="OLE_LINK12"/>
      <w:bookmarkStart w:id="11" w:name="OLE_LINK13"/>
      <w:r w:rsidRPr="008F6E8E">
        <w:rPr>
          <w:rFonts w:ascii="Book Antiqua" w:hAnsi="Book Antiqua"/>
          <w:sz w:val="24"/>
          <w:szCs w:val="24"/>
          <w:lang w:val="nl-NL"/>
        </w:rPr>
        <w:t xml:space="preserve">Moyakine AV, van der Vleuten CJM. </w:t>
      </w:r>
      <w:r w:rsidRPr="008F6E8E">
        <w:rPr>
          <w:rFonts w:ascii="Book Antiqua" w:hAnsi="Book Antiqua"/>
          <w:sz w:val="24"/>
          <w:szCs w:val="24"/>
          <w:lang w:val="en-US"/>
        </w:rPr>
        <w:t>Propranolol for infantile hemangioma</w:t>
      </w:r>
      <w:r w:rsidR="00D1622F" w:rsidRPr="008F6E8E">
        <w:rPr>
          <w:rFonts w:ascii="Book Antiqua" w:hAnsi="Book Antiqua"/>
          <w:sz w:val="24"/>
          <w:szCs w:val="24"/>
          <w:lang w:val="en-US"/>
        </w:rPr>
        <w:t>: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367B23" w:rsidRPr="008F6E8E">
        <w:rPr>
          <w:rFonts w:ascii="Book Antiqua" w:hAnsi="Book Antiqua"/>
          <w:sz w:val="24"/>
          <w:szCs w:val="24"/>
          <w:lang w:val="en-US"/>
        </w:rPr>
        <w:t>C</w:t>
      </w:r>
      <w:r w:rsidRPr="008F6E8E">
        <w:rPr>
          <w:rFonts w:ascii="Book Antiqua" w:hAnsi="Book Antiqua"/>
          <w:sz w:val="24"/>
          <w:szCs w:val="24"/>
          <w:lang w:val="en-US"/>
        </w:rPr>
        <w:t>urrent s</w:t>
      </w:r>
      <w:r w:rsidR="00367B23" w:rsidRPr="008F6E8E">
        <w:rPr>
          <w:rFonts w:ascii="Book Antiqua" w:hAnsi="Book Antiqua"/>
          <w:sz w:val="24"/>
          <w:szCs w:val="24"/>
          <w:lang w:val="en-US"/>
        </w:rPr>
        <w:t>tate of affairs</w:t>
      </w:r>
      <w:r w:rsidR="00367B23" w:rsidRP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. </w:t>
      </w:r>
      <w:r w:rsidR="00367B23" w:rsidRPr="008F6E8E">
        <w:rPr>
          <w:rFonts w:ascii="Book Antiqua" w:hAnsi="Book Antiqua" w:cs="Arial"/>
          <w:i/>
          <w:iCs/>
          <w:color w:val="000000"/>
          <w:sz w:val="24"/>
          <w:shd w:val="clear" w:color="auto" w:fill="FFFFFF"/>
        </w:rPr>
        <w:t xml:space="preserve">World J </w:t>
      </w:r>
      <w:proofErr w:type="spellStart"/>
      <w:r w:rsidR="00367B23" w:rsidRPr="008F6E8E">
        <w:rPr>
          <w:rFonts w:ascii="Book Antiqua" w:hAnsi="Book Antiqua" w:cs="Arial"/>
          <w:i/>
          <w:iCs/>
          <w:color w:val="000000"/>
          <w:sz w:val="24"/>
          <w:shd w:val="clear" w:color="auto" w:fill="FFFFFF"/>
        </w:rPr>
        <w:t>Dermatol</w:t>
      </w:r>
      <w:proofErr w:type="spellEnd"/>
      <w:r w:rsidR="00367B23" w:rsidRPr="008F6E8E">
        <w:rPr>
          <w:rFonts w:ascii="Book Antiqua" w:hAnsi="Book Antiqua" w:cs="Arial"/>
          <w:sz w:val="28"/>
          <w:szCs w:val="24"/>
        </w:rPr>
        <w:t xml:space="preserve"> </w:t>
      </w:r>
      <w:r w:rsidR="00367B23" w:rsidRPr="008F6E8E">
        <w:rPr>
          <w:rFonts w:ascii="Book Antiqua" w:hAnsi="Book Antiqua" w:cs="Arial"/>
          <w:sz w:val="24"/>
          <w:szCs w:val="24"/>
        </w:rPr>
        <w:t xml:space="preserve">2015; </w:t>
      </w:r>
      <w:proofErr w:type="gramStart"/>
      <w:r w:rsidR="00367B23" w:rsidRPr="008F6E8E">
        <w:rPr>
          <w:rFonts w:ascii="Book Antiqua" w:hAnsi="Book Antiqua" w:cs="Arial"/>
          <w:sz w:val="24"/>
          <w:szCs w:val="24"/>
        </w:rPr>
        <w:t>In</w:t>
      </w:r>
      <w:proofErr w:type="gramEnd"/>
      <w:r w:rsidR="00367B23" w:rsidRPr="008F6E8E">
        <w:rPr>
          <w:rFonts w:ascii="Book Antiqua" w:hAnsi="Book Antiqua" w:cs="Arial"/>
          <w:sz w:val="24"/>
          <w:szCs w:val="24"/>
        </w:rPr>
        <w:t xml:space="preserve"> press</w:t>
      </w:r>
    </w:p>
    <w:bookmarkEnd w:id="10"/>
    <w:bookmarkEnd w:id="11"/>
    <w:p w:rsidR="00135760" w:rsidRPr="008F6E8E" w:rsidRDefault="00135760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F6E8E">
        <w:rPr>
          <w:rFonts w:ascii="Book Antiqua" w:hAnsi="Book Antiqua"/>
          <w:sz w:val="24"/>
          <w:szCs w:val="24"/>
        </w:rPr>
        <w:br w:type="page"/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lastRenderedPageBreak/>
        <w:t>INTRODUCTION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Infantile hemangioma (IH) is a benign vascular tumor </w:t>
      </w:r>
      <w:r w:rsidR="006A2B96" w:rsidRPr="008F6E8E">
        <w:rPr>
          <w:rFonts w:ascii="Book Antiqua" w:hAnsi="Book Antiqua"/>
          <w:sz w:val="24"/>
          <w:szCs w:val="24"/>
          <w:lang w:val="en-US"/>
        </w:rPr>
        <w:t>caused by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endothelial cell proliferation. With </w:t>
      </w:r>
      <w:r w:rsidR="006A2B96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>prevalence of about 4</w:t>
      </w:r>
      <w:r w:rsidR="005C1C81" w:rsidRP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%</w:t>
      </w:r>
      <w:r w:rsidRPr="008F6E8E">
        <w:rPr>
          <w:rFonts w:ascii="Book Antiqua" w:hAnsi="Book Antiqua"/>
          <w:sz w:val="24"/>
          <w:szCs w:val="24"/>
          <w:lang w:val="en-US"/>
        </w:rPr>
        <w:t>-10% in the first year of life</w:t>
      </w:r>
      <w:r w:rsidR="006A2B96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t is the most common benign tumor of infancy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YW5hZGE8L0F1dGhvcj48WWVhcj4yMDEyPC9ZZWFyPjxS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</w:fldData>
        </w:fldChar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YW5hZGE8L0F1dGhvcj48WWVhcj4yMDEyPC9ZZWFyPjxS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</w:fldData>
        </w:fldChar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16ECF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-4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Hs may be located </w:t>
      </w:r>
      <w:r w:rsidR="006A2B96" w:rsidRPr="008F6E8E">
        <w:rPr>
          <w:rFonts w:ascii="Book Antiqua" w:hAnsi="Book Antiqua"/>
          <w:sz w:val="24"/>
          <w:szCs w:val="24"/>
          <w:lang w:val="en-US"/>
        </w:rPr>
        <w:t>i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n any region of the body, including the internal organs, but </w:t>
      </w:r>
      <w:r w:rsidR="006A2B96" w:rsidRPr="008F6E8E">
        <w:rPr>
          <w:rFonts w:ascii="Book Antiqua" w:hAnsi="Book Antiqua"/>
          <w:sz w:val="24"/>
          <w:szCs w:val="24"/>
          <w:lang w:val="en-US"/>
        </w:rPr>
        <w:t>are mostly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(60%) </w:t>
      </w:r>
      <w:r w:rsidR="006A2B96" w:rsidRPr="008F6E8E">
        <w:rPr>
          <w:rFonts w:ascii="Book Antiqua" w:hAnsi="Book Antiqua"/>
          <w:sz w:val="24"/>
          <w:szCs w:val="24"/>
          <w:lang w:val="en-US"/>
        </w:rPr>
        <w:t>l</w:t>
      </w:r>
      <w:r w:rsidRPr="008F6E8E">
        <w:rPr>
          <w:rFonts w:ascii="Book Antiqua" w:hAnsi="Book Antiqua"/>
          <w:sz w:val="24"/>
          <w:szCs w:val="24"/>
          <w:lang w:val="en-US"/>
        </w:rPr>
        <w:t>ocated in the skin of the head and neck regio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ZXRyeTwvQXV0aG9yPjxZZWFyPjIwMDQ8L1llYXI+PFJl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</w:fldData>
        </w:fldChar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ZXRyeTwvQXV0aG9yPjxZZWFyPjIwMDQ8L1llYXI+PFJl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</w:fldData>
        </w:fldChar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844DA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,</w:t>
      </w:r>
      <w:r w:rsidR="00F16ECF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12568B" w:rsidRPr="008F6E8E">
        <w:rPr>
          <w:rFonts w:ascii="Book Antiqua" w:hAnsi="Book Antiqua"/>
          <w:sz w:val="24"/>
          <w:szCs w:val="24"/>
          <w:lang w:val="en-US"/>
        </w:rPr>
        <w:t xml:space="preserve">The liver is the most common </w:t>
      </w:r>
      <w:proofErr w:type="spellStart"/>
      <w:r w:rsidR="0012568B" w:rsidRPr="008F6E8E">
        <w:rPr>
          <w:rFonts w:ascii="Book Antiqua" w:hAnsi="Book Antiqua"/>
          <w:sz w:val="24"/>
          <w:szCs w:val="24"/>
          <w:lang w:val="en-US"/>
        </w:rPr>
        <w:t>extracutaneous</w:t>
      </w:r>
      <w:proofErr w:type="spellEnd"/>
      <w:r w:rsidR="0012568B" w:rsidRPr="008F6E8E">
        <w:rPr>
          <w:rFonts w:ascii="Book Antiqua" w:hAnsi="Book Antiqua"/>
          <w:sz w:val="24"/>
          <w:szCs w:val="24"/>
          <w:lang w:val="en-US"/>
        </w:rPr>
        <w:t xml:space="preserve"> site of IHs. </w:t>
      </w:r>
      <w:r w:rsidR="006A2B96" w:rsidRPr="008F6E8E">
        <w:rPr>
          <w:rFonts w:ascii="Book Antiqua" w:hAnsi="Book Antiqua"/>
          <w:sz w:val="24"/>
          <w:szCs w:val="24"/>
          <w:lang w:val="en-US"/>
        </w:rPr>
        <w:t>H</w:t>
      </w:r>
      <w:r w:rsidR="0012568B" w:rsidRPr="008F6E8E">
        <w:rPr>
          <w:rFonts w:ascii="Book Antiqua" w:hAnsi="Book Antiqua"/>
          <w:sz w:val="24"/>
          <w:szCs w:val="24"/>
          <w:lang w:val="en-US"/>
        </w:rPr>
        <w:t xml:space="preserve">epatic </w:t>
      </w:r>
      <w:r w:rsidR="00DA35BE" w:rsidRPr="008F6E8E">
        <w:rPr>
          <w:rFonts w:ascii="Book Antiqua" w:hAnsi="Book Antiqua"/>
          <w:sz w:val="24"/>
          <w:szCs w:val="24"/>
          <w:lang w:val="en-US"/>
        </w:rPr>
        <w:t>IHs</w:t>
      </w:r>
      <w:r w:rsidR="00743EED" w:rsidRPr="008F6E8E">
        <w:rPr>
          <w:rFonts w:ascii="Book Antiqua" w:hAnsi="Book Antiqua"/>
          <w:sz w:val="24"/>
          <w:szCs w:val="24"/>
          <w:lang w:val="en-US"/>
        </w:rPr>
        <w:t>,</w:t>
      </w:r>
      <w:r w:rsidR="006A2B96" w:rsidRPr="008F6E8E">
        <w:rPr>
          <w:rFonts w:ascii="Book Antiqua" w:hAnsi="Book Antiqua"/>
          <w:sz w:val="24"/>
          <w:szCs w:val="24"/>
          <w:lang w:val="en-US"/>
        </w:rPr>
        <w:t xml:space="preserve"> which can be</w:t>
      </w:r>
      <w:r w:rsidR="0073704E" w:rsidRPr="008F6E8E">
        <w:rPr>
          <w:rFonts w:ascii="Book Antiqua" w:hAnsi="Book Antiqua"/>
          <w:sz w:val="24"/>
          <w:szCs w:val="24"/>
          <w:lang w:val="en-US"/>
        </w:rPr>
        <w:t xml:space="preserve"> focal, multifocal</w:t>
      </w:r>
      <w:r w:rsidR="006A2B96" w:rsidRPr="008F6E8E">
        <w:rPr>
          <w:rFonts w:ascii="Book Antiqua" w:hAnsi="Book Antiqua"/>
          <w:sz w:val="24"/>
          <w:szCs w:val="24"/>
          <w:lang w:val="en-US"/>
        </w:rPr>
        <w:t>,</w:t>
      </w:r>
      <w:r w:rsidR="0073704E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6A2B96" w:rsidRPr="008F6E8E">
        <w:rPr>
          <w:rFonts w:ascii="Book Antiqua" w:hAnsi="Book Antiqua"/>
          <w:sz w:val="24"/>
          <w:szCs w:val="24"/>
          <w:lang w:val="en-US"/>
        </w:rPr>
        <w:t xml:space="preserve">or </w:t>
      </w:r>
      <w:r w:rsidR="0073704E" w:rsidRPr="008F6E8E">
        <w:rPr>
          <w:rFonts w:ascii="Book Antiqua" w:hAnsi="Book Antiqua"/>
          <w:sz w:val="24"/>
          <w:szCs w:val="24"/>
          <w:lang w:val="en-US"/>
        </w:rPr>
        <w:t>diffuse</w:t>
      </w:r>
      <w:r w:rsidR="00F16ECF" w:rsidRPr="008F6E8E">
        <w:rPr>
          <w:rFonts w:ascii="Book Antiqua" w:hAnsi="Book Antiqua"/>
          <w:sz w:val="24"/>
          <w:szCs w:val="24"/>
          <w:lang w:val="en-US"/>
        </w:rPr>
        <w:t xml:space="preserve">, </w:t>
      </w:r>
      <w:r w:rsidR="0012568B" w:rsidRPr="008F6E8E">
        <w:rPr>
          <w:rFonts w:ascii="Book Antiqua" w:hAnsi="Book Antiqua"/>
          <w:sz w:val="24"/>
          <w:szCs w:val="24"/>
          <w:lang w:val="en-US"/>
        </w:rPr>
        <w:t>are the most common benign liver tumors of infancy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c2kgRGlja2llPC9BdXRob3I+PFllYXI+MjAxNDwvWWVh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</w:fldData>
        </w:fldChar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c2kgRGlja2llPC9BdXRob3I+PFllYXI+MjAxNDwvWWVh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</w:fldData>
        </w:fldChar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16ECF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="0012568B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IHs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are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seen 3</w:t>
      </w:r>
      <w:r w:rsidR="006A2B96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5 times more often in females than in males. Other risk factors for developing an IH </w:t>
      </w:r>
      <w:r w:rsidR="008F6E8E" w:rsidRPr="008F6E8E">
        <w:rPr>
          <w:rFonts w:ascii="Book Antiqua" w:hAnsi="Book Antiqua"/>
          <w:sz w:val="24"/>
          <w:szCs w:val="24"/>
          <w:lang w:val="en-US"/>
        </w:rPr>
        <w:t>[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including their crude odds ratios </w:t>
      </w:r>
      <w:r w:rsid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(</w:t>
      </w:r>
      <w:r w:rsidRPr="008F6E8E">
        <w:rPr>
          <w:rFonts w:ascii="Book Antiqua" w:hAnsi="Book Antiqua"/>
          <w:sz w:val="24"/>
          <w:szCs w:val="24"/>
          <w:lang w:val="en-US"/>
        </w:rPr>
        <w:t>OR</w:t>
      </w:r>
      <w:r w:rsid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)</w:t>
      </w:r>
      <w:r w:rsidR="008F6E8E">
        <w:rPr>
          <w:rFonts w:ascii="Book Antiqua" w:hAnsi="Book Antiqua"/>
          <w:sz w:val="24"/>
          <w:szCs w:val="24"/>
          <w:lang w:val="en-US"/>
        </w:rPr>
        <w:t>]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re: Caucasian race, low birth weight (OR</w:t>
      </w:r>
      <w:r w:rsid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 = </w:t>
      </w:r>
      <w:r w:rsidRPr="008F6E8E">
        <w:rPr>
          <w:rFonts w:ascii="Book Antiqua" w:hAnsi="Book Antiqua"/>
          <w:sz w:val="24"/>
          <w:szCs w:val="24"/>
          <w:lang w:val="en-US"/>
        </w:rPr>
        <w:t>1.8), prematurity (</w:t>
      </w:r>
      <w:r w:rsidR="008F6E8E">
        <w:rPr>
          <w:rFonts w:ascii="Book Antiqua" w:hAnsi="Book Antiqua"/>
          <w:sz w:val="24"/>
          <w:szCs w:val="24"/>
          <w:lang w:val="en-US"/>
        </w:rPr>
        <w:t xml:space="preserve">OR =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1.8), family </w:t>
      </w:r>
      <w:r w:rsidR="00A12CB8" w:rsidRPr="008F6E8E">
        <w:rPr>
          <w:rFonts w:ascii="Book Antiqua" w:hAnsi="Book Antiqua"/>
          <w:sz w:val="24"/>
          <w:szCs w:val="24"/>
          <w:lang w:val="en-US"/>
        </w:rPr>
        <w:t>history of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H (</w:t>
      </w:r>
      <w:r w:rsidR="008F6E8E">
        <w:rPr>
          <w:rFonts w:ascii="Book Antiqua" w:hAnsi="Book Antiqua"/>
          <w:sz w:val="24"/>
          <w:szCs w:val="24"/>
          <w:lang w:val="en-US"/>
        </w:rPr>
        <w:t xml:space="preserve">OR = </w:t>
      </w:r>
      <w:r w:rsidRPr="008F6E8E">
        <w:rPr>
          <w:rFonts w:ascii="Book Antiqua" w:hAnsi="Book Antiqua"/>
          <w:sz w:val="24"/>
          <w:szCs w:val="24"/>
          <w:lang w:val="en-US"/>
        </w:rPr>
        <w:t>2.5)</w:t>
      </w:r>
      <w:r w:rsidR="00A12CB8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being born from a multiple birth (</w:t>
      </w:r>
      <w:r w:rsidR="008F6E8E">
        <w:rPr>
          <w:rFonts w:ascii="Book Antiqua" w:hAnsi="Book Antiqua"/>
          <w:sz w:val="24"/>
          <w:szCs w:val="24"/>
          <w:lang w:val="en-US"/>
        </w:rPr>
        <w:t xml:space="preserve">OR = </w:t>
      </w:r>
      <w:r w:rsidRPr="008F6E8E">
        <w:rPr>
          <w:rFonts w:ascii="Book Antiqua" w:hAnsi="Book Antiqua"/>
          <w:sz w:val="24"/>
          <w:szCs w:val="24"/>
          <w:lang w:val="en-US"/>
        </w:rPr>
        <w:t>2.2)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dnc3Ryb208L0F1dGhvcj48WWVhcj4yMDA2PC9ZZWFy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</w:fldData>
        </w:fldChar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dnc3Ryb208L0F1dGhvcj48WWVhcj4yMDA2PC9ZZWFy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</w:fldData>
        </w:fldChar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16ECF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-10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35760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Because of </w:t>
      </w:r>
      <w:r w:rsidR="000D2E4B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their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benign and self-limiting character</w:t>
      </w:r>
      <w:r w:rsidR="000D2E4B" w:rsidRPr="008F6E8E">
        <w:rPr>
          <w:rFonts w:ascii="Book Antiqua" w:hAnsi="Book Antiqua"/>
          <w:color w:val="000000"/>
          <w:sz w:val="24"/>
          <w:szCs w:val="24"/>
          <w:lang w:val="en-US"/>
        </w:rPr>
        <w:t>,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no intervention is needed in more than 90% of cases.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However, there are circumstances that </w:t>
      </w:r>
      <w:r w:rsidR="000D2E4B" w:rsidRPr="008F6E8E">
        <w:rPr>
          <w:rFonts w:ascii="Book Antiqua" w:hAnsi="Book Antiqua"/>
          <w:sz w:val="24"/>
          <w:szCs w:val="24"/>
          <w:lang w:val="en-US"/>
        </w:rPr>
        <w:t xml:space="preserve">will requir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reatment </w:t>
      </w:r>
      <w:r w:rsidR="000D2E4B" w:rsidRPr="008F6E8E">
        <w:rPr>
          <w:rFonts w:ascii="Book Antiqua" w:hAnsi="Book Antiqua"/>
          <w:sz w:val="24"/>
          <w:szCs w:val="24"/>
          <w:lang w:val="en-US"/>
        </w:rPr>
        <w:t xml:space="preserve">during </w:t>
      </w:r>
      <w:r w:rsidRPr="008F6E8E">
        <w:rPr>
          <w:rFonts w:ascii="Book Antiqua" w:hAnsi="Book Antiqua"/>
          <w:sz w:val="24"/>
          <w:szCs w:val="24"/>
          <w:lang w:val="en-US"/>
        </w:rPr>
        <w:t>the proliferati</w:t>
      </w:r>
      <w:r w:rsidR="000D2E4B" w:rsidRPr="008F6E8E">
        <w:rPr>
          <w:rFonts w:ascii="Book Antiqua" w:hAnsi="Book Antiqua"/>
          <w:sz w:val="24"/>
          <w:szCs w:val="24"/>
          <w:lang w:val="en-US"/>
        </w:rPr>
        <w:t>v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phase</w:t>
      </w:r>
      <w:r w:rsid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</w:t>
      </w:r>
      <w:r w:rsidR="004470F3" w:rsidRPr="008F6E8E">
        <w:rPr>
          <w:rFonts w:ascii="Book Antiqua" w:hAnsi="Book Antiqua"/>
          <w:sz w:val="24"/>
          <w:szCs w:val="24"/>
          <w:lang w:val="en-US"/>
        </w:rPr>
        <w:t>e</w:t>
      </w:r>
      <w:r w:rsidRPr="008F6E8E">
        <w:rPr>
          <w:rFonts w:ascii="Book Antiqua" w:hAnsi="Book Antiqua"/>
          <w:sz w:val="24"/>
          <w:szCs w:val="24"/>
          <w:lang w:val="en-US"/>
        </w:rPr>
        <w:t>s</w:t>
      </w:r>
      <w:r w:rsidR="004470F3" w:rsidRPr="008F6E8E">
        <w:rPr>
          <w:rFonts w:ascii="Book Antiqua" w:hAnsi="Book Antiqua"/>
          <w:sz w:val="24"/>
          <w:szCs w:val="24"/>
          <w:lang w:val="en-US"/>
        </w:rPr>
        <w:t>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concern infants with IHs with a substantial morbidity</w:t>
      </w:r>
      <w:r w:rsidR="000D2E4B" w:rsidRPr="008F6E8E">
        <w:rPr>
          <w:rFonts w:ascii="Book Antiqua" w:hAnsi="Book Antiqua"/>
          <w:sz w:val="24"/>
          <w:szCs w:val="24"/>
          <w:lang w:val="en-US"/>
        </w:rPr>
        <w:t xml:space="preserve">, such as </w:t>
      </w:r>
      <w:r w:rsidRPr="008F6E8E">
        <w:rPr>
          <w:rFonts w:ascii="Book Antiqua" w:hAnsi="Book Antiqua"/>
          <w:sz w:val="24"/>
          <w:szCs w:val="24"/>
          <w:lang w:val="en-US"/>
        </w:rPr>
        <w:t>ulceration, vision loss, breathing difficult</w:t>
      </w:r>
      <w:r w:rsidR="00D2077E" w:rsidRPr="008F6E8E">
        <w:rPr>
          <w:rFonts w:ascii="Book Antiqua" w:hAnsi="Book Antiqua"/>
          <w:sz w:val="24"/>
          <w:szCs w:val="24"/>
          <w:lang w:val="en-US"/>
        </w:rPr>
        <w:t>ies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or potential disfigurement because of </w:t>
      </w:r>
      <w:r w:rsidR="000D2E4B" w:rsidRPr="008F6E8E">
        <w:rPr>
          <w:rFonts w:ascii="Book Antiqua" w:hAnsi="Book Antiqua"/>
          <w:sz w:val="24"/>
          <w:szCs w:val="24"/>
          <w:lang w:val="en-US"/>
        </w:rPr>
        <w:t xml:space="preserve">the tumor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location. Until 2008, the treatment of IHs consisted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of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systemic or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ntralesiona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corticosteroids or surgery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Wd1aW5lc3M8L0F1dGhvcj48WWVhcj4yMDEwPC9ZZWFy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</w:fldData>
        </w:fldChar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Wd1aW5lc3M8L0F1dGhvcj48WWVhcj4yMDEwPC9ZZWFy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</w:fldData>
        </w:fldChar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1,</w:t>
      </w:r>
      <w:r w:rsidR="00F16ECF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2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 2008</w:t>
      </w:r>
      <w:r w:rsidR="00380804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reatment of IH with propranolol was reported for the first tim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eaute-Labreze&lt;/Author&gt;&lt;Year&gt;2008&lt;/Year&gt;&lt;RecNum&gt;283&lt;/RecNum&gt;&lt;DisplayText&gt;&lt;style face="superscript"&gt;[13]&lt;/style&gt;&lt;/DisplayText&gt;&lt;record&gt;&lt;rec-number&gt;283&lt;/rec-number&gt;&lt;foreign-keys&gt;&lt;key app="EN" db-id="5adarr2w6szpvper2s7vfr9iw5z25dx9sxv2" timestamp="1369299752"&gt;283&lt;/key&gt;&lt;/foreign-keys&gt;&lt;ref-type name="Journal Article"&gt;17&lt;/ref-type&gt;&lt;contributors&gt;&lt;authors&gt;&lt;author&gt;Leaute-Labreze, C.&lt;/author&gt;&lt;author&gt;Dumas de la Roque, E.&lt;/author&gt;&lt;author&gt;Hubiche, T.&lt;/author&gt;&lt;author&gt;Boralevi, F.&lt;/author&gt;&lt;author&gt;Thambo, J. B.&lt;/author&gt;&lt;author&gt;Taieb, A.&lt;/author&gt;&lt;/authors&gt;&lt;/contributors&gt;&lt;titles&gt;&lt;title&gt;Propranolol for severe hemangiomas of infancy&lt;/title&gt;&lt;secondary-title&gt;N Engl J Med&lt;/secondary-title&gt;&lt;/titles&gt;&lt;periodical&gt;&lt;full-title&gt;N Engl J Med&lt;/full-title&gt;&lt;abbr-1&gt;The New England journal of medicine&lt;/abbr-1&gt;&lt;/periodical&gt;&lt;pages&gt;2649-51&lt;/pages&gt;&lt;volume&gt;358&lt;/volume&gt;&lt;number&gt;24&lt;/number&gt;&lt;keywords&gt;&lt;keyword&gt;0 (Adrenergic beta-Antagonists)&lt;/keyword&gt;&lt;keyword&gt;0 (Glucocorticoids)&lt;/keyword&gt;&lt;keyword&gt;50-24-8 (Prednisolone)&lt;/keyword&gt;&lt;keyword&gt;525-66-6 (Propranolol)&lt;/keyword&gt;&lt;keyword&gt;Aim&lt;/keyword&gt;&lt;keyword&gt;Im&lt;/keyword&gt;&lt;keyword&gt;Adrenergic beta-Antagonists/*therapeutic use&lt;/keyword&gt;&lt;keyword&gt;Drug Therapy, Combination&lt;/keyword&gt;&lt;keyword&gt;Facial Neoplasms/*drug therapy&lt;/keyword&gt;&lt;keyword&gt;Glucocorticoids/therapeutic use&lt;/keyword&gt;&lt;keyword&gt;Hemangioma, Capillary/*drug therapy&lt;/keyword&gt;&lt;keyword&gt;Humans&lt;/keyword&gt;&lt;keyword&gt;Infant&lt;/keyword&gt;&lt;keyword&gt;Male&lt;/keyword&gt;&lt;keyword&gt;Nose Neoplasms/drug therapy&lt;/keyword&gt;&lt;keyword&gt;Prednisolone/therapeutic use&lt;/keyword&gt;&lt;keyword&gt;Propranolol/*therapeutic use&lt;/keyword&gt;&lt;/keywords&gt;&lt;dates&gt;&lt;year&gt;2008&lt;/year&gt;&lt;/dates&gt;&lt;isbn&gt;1533-4406 (Electronic)&amp;#xD;0028-4793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16ECF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fter that, multiple publications followed</w:t>
      </w:r>
      <w:r w:rsidR="004470F3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the approach </w:t>
      </w:r>
      <w:r w:rsidR="00380804" w:rsidRPr="008F6E8E">
        <w:rPr>
          <w:rFonts w:ascii="Book Antiqua" w:hAnsi="Book Antiqua"/>
          <w:sz w:val="24"/>
          <w:szCs w:val="24"/>
          <w:lang w:val="en-US"/>
        </w:rPr>
        <w:t xml:space="preserve">to </w:t>
      </w:r>
      <w:r w:rsidRPr="008F6E8E">
        <w:rPr>
          <w:rFonts w:ascii="Book Antiqua" w:hAnsi="Book Antiqua"/>
          <w:sz w:val="24"/>
          <w:szCs w:val="24"/>
          <w:lang w:val="en-US"/>
        </w:rPr>
        <w:t>IHs dramatically changed.</w:t>
      </w:r>
      <w:r w:rsidR="0012568B" w:rsidRPr="008F6E8E">
        <w:rPr>
          <w:rFonts w:ascii="Book Antiqua" w:hAnsi="Book Antiqua"/>
          <w:sz w:val="24"/>
          <w:szCs w:val="24"/>
          <w:lang w:val="en-US"/>
        </w:rPr>
        <w:t xml:space="preserve"> This shift in </w:t>
      </w:r>
      <w:r w:rsidR="00DA35BE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="0012568B" w:rsidRPr="008F6E8E">
        <w:rPr>
          <w:rFonts w:ascii="Book Antiqua" w:hAnsi="Book Antiqua"/>
          <w:sz w:val="24"/>
          <w:szCs w:val="24"/>
          <w:lang w:val="en-US"/>
        </w:rPr>
        <w:t xml:space="preserve">management of cutaneous IHs </w:t>
      </w:r>
      <w:r w:rsidR="00BA395D" w:rsidRPr="008F6E8E">
        <w:rPr>
          <w:rFonts w:ascii="Book Antiqua" w:hAnsi="Book Antiqua"/>
          <w:sz w:val="24"/>
          <w:szCs w:val="24"/>
          <w:lang w:val="en-US"/>
        </w:rPr>
        <w:t>has</w:t>
      </w:r>
      <w:r w:rsidR="00DA35BE" w:rsidRPr="008F6E8E">
        <w:rPr>
          <w:rFonts w:ascii="Book Antiqua" w:hAnsi="Book Antiqua"/>
          <w:sz w:val="24"/>
          <w:szCs w:val="24"/>
          <w:lang w:val="en-US"/>
        </w:rPr>
        <w:t xml:space="preserve"> also influenced the treatment of hepatic IH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c2kgRGlja2llPC9BdXRob3I+PFllYXI+MjAxNDwvWWVh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</w:fldData>
        </w:fldChar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c2kgRGlja2llPC9BdXRob3I+PFllYXI+MjAxNDwvWWVh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</w:fldData>
        </w:fldChar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,14,</w:t>
      </w:r>
      <w:r w:rsidR="00F16ECF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5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380804" w:rsidRPr="008F6E8E">
        <w:rPr>
          <w:rFonts w:ascii="Book Antiqua" w:hAnsi="Book Antiqua"/>
          <w:color w:val="000000"/>
          <w:sz w:val="24"/>
          <w:szCs w:val="24"/>
          <w:lang w:val="en-US"/>
        </w:rPr>
        <w:t>P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ropranolol </w:t>
      </w:r>
      <w:r w:rsidR="00380804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is currently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considered </w:t>
      </w:r>
      <w:r w:rsidR="00380804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to be the treatment of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first</w:t>
      </w:r>
      <w:r w:rsidR="00380804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choice</w:t>
      </w:r>
      <w:r w:rsidR="00380804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for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IHs. </w:t>
      </w:r>
    </w:p>
    <w:p w:rsidR="00BD61A2" w:rsidRPr="008F6E8E" w:rsidRDefault="00BD61A2" w:rsidP="008F6E8E">
      <w:pPr>
        <w:spacing w:after="0" w:line="360" w:lineRule="auto"/>
        <w:ind w:firstLine="709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>Propranolol has been used for several decades to treat cardiovascular diseases</w:t>
      </w:r>
      <w:r w:rsidR="00380804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uch as hypertension, ischemic heart disease</w:t>
      </w:r>
      <w:r w:rsidR="00A12CB8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arrhythmias in adults and children. Although there is </w:t>
      </w:r>
      <w:r w:rsidR="00380804" w:rsidRPr="008F6E8E">
        <w:rPr>
          <w:rFonts w:ascii="Book Antiqua" w:hAnsi="Book Antiqua"/>
          <w:sz w:val="24"/>
          <w:szCs w:val="24"/>
          <w:lang w:val="en-US"/>
        </w:rPr>
        <w:t xml:space="preserve">an </w:t>
      </w:r>
      <w:r w:rsidRPr="008F6E8E">
        <w:rPr>
          <w:rFonts w:ascii="Book Antiqua" w:hAnsi="Book Antiqua"/>
          <w:sz w:val="24"/>
          <w:szCs w:val="24"/>
          <w:lang w:val="en-US"/>
        </w:rPr>
        <w:t>abundan</w:t>
      </w:r>
      <w:r w:rsidR="00380804" w:rsidRPr="008F6E8E">
        <w:rPr>
          <w:rFonts w:ascii="Book Antiqua" w:hAnsi="Book Antiqua"/>
          <w:sz w:val="24"/>
          <w:szCs w:val="24"/>
          <w:lang w:val="en-US"/>
        </w:rPr>
        <w:t>c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380804" w:rsidRPr="008F6E8E">
        <w:rPr>
          <w:rFonts w:ascii="Book Antiqua" w:hAnsi="Book Antiqua"/>
          <w:sz w:val="24"/>
          <w:szCs w:val="24"/>
          <w:lang w:val="en-US"/>
        </w:rPr>
        <w:t xml:space="preserve">of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experience with propranolol in infants, responses to propranolol </w:t>
      </w:r>
      <w:r w:rsidR="00380804" w:rsidRPr="008F6E8E">
        <w:rPr>
          <w:rFonts w:ascii="Book Antiqua" w:hAnsi="Book Antiqua"/>
          <w:sz w:val="24"/>
          <w:szCs w:val="24"/>
          <w:lang w:val="en-US"/>
        </w:rPr>
        <w:t>have been far better studied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 adults than in childre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awley&lt;/Author&gt;&lt;Year&gt;2009&lt;/Year&gt;&lt;RecNum&gt;1547&lt;/RecNum&gt;&lt;DisplayText&gt;&lt;style face="superscript"&gt;[16]&lt;/style&gt;&lt;/DisplayText&gt;&lt;record&gt;&lt;rec-number&gt;1547&lt;/rec-number&gt;&lt;foreign-keys&gt;&lt;key app="EN" db-id="5adarr2w6szpvper2s7vfr9iw5z25dx9sxv2" timestamp="1434363186"&gt;1547&lt;/key&gt;&lt;/foreign-keys&gt;&lt;ref-type name="Journal Article"&gt;17&lt;/ref-type&gt;&lt;contributors&gt;&lt;authors&gt;&lt;author&gt;Lawley, L. P.&lt;/author&gt;&lt;author&gt;Siegfried, E.&lt;/author&gt;&lt;author&gt;Todd, J. L.&lt;/author&gt;&lt;/authors&gt;&lt;/contributors&gt;&lt;auth-address&gt;Department of Dermatology, Emory University School of Medicine, Atlanta, Georgia 30322, USA. lpotter@emory.edu&lt;/auth-address&gt;&lt;titles&gt;&lt;title&gt;Propranolol treatment for hemangioma of infancy: risks and recommendations&lt;/title&gt;&lt;secondary-title&gt;Pediatr Dermatol&lt;/secondary-title&gt;&lt;alt-title&gt;Pediatric dermatology&lt;/alt-title&gt;&lt;/titles&gt;&lt;periodical&gt;&lt;full-title&gt;Pediatr Dermatol&lt;/full-title&gt;&lt;abbr-1&gt;Pediatric dermatology&lt;/abbr-1&gt;&lt;/periodical&gt;&lt;alt-periodical&gt;&lt;full-title&gt;Pediatr Dermatol&lt;/full-title&gt;&lt;abbr-1&gt;Pediatric dermatology&lt;/abbr-1&gt;&lt;/alt-periodical&gt;&lt;pages&gt;610-4&lt;/pages&gt;&lt;volume&gt;26&lt;/volume&gt;&lt;number&gt;5&lt;/number&gt;&lt;edition&gt;2009/10/21&lt;/edition&gt;&lt;keywords&gt;&lt;keyword&gt;Adrenergic beta-Antagonists/*administration &amp;amp; dosage/*adverse effects&lt;/keyword&gt;&lt;keyword&gt;Female&lt;/keyword&gt;&lt;keyword&gt;Hemangioma/*drug therapy/epidemiology&lt;/keyword&gt;&lt;keyword&gt;Humans&lt;/keyword&gt;&lt;keyword&gt;Infant&lt;/keyword&gt;&lt;keyword&gt;Practice Guidelines as Topic&lt;/keyword&gt;&lt;keyword&gt;Propranolol/*administration &amp;amp; dosage/*adverse effects&lt;/keyword&gt;&lt;keyword&gt;Risk Factors&lt;/keyword&gt;&lt;/keywords&gt;&lt;dates&gt;&lt;year&gt;2009&lt;/year&gt;&lt;pub-dates&gt;&lt;date&gt;Sep-Oct&lt;/date&gt;&lt;/pub-dates&gt;&lt;/dates&gt;&lt;isbn&gt;0736-8046&lt;/isbn&gt;&lt;accession-num&gt;19840322&lt;/accession-num&gt;&lt;urls&gt;&lt;/urls&gt;&lt;electronic-resource-num&gt;10.1111/j.1525-1470.2009.00975.x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16ECF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Propranolol has its side effects, although these are mild compared </w:t>
      </w:r>
      <w:r w:rsidR="00380804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with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previous IH treatments. </w:t>
      </w:r>
      <w:r w:rsidRPr="008F6E8E">
        <w:rPr>
          <w:rFonts w:ascii="Book Antiqua" w:hAnsi="Book Antiqua"/>
          <w:sz w:val="24"/>
          <w:szCs w:val="24"/>
          <w:lang w:val="en-US"/>
        </w:rPr>
        <w:t>The short-term side effects consist of hypotension, bradycardia, respiratory symptoms, hypoglycemia, gastrointestinal complaints</w:t>
      </w:r>
      <w:r w:rsidR="00380804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cold extremities. The lipophilic nature of propranolol facilitates the crossing of </w:t>
      </w:r>
      <w:r w:rsidR="00380804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>blood</w:t>
      </w:r>
      <w:r w:rsidR="00380804" w:rsidRPr="008F6E8E">
        <w:rPr>
          <w:rFonts w:ascii="Book Antiqua" w:hAnsi="Book Antiqua"/>
          <w:sz w:val="24"/>
          <w:szCs w:val="24"/>
          <w:lang w:val="en-US"/>
        </w:rPr>
        <w:t>–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brain barrier, causing adverse effects such as </w:t>
      </w:r>
      <w:r w:rsidR="00380804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>sleepy and drowsy feeling during the day and restlessness</w:t>
      </w:r>
      <w:r w:rsidR="00380804" w:rsidRPr="008F6E8E">
        <w:rPr>
          <w:rFonts w:ascii="Book Antiqua" w:hAnsi="Book Antiqua"/>
          <w:sz w:val="24"/>
          <w:szCs w:val="24"/>
          <w:lang w:val="en-US"/>
        </w:rPr>
        <w:t xml:space="preserve"> at night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Hermans&lt;/Author&gt;&lt;Year&gt;2013&lt;/Year&gt;&lt;RecNum&gt;284&lt;/RecNum&gt;&lt;DisplayText&gt;&lt;style face="superscript"&gt;[17]&lt;/style&gt;&lt;/DisplayText&gt;&lt;record&gt;&lt;rec-number&gt;284&lt;/rec-number&gt;&lt;foreign-keys&gt;&lt;key app="EN" db-id="5adarr2w6szpvper2s7vfr9iw5z25dx9sxv2" timestamp="1369299798"&gt;284&lt;/key&gt;&lt;/foreign-keys&gt;&lt;ref-type name="Journal Article"&gt;17&lt;/ref-type&gt;&lt;contributors&gt;&lt;authors&gt;&lt;author&gt;Hermans, D. J.&lt;/author&gt;&lt;author&gt;Bauland, C. G.&lt;/author&gt;&lt;author&gt;Zweegers, J.&lt;/author&gt;&lt;author&gt;van Beynum, I. M.&lt;/author&gt;&lt;author&gt;van der Vleuten, C. J.&lt;/author&gt;&lt;/authors&gt;&lt;/contributors&gt;&lt;titles&gt;&lt;title&gt;Propranolol in a case series of 174 patients with complicated infantile haemangioma: indications, safety and future directions&lt;/title&gt;&lt;secondary-title&gt;Br J Dermatol&lt;/secondary-title&gt;&lt;/titles&gt;&lt;periodical&gt;&lt;full-title&gt;Br J Dermatol&lt;/full-title&gt;&lt;abbr-1&gt;The British journal of dermatology&lt;/abbr-1&gt;&lt;/periodical&gt;&lt;pages&gt;837-43&lt;/pages&gt;&lt;volume&gt;168&lt;/volume&gt;&lt;number&gt;4&lt;/number&gt;&lt;keywords&gt;&lt;keyword&gt;Im&lt;/keyword&gt;&lt;/keywords&gt;&lt;dates&gt;&lt;year&gt;2013&lt;/year&gt;&lt;/dates&gt;&lt;isbn&gt;1365-2133 (Electronic)&amp;#xD;0007-0963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16ECF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7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Pr="008F6E8E">
        <w:rPr>
          <w:rFonts w:ascii="Book Antiqua" w:hAnsi="Book Antiqua"/>
          <w:sz w:val="24"/>
          <w:szCs w:val="24"/>
          <w:lang w:val="en-US"/>
        </w:rPr>
        <w:t xml:space="preserve">. Based on </w:t>
      </w:r>
      <w:r w:rsidR="00380804" w:rsidRPr="008F6E8E">
        <w:rPr>
          <w:rFonts w:ascii="Book Antiqua" w:hAnsi="Book Antiqua"/>
          <w:sz w:val="24"/>
          <w:szCs w:val="24"/>
          <w:lang w:val="en-US"/>
        </w:rPr>
        <w:t xml:space="preserve">studies in </w:t>
      </w:r>
      <w:r w:rsidRPr="008F6E8E">
        <w:rPr>
          <w:rFonts w:ascii="Book Antiqua" w:hAnsi="Book Antiqua"/>
          <w:sz w:val="24"/>
          <w:szCs w:val="24"/>
          <w:lang w:val="en-US"/>
        </w:rPr>
        <w:t>adult volunteers and animal</w:t>
      </w:r>
      <w:r w:rsidR="00380804" w:rsidRPr="008F6E8E">
        <w:rPr>
          <w:rFonts w:ascii="Book Antiqua" w:hAnsi="Book Antiqua"/>
          <w:sz w:val="24"/>
          <w:szCs w:val="24"/>
          <w:lang w:val="en-US"/>
        </w:rPr>
        <w:t>s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, it has been </w:t>
      </w:r>
      <w:r w:rsidRPr="008F6E8E">
        <w:rPr>
          <w:rFonts w:ascii="Book Antiqua" w:hAnsi="Book Antiqua"/>
          <w:sz w:val="24"/>
          <w:szCs w:val="24"/>
          <w:lang w:val="en-US"/>
        </w:rPr>
        <w:lastRenderedPageBreak/>
        <w:t>postulated that there may be long-term side effects of this drug, affecting the developing central nervous system, when given to infant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angley&lt;/Author&gt;&lt;Year&gt;2015&lt;/Year&gt;&lt;RecNum&gt;1711&lt;/RecNum&gt;&lt;DisplayText&gt;&lt;style face="superscript"&gt;[18]&lt;/style&gt;&lt;/DisplayText&gt;&lt;record&gt;&lt;rec-number&gt;1711&lt;/rec-number&gt;&lt;foreign-keys&gt;&lt;key app="EN" db-id="5adarr2w6szpvper2s7vfr9iw5z25dx9sxv2" timestamp="1444485587"&gt;1711&lt;/key&gt;&lt;/foreign-keys&gt;&lt;ref-type name="Journal Article"&gt;17&lt;/ref-type&gt;&lt;contributors&gt;&lt;authors&gt;&lt;author&gt;Langley, A.&lt;/author&gt;&lt;author&gt;Pope, E.&lt;/author&gt;&lt;/authors&gt;&lt;/contributors&gt;&lt;auth-address&gt;The Hospital for Sick Children, Toronto, ON, Canada.&lt;/auth-address&gt;&lt;titles&gt;&lt;title&gt;Propranolol and central nervous system function: potential implications for paediatric patients with infantile haemangiomas&lt;/title&gt;&lt;secondary-title&gt;Br J Dermatol&lt;/secondary-title&gt;&lt;alt-title&gt;The British journal of dermatology&lt;/alt-title&gt;&lt;/titles&gt;&lt;periodical&gt;&lt;full-title&gt;Br J Dermatol&lt;/full-title&gt;&lt;abbr-1&gt;The British journal of dermatology&lt;/abbr-1&gt;&lt;/periodical&gt;&lt;alt-periodical&gt;&lt;full-title&gt;Br J Dermatol&lt;/full-title&gt;&lt;abbr-1&gt;The British journal of dermatology&lt;/abbr-1&gt;&lt;/alt-periodical&gt;&lt;pages&gt;13-23&lt;/pages&gt;&lt;volume&gt;172&lt;/volume&gt;&lt;number&gt;1&lt;/number&gt;&lt;edition&gt;2014/09/02&lt;/edition&gt;&lt;dates&gt;&lt;year&gt;2015&lt;/year&gt;&lt;pub-dates&gt;&lt;date&gt;Jan&lt;/date&gt;&lt;/pub-dates&gt;&lt;/dates&gt;&lt;isbn&gt;0007-0963&lt;/isbn&gt;&lt;accession-num&gt;25175684&lt;/accession-num&gt;&lt;urls&gt;&lt;/urls&gt;&lt;electronic-resource-num&gt;10.1111/bjd.13379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BD61A2" w:rsidRPr="008F6E8E" w:rsidRDefault="00BD61A2" w:rsidP="008F6E8E">
      <w:pPr>
        <w:spacing w:after="0" w:line="360" w:lineRule="auto"/>
        <w:ind w:firstLine="709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Our review summarizes </w:t>
      </w:r>
      <w:r w:rsidR="00D106CE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discoveries </w:t>
      </w:r>
      <w:r w:rsidR="00D106CE" w:rsidRPr="008F6E8E">
        <w:rPr>
          <w:rFonts w:ascii="Book Antiqua" w:hAnsi="Book Antiqua"/>
          <w:sz w:val="24"/>
          <w:szCs w:val="24"/>
          <w:lang w:val="en-US"/>
        </w:rPr>
        <w:t xml:space="preserve">that have been </w:t>
      </w:r>
      <w:r w:rsidRPr="008F6E8E">
        <w:rPr>
          <w:rFonts w:ascii="Book Antiqua" w:hAnsi="Book Antiqua"/>
          <w:sz w:val="24"/>
          <w:szCs w:val="24"/>
          <w:lang w:val="en-US"/>
        </w:rPr>
        <w:t>made since 2008 regarding the treatment of IHs with propranolol. It also highlights the most important areas that still remain unknown.</w:t>
      </w:r>
    </w:p>
    <w:p w:rsidR="008F6E8E" w:rsidRDefault="008F6E8E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t>PATHOPHYSIOLOGY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Despite its high incidence, the pathophysiology of IH is still unclear. There is no universally accepted theory, and no single hypothesis is sufficient to describe and explain all </w:t>
      </w:r>
      <w:r w:rsidR="00D106CE" w:rsidRPr="008F6E8E">
        <w:rPr>
          <w:rFonts w:ascii="Book Antiqua" w:hAnsi="Book Antiqua"/>
          <w:sz w:val="24"/>
          <w:szCs w:val="24"/>
          <w:lang w:val="en-US"/>
        </w:rPr>
        <w:t xml:space="preserve">of its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features. The three most common hypotheses that partially explain development of IH are listed below. </w:t>
      </w:r>
    </w:p>
    <w:p w:rsidR="008F6E8E" w:rsidRDefault="008F6E8E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8F6E8E">
        <w:rPr>
          <w:rFonts w:ascii="Book Antiqua" w:hAnsi="Book Antiqua"/>
          <w:b/>
          <w:i/>
          <w:sz w:val="24"/>
          <w:szCs w:val="24"/>
          <w:lang w:val="en-US"/>
        </w:rPr>
        <w:t>Placental embolization theory</w:t>
      </w:r>
    </w:p>
    <w:p w:rsidR="00BD61A2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IH endothelial cells share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mmunohistochemica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markers with the placental microvasculature. Both possess glucose transporter protein type 1 (GLUT-1), Lewis Y antigen,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merosin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>, laminin, chemokine receptor 6 (CCR-6), CD15, insulin</w:t>
      </w:r>
      <w:r w:rsidR="00D106CE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like growth factor 2 (IGF-2)</w:t>
      </w:r>
      <w:r w:rsidR="00D106CE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ndoleamine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2,3-dioxygenase (IDO). This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mmunohistochemica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profile differentiates IHs from other vascular birthmarks or tumor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U8L0F1dGhvcj48WWVhcj4yMDEzPC9ZZWFyPjxSZWNO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U8L0F1dGhvcj48WWVhcj4yMDEzPC9ZZWFyPjxSZWNO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9-22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D106CE" w:rsidRPr="008F6E8E">
        <w:rPr>
          <w:rFonts w:ascii="Book Antiqua" w:hAnsi="Book Antiqua"/>
          <w:sz w:val="24"/>
          <w:szCs w:val="24"/>
          <w:lang w:val="en-US"/>
        </w:rPr>
        <w:t>In addition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, there is a high level of genetic similarity between </w:t>
      </w:r>
      <w:r w:rsidR="00D106CE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>placenta and IH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XJuZXM8L0F1dGhvcj48WWVhcj4yMDA1PC9ZZWFyPjxS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5MDk3LTEwMjwvcGFnZXM+PHZvbHVtZT4xMDI8L3ZvbHVtZT48bnVtYmVyPjUyPC9u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XJuZXM8L0F1dGhvcj48WWVhcj4yMDA1PC9ZZWFyPjxS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5MDk3LTEwMjwvcGFnZXM+PHZvbHVtZT4xMDI8L3ZvbHVtZT48bnVtYmVyPjUyPC9u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refore</w:t>
      </w:r>
      <w:r w:rsidR="00D106CE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t was hypothesized that embolization of placental endothelial cells to the fetus could play a role in the pathogenesis of IH. This hypothesis was strengthened by findings that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transcervica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chorionic villus sampling is associated with a threefold increased incidence of IH and that placental abnormalities, such as abnormal placentation</w:t>
      </w:r>
      <w:r w:rsidR="004470F3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re associated with </w:t>
      </w:r>
      <w:r w:rsidR="00D106CE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>higher incidence of IH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XVsYW5kPC9BdXRob3I+PFllYXI+MjAwNjwvWWVhcj48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XVsYW5kPC9BdXRob3I+PFllYXI+MjAwNjwvWWVhcj48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4-27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However</w:t>
      </w:r>
      <w:r w:rsidR="00D106CE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latter may also be explained by the hypoxia hypothesis. </w:t>
      </w:r>
      <w:r w:rsidR="00D106CE" w:rsidRPr="008F6E8E">
        <w:rPr>
          <w:rFonts w:ascii="Book Antiqua" w:hAnsi="Book Antiqua"/>
          <w:sz w:val="24"/>
          <w:szCs w:val="24"/>
          <w:lang w:val="en-US"/>
        </w:rPr>
        <w:t>In contrast to th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placental embolization theory are the failed attempts to detect the presence of maternal</w:t>
      </w:r>
      <w:r w:rsidR="00D106CE" w:rsidRPr="008F6E8E">
        <w:rPr>
          <w:rFonts w:ascii="Book Antiqua" w:hAnsi="Book Antiqua"/>
          <w:sz w:val="24"/>
          <w:szCs w:val="24"/>
          <w:lang w:val="en-US"/>
        </w:rPr>
        <w:t>–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fetal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chimerism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in IH tissu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aXR0bWFuPC9BdXRob3I+PFllYXI+MjAwNjwvWWVhcj48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aXR0bWFuPC9BdXRob3I+PFllYXI+MjAwNjwvWWVhcj48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8F6E8E" w:rsidRPr="008F6E8E" w:rsidRDefault="008F6E8E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proofErr w:type="spellStart"/>
      <w:r w:rsidRPr="008F6E8E">
        <w:rPr>
          <w:rFonts w:ascii="Book Antiqua" w:hAnsi="Book Antiqua"/>
          <w:b/>
          <w:i/>
          <w:sz w:val="24"/>
          <w:szCs w:val="24"/>
          <w:lang w:val="en-US"/>
        </w:rPr>
        <w:t>Angio</w:t>
      </w:r>
      <w:proofErr w:type="spellEnd"/>
      <w:r w:rsidRPr="008F6E8E">
        <w:rPr>
          <w:rFonts w:ascii="Book Antiqua" w:hAnsi="Book Antiqua"/>
          <w:b/>
          <w:i/>
          <w:sz w:val="24"/>
          <w:szCs w:val="24"/>
          <w:lang w:val="en-US"/>
        </w:rPr>
        <w:t xml:space="preserve">- and </w:t>
      </w:r>
      <w:proofErr w:type="spellStart"/>
      <w:r w:rsidRPr="008F6E8E">
        <w:rPr>
          <w:rFonts w:ascii="Book Antiqua" w:hAnsi="Book Antiqua"/>
          <w:b/>
          <w:i/>
          <w:sz w:val="24"/>
          <w:szCs w:val="24"/>
          <w:lang w:val="en-US"/>
        </w:rPr>
        <w:t>vasculogenesis</w:t>
      </w:r>
      <w:proofErr w:type="spellEnd"/>
      <w:r w:rsidRPr="008F6E8E">
        <w:rPr>
          <w:rFonts w:ascii="Book Antiqua" w:hAnsi="Book Antiqua"/>
          <w:b/>
          <w:i/>
          <w:sz w:val="24"/>
          <w:szCs w:val="24"/>
          <w:lang w:val="en-US"/>
        </w:rPr>
        <w:t xml:space="preserve"> theory 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Both angiogenesis (growth of new blood vessels from pre-existing vessels) and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vasculogenesis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(</w:t>
      </w:r>
      <w:r w:rsidRPr="008F6E8E">
        <w:rPr>
          <w:rFonts w:ascii="Book Antiqua" w:hAnsi="Book Antiqua"/>
          <w:i/>
          <w:sz w:val="24"/>
          <w:szCs w:val="24"/>
          <w:lang w:val="en-US"/>
        </w:rPr>
        <w:t>de novo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formation of blood vessels from stem cells) are hypothesized to contribut</w:t>
      </w:r>
      <w:r w:rsidR="00D106CE" w:rsidRPr="008F6E8E">
        <w:rPr>
          <w:rFonts w:ascii="Book Antiqua" w:hAnsi="Book Antiqua"/>
          <w:sz w:val="24"/>
          <w:szCs w:val="24"/>
          <w:lang w:val="en-US"/>
        </w:rPr>
        <w:t>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o IH formation. IHs may result from somatic mutations in a gene </w:t>
      </w:r>
      <w:r w:rsidRPr="008F6E8E">
        <w:rPr>
          <w:rFonts w:ascii="Book Antiqua" w:hAnsi="Book Antiqua"/>
          <w:sz w:val="24"/>
          <w:szCs w:val="24"/>
          <w:lang w:val="en-US"/>
        </w:rPr>
        <w:lastRenderedPageBreak/>
        <w:t>mediating endothelial cell proliferation (growth regulatory pathways)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XYWx0ZXI8L0F1dGhvcj48WWVhcj4yMDAyPC9ZZWFyPjxS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XYWx0ZXI8L0F1dGhvcj48WWVhcj4yMDAyPC9ZZWFyPjxS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uch mutations may alternate the vascular endothelial growth factor (VEGF) signaling pathway by reducing the expression of </w:t>
      </w:r>
      <w:r w:rsidR="00D106CE" w:rsidRPr="008F6E8E">
        <w:rPr>
          <w:rFonts w:ascii="Book Antiqua" w:hAnsi="Book Antiqua"/>
          <w:sz w:val="24"/>
          <w:szCs w:val="24"/>
          <w:lang w:val="en-US"/>
        </w:rPr>
        <w:t>VEGF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eceptor 1 (VEGFR</w:t>
      </w:r>
      <w:r w:rsidR="00D106CE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1), which causes hyperactivity of VEGFR</w:t>
      </w:r>
      <w:r w:rsidR="00D106CE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2 and may induce IH formation through angiogenesi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aW5uaW48L0F1dGhvcj48WWVhcj4yMDA4PC9ZZWFyPjxS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aW5uaW48L0F1dGhvcj48WWVhcj4yMDA4PC9ZZWFyPjxS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0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GF-2 and basic fibroblast growth factor (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bFGF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) also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stimulate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angiogenesis and are upregulated in proliferating IH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SaXR0ZXI8L0F1dGhvcj48WWVhcj4yMDAyPC9ZZWFyPjxS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YWJici0xPlByb2NlZWRpbmdzIG9mIHRoZSBO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SaXR0ZXI8L0F1dGhvcj48WWVhcj4yMDAyPC9ZZWFyPjxS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YWJici0xPlByb2NlZWRpbmdzIG9mIHRoZSBO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1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32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Endothelial progenitor cells (EPCs), stem cells of vascular origin that are capable of differentiating into endothelial cells, seem to play a role in the development of IH through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vasculogenesis</w:t>
      </w:r>
      <w:proofErr w:type="spellEnd"/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ZWljaGV2PC9BdXRob3I+PFllYXI+MjAwMDwvWWVhcj48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ZWljaGV2PC9BdXRob3I+PFllYXI+MjAwMDwvWWVhcj48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35760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EPCs possess the surface markers (CD34</w:t>
      </w:r>
      <w:r w:rsidRPr="008F6E8E">
        <w:rPr>
          <w:rFonts w:ascii="Book Antiqua" w:hAnsi="Book Antiqua"/>
          <w:sz w:val="24"/>
          <w:szCs w:val="24"/>
          <w:vertAlign w:val="superscript"/>
          <w:lang w:val="en-US"/>
        </w:rPr>
        <w:t>+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CD133</w:t>
      </w:r>
      <w:r w:rsidRPr="008F6E8E">
        <w:rPr>
          <w:rFonts w:ascii="Book Antiqua" w:hAnsi="Book Antiqua"/>
          <w:sz w:val="24"/>
          <w:szCs w:val="24"/>
          <w:vertAlign w:val="superscript"/>
          <w:lang w:val="en-US"/>
        </w:rPr>
        <w:t>+</w:t>
      </w:r>
      <w:r w:rsidRPr="008F6E8E">
        <w:rPr>
          <w:rFonts w:ascii="Book Antiqua" w:hAnsi="Book Antiqua"/>
          <w:sz w:val="24"/>
          <w:szCs w:val="24"/>
          <w:lang w:val="en-US"/>
        </w:rPr>
        <w:t>) that are also found in endothelial cells of growing IHs, suggesting that these bone</w:t>
      </w:r>
      <w:r w:rsidR="003F5BC5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marrow-derived progenitor cells may play a key</w:t>
      </w:r>
      <w:r w:rsidR="00065140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role in the pathogenesis of IHs by inducing postnatal formation of vascular tissu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ZdTwvQXV0aG9yPjxZZWFyPjIwMDQ8L1llYXI+PFJlY051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ZdTwvQXV0aG9yPjxZZWFyPjIwMDQ8L1llYXI+PFJlY051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4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35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 2008</w:t>
      </w:r>
      <w:r w:rsidR="003F5BC5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Khan </w:t>
      </w:r>
      <w:r w:rsidRPr="003F4615">
        <w:rPr>
          <w:rFonts w:ascii="Book Antiqua" w:hAnsi="Book Antiqua"/>
          <w:i/>
          <w:sz w:val="24"/>
          <w:szCs w:val="24"/>
          <w:lang w:val="en-US"/>
        </w:rPr>
        <w:t>et al</w:t>
      </w:r>
      <w:r w:rsidR="008F6E8E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aGFuPC9BdXRob3I+PFllYXI+MjAwODwvWWVhcj48UmVj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</w:fldData>
        </w:fldChar>
      </w:r>
      <w:r w:rsidR="008F6E8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8F6E8E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aGFuPC9BdXRob3I+PFllYXI+MjAwODwvWWVhcj48UmVj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</w:fldData>
        </w:fldChar>
      </w:r>
      <w:r w:rsidR="008F6E8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8F6E8E" w:rsidRPr="008F6E8E">
        <w:rPr>
          <w:rFonts w:ascii="Book Antiqua" w:hAnsi="Book Antiqua"/>
          <w:sz w:val="24"/>
          <w:szCs w:val="24"/>
          <w:lang w:val="en-US"/>
        </w:rPr>
      </w:r>
      <w:r w:rsidR="008F6E8E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F6E8E" w:rsidRPr="008F6E8E">
        <w:rPr>
          <w:rFonts w:ascii="Book Antiqua" w:hAnsi="Book Antiqua"/>
          <w:sz w:val="24"/>
          <w:szCs w:val="24"/>
          <w:lang w:val="en-US"/>
        </w:rPr>
      </w:r>
      <w:r w:rsidR="008F6E8E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8F6E8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6]</w:t>
      </w:r>
      <w:r w:rsidR="008F6E8E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jected immune-deficient mice with CD133</w:t>
      </w:r>
      <w:r w:rsidRPr="008F6E8E">
        <w:rPr>
          <w:rFonts w:ascii="Book Antiqua" w:hAnsi="Book Antiqua"/>
          <w:sz w:val="24"/>
          <w:szCs w:val="24"/>
          <w:vertAlign w:val="superscript"/>
          <w:lang w:val="en-US"/>
        </w:rPr>
        <w:t>+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EPCs, which resulted in </w:t>
      </w:r>
      <w:r w:rsidR="003F5BC5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>development of GLUT-1</w:t>
      </w:r>
      <w:r w:rsidR="003F5BC5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positive vascular tumors in these mice</w:t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se findings great</w:t>
      </w:r>
      <w:r w:rsidR="003F5BC5" w:rsidRPr="008F6E8E">
        <w:rPr>
          <w:rFonts w:ascii="Book Antiqua" w:hAnsi="Book Antiqua"/>
          <w:sz w:val="24"/>
          <w:szCs w:val="24"/>
          <w:lang w:val="en-US"/>
        </w:rPr>
        <w:t>ly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upport</w:t>
      </w:r>
      <w:r w:rsidR="003F5BC5" w:rsidRPr="008F6E8E">
        <w:rPr>
          <w:rFonts w:ascii="Book Antiqua" w:hAnsi="Book Antiqua"/>
          <w:sz w:val="24"/>
          <w:szCs w:val="24"/>
          <w:lang w:val="en-US"/>
        </w:rPr>
        <w:t>ed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angiogenesis theory. </w:t>
      </w:r>
    </w:p>
    <w:p w:rsid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3F4615" w:rsidRDefault="00BD61A2" w:rsidP="00785B07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F4615">
        <w:rPr>
          <w:rFonts w:ascii="Book Antiqua" w:hAnsi="Book Antiqua"/>
          <w:b/>
          <w:i/>
          <w:sz w:val="24"/>
          <w:szCs w:val="24"/>
          <w:lang w:val="en-US"/>
        </w:rPr>
        <w:t>Tissue hypoxia theory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>Hypoxia</w:t>
      </w:r>
      <w:r w:rsidR="003F5BC5" w:rsidRPr="008F6E8E">
        <w:rPr>
          <w:rFonts w:ascii="Book Antiqua" w:hAnsi="Book Antiqua"/>
          <w:sz w:val="24"/>
          <w:szCs w:val="24"/>
          <w:lang w:val="en-US"/>
        </w:rPr>
        <w:t xml:space="preserve">, either </w:t>
      </w:r>
      <w:r w:rsidRPr="008F6E8E">
        <w:rPr>
          <w:rFonts w:ascii="Book Antiqua" w:hAnsi="Book Antiqua"/>
          <w:sz w:val="24"/>
          <w:szCs w:val="24"/>
          <w:lang w:val="en-US"/>
        </w:rPr>
        <w:t>local or systemic, seems to be the most influential inducer of IH development. Hypoxia stimulates the proliferation of EPC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aWhtPC9BdXRob3I+PFllYXI+MjAxMDwvWWVhcj48UmVj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aWhtPC9BdXRob3I+PFllYXI+MjAxMDwvWWVhcj48UmVj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4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37-41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ranscription factor </w:t>
      </w:r>
      <w:r w:rsidR="003F5BC5" w:rsidRPr="008F6E8E">
        <w:rPr>
          <w:rFonts w:ascii="Book Antiqua" w:hAnsi="Book Antiqua"/>
          <w:sz w:val="24"/>
          <w:szCs w:val="24"/>
          <w:lang w:val="en-US"/>
        </w:rPr>
        <w:t>h</w:t>
      </w:r>
      <w:r w:rsidRPr="008F6E8E">
        <w:rPr>
          <w:rFonts w:ascii="Book Antiqua" w:hAnsi="Book Antiqua"/>
          <w:sz w:val="24"/>
          <w:szCs w:val="24"/>
          <w:lang w:val="en-US"/>
        </w:rPr>
        <w:t>ypoxia</w:t>
      </w:r>
      <w:r w:rsidR="003B25F8" w:rsidRPr="008F6E8E">
        <w:rPr>
          <w:rFonts w:ascii="Book Antiqua" w:hAnsi="Book Antiqua"/>
          <w:sz w:val="24"/>
          <w:szCs w:val="24"/>
          <w:lang w:val="en-US"/>
        </w:rPr>
        <w:t>-</w:t>
      </w:r>
      <w:r w:rsidR="003F5BC5" w:rsidRPr="008F6E8E">
        <w:rPr>
          <w:rFonts w:ascii="Book Antiqua" w:hAnsi="Book Antiqua"/>
          <w:sz w:val="24"/>
          <w:szCs w:val="24"/>
          <w:lang w:val="en-US"/>
        </w:rPr>
        <w:t>i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nducible </w:t>
      </w:r>
      <w:r w:rsidR="003F5BC5" w:rsidRPr="008F6E8E">
        <w:rPr>
          <w:rFonts w:ascii="Book Antiqua" w:hAnsi="Book Antiqua"/>
          <w:sz w:val="24"/>
          <w:szCs w:val="24"/>
          <w:lang w:val="en-US"/>
        </w:rPr>
        <w:t>f</w:t>
      </w:r>
      <w:r w:rsidRPr="008F6E8E">
        <w:rPr>
          <w:rFonts w:ascii="Book Antiqua" w:hAnsi="Book Antiqua"/>
          <w:sz w:val="24"/>
          <w:szCs w:val="24"/>
          <w:lang w:val="en-US"/>
        </w:rPr>
        <w:t>actor 1</w:t>
      </w:r>
      <w:r w:rsidR="003B25F8" w:rsidRPr="008F6E8E">
        <w:rPr>
          <w:rFonts w:ascii="Book Antiqua" w:hAnsi="Book Antiqua"/>
          <w:sz w:val="24"/>
          <w:szCs w:val="24"/>
          <w:lang w:val="en-US"/>
        </w:rPr>
        <w:sym w:font="Symbol" w:char="F061"/>
      </w:r>
      <w:r w:rsidR="003F5BC5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3B25F8" w:rsidRPr="008F6E8E">
        <w:rPr>
          <w:rFonts w:ascii="Book Antiqua" w:hAnsi="Book Antiqua"/>
          <w:sz w:val="24"/>
          <w:szCs w:val="24"/>
          <w:lang w:val="en-US"/>
        </w:rPr>
        <w:t>(</w:t>
      </w:r>
      <w:r w:rsidR="003F5BC5" w:rsidRPr="008F6E8E">
        <w:rPr>
          <w:rFonts w:ascii="Book Antiqua" w:hAnsi="Book Antiqua"/>
          <w:sz w:val="24"/>
          <w:szCs w:val="24"/>
          <w:lang w:val="en-US"/>
        </w:rPr>
        <w:t>HIF-1</w:t>
      </w:r>
      <w:r w:rsidR="003B25F8" w:rsidRPr="008F6E8E">
        <w:rPr>
          <w:rFonts w:ascii="Book Antiqua" w:hAnsi="Book Antiqua"/>
          <w:sz w:val="24"/>
          <w:szCs w:val="24"/>
          <w:lang w:val="en-US"/>
        </w:rPr>
        <w:sym w:font="Symbol" w:char="F061"/>
      </w:r>
      <w:r w:rsidRPr="008F6E8E">
        <w:rPr>
          <w:rFonts w:ascii="Book Antiqua" w:hAnsi="Book Antiqua"/>
          <w:sz w:val="24"/>
          <w:szCs w:val="24"/>
          <w:lang w:val="en-US"/>
        </w:rPr>
        <w:t>) plays a key</w:t>
      </w:r>
      <w:r w:rsidR="003B25F8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role in th</w:t>
      </w:r>
      <w:r w:rsidR="003B25F8" w:rsidRPr="008F6E8E">
        <w:rPr>
          <w:rFonts w:ascii="Book Antiqua" w:hAnsi="Book Antiqua"/>
          <w:sz w:val="24"/>
          <w:szCs w:val="24"/>
          <w:lang w:val="en-US"/>
        </w:rPr>
        <w:t>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issue hypoxia theory. A hypoxic environment triggers the production of HIF</w:t>
      </w:r>
      <w:r w:rsidR="003B25F8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1</w:t>
      </w:r>
      <w:r w:rsidR="003B25F8" w:rsidRPr="008F6E8E">
        <w:rPr>
          <w:rFonts w:ascii="Book Antiqua" w:hAnsi="Book Antiqua"/>
          <w:sz w:val="24"/>
          <w:szCs w:val="24"/>
          <w:lang w:val="en-US"/>
        </w:rPr>
        <w:sym w:font="Symbol" w:char="F061"/>
      </w:r>
      <w:r w:rsidRPr="008F6E8E">
        <w:rPr>
          <w:rFonts w:ascii="Book Antiqua" w:hAnsi="Book Antiqua"/>
          <w:sz w:val="24"/>
          <w:szCs w:val="24"/>
          <w:lang w:val="en-US"/>
        </w:rPr>
        <w:t>. HIF</w:t>
      </w:r>
      <w:r w:rsidR="003B25F8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1</w:t>
      </w:r>
      <w:r w:rsidR="003B25F8" w:rsidRPr="008F6E8E">
        <w:rPr>
          <w:rFonts w:ascii="Book Antiqua" w:hAnsi="Book Antiqua"/>
          <w:sz w:val="24"/>
          <w:szCs w:val="24"/>
          <w:lang w:val="en-US"/>
        </w:rPr>
        <w:sym w:font="Symbol" w:char="F061"/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 turn stimulates transcription of target genes</w:t>
      </w:r>
      <w:r w:rsidR="003B25F8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uch as GLUT-1, VEGF</w:t>
      </w:r>
      <w:r w:rsidR="003B25F8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IGF-2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XYW5nPC9BdXRob3I+PFllYXI+MTk5NTwvWWVhcj48UmVj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XYW5nPC9BdXRob3I+PFllYXI+MTk5NTwvWWVhcj48UmVj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2-45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se stimulations may take place either directly by HIF</w:t>
      </w:r>
      <w:r w:rsidR="003B25F8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1</w:t>
      </w:r>
      <w:r w:rsidR="003B25F8" w:rsidRPr="008F6E8E">
        <w:rPr>
          <w:rFonts w:ascii="Book Antiqua" w:hAnsi="Book Antiqua"/>
          <w:sz w:val="24"/>
          <w:szCs w:val="24"/>
          <w:lang w:val="en-US"/>
        </w:rPr>
        <w:sym w:font="Symbol" w:char="F061"/>
      </w:r>
      <w:r w:rsidRPr="008F6E8E">
        <w:rPr>
          <w:rFonts w:ascii="Book Antiqua" w:hAnsi="Book Antiqua"/>
          <w:sz w:val="24"/>
          <w:szCs w:val="24"/>
          <w:lang w:val="en-US"/>
        </w:rPr>
        <w:t xml:space="preserve"> signaling or by hypoxia</w:t>
      </w:r>
      <w:r w:rsidR="003B25F8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induced regulation of mammalian target of rapamycin </w:t>
      </w:r>
      <w:r w:rsidR="00997F37" w:rsidRPr="008F6E8E">
        <w:rPr>
          <w:rFonts w:ascii="Book Antiqua" w:hAnsi="Book Antiqua"/>
          <w:sz w:val="24"/>
          <w:szCs w:val="24"/>
          <w:lang w:val="en-US"/>
        </w:rPr>
        <w:t>(</w:t>
      </w:r>
      <w:proofErr w:type="spellStart"/>
      <w:r w:rsidR="00997F37" w:rsidRPr="008F6E8E">
        <w:rPr>
          <w:rFonts w:ascii="Book Antiqua" w:hAnsi="Book Antiqua"/>
          <w:sz w:val="24"/>
          <w:szCs w:val="24"/>
          <w:lang w:val="en-US"/>
        </w:rPr>
        <w:t>mTOR</w:t>
      </w:r>
      <w:proofErr w:type="spellEnd"/>
      <w:r w:rsidR="00997F37" w:rsidRPr="008F6E8E">
        <w:rPr>
          <w:rFonts w:ascii="Book Antiqua" w:hAnsi="Book Antiqua"/>
          <w:sz w:val="24"/>
          <w:szCs w:val="24"/>
          <w:lang w:val="en-US"/>
        </w:rPr>
        <w:t xml:space="preserve">)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complex 1 signaling. Deregulation of </w:t>
      </w:r>
      <w:r w:rsidR="003B25F8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mTOR</w:t>
      </w:r>
      <w:proofErr w:type="spellEnd"/>
      <w:r w:rsidR="003B25F8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pathway may lead to disorganized growth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BcnNoYW08L0F1dGhvcj48WWVhcj4yMDAzPC9ZZWFyPjxS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BcnNoYW08L0F1dGhvcj48WWVhcj4yMDAzPC9ZZWFyPjxS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6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47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Overexpression of VEGF may also take place via the activation of the HIF</w:t>
      </w:r>
      <w:r w:rsidR="003B25F8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2</w:t>
      </w:r>
      <w:r w:rsidR="003B25F8" w:rsidRPr="008F6E8E">
        <w:rPr>
          <w:rFonts w:ascii="Book Antiqua" w:hAnsi="Book Antiqua"/>
          <w:sz w:val="24"/>
          <w:szCs w:val="24"/>
          <w:lang w:val="en-US"/>
        </w:rPr>
        <w:sym w:font="Symbol" w:char="F061"/>
      </w:r>
      <w:r w:rsidRPr="008F6E8E">
        <w:rPr>
          <w:rFonts w:ascii="Book Antiqua" w:hAnsi="Book Antiqua"/>
          <w:sz w:val="24"/>
          <w:szCs w:val="24"/>
          <w:lang w:val="en-US"/>
        </w:rPr>
        <w:t xml:space="preserve"> pathway as </w:t>
      </w:r>
      <w:r w:rsidR="003B25F8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response to </w:t>
      </w:r>
      <w:r w:rsidR="003B25F8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pathologic signal of </w:t>
      </w:r>
      <w:r w:rsidR="003B25F8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="003F4615">
        <w:rPr>
          <w:rFonts w:ascii="Book Antiqua" w:eastAsiaTheme="minorEastAsia" w:hAnsi="Book Antiqua"/>
          <w:sz w:val="24"/>
          <w:szCs w:val="24"/>
          <w:lang w:val="en-US" w:eastAsia="zh-CN"/>
        </w:rPr>
        <w:t>“</w:t>
      </w:r>
      <w:r w:rsidRPr="008F6E8E">
        <w:rPr>
          <w:rFonts w:ascii="Book Antiqua" w:hAnsi="Book Antiqua"/>
          <w:sz w:val="24"/>
          <w:szCs w:val="24"/>
          <w:lang w:val="en-US"/>
        </w:rPr>
        <w:t>dangerous hypoxic situation</w:t>
      </w:r>
      <w:r w:rsidR="003F4615">
        <w:rPr>
          <w:rFonts w:ascii="Book Antiqua" w:eastAsiaTheme="minorEastAsia" w:hAnsi="Book Antiqua"/>
          <w:sz w:val="24"/>
          <w:szCs w:val="24"/>
          <w:lang w:val="en-US" w:eastAsia="zh-CN"/>
        </w:rPr>
        <w:t>”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eaute-Labreze&lt;/Author&gt;&lt;Year&gt;2011&lt;/Year&gt;&lt;RecNum&gt;291&lt;/RecNum&gt;&lt;DisplayText&gt;&lt;style face="superscript"&gt;[48]&lt;/style&gt;&lt;/DisplayText&gt;&lt;record&gt;&lt;rec-number&gt;291&lt;/rec-number&gt;&lt;foreign-keys&gt;&lt;key app="EN" db-id="5adarr2w6szpvper2s7vfr9iw5z25dx9sxv2" timestamp="1370243407"&gt;291&lt;/key&gt;&lt;/foreign-keys&gt;&lt;ref-type name="Journal Article"&gt;17&lt;/ref-type&gt;&lt;contributors&gt;&lt;authors&gt;&lt;author&gt;Leaute-Labreze, C.&lt;/author&gt;&lt;author&gt;Prey, S.&lt;/author&gt;&lt;author&gt;Ezzedine, K.&lt;/author&gt;&lt;/authors&gt;&lt;/contributors&gt;&lt;titles&gt;&lt;title&gt;Infantile haemangioma: part I. Pathophysiology, epidemiology, clinical features, life cycle and associated structural abnormalities&lt;/title&gt;&lt;secondary-title&gt;J Eur Acad Dermatol Venereol&lt;/secondary-title&gt;&lt;/titles&gt;&lt;periodical&gt;&lt;full-title&gt;J Eur Acad Dermatol Venereol&lt;/full-title&gt;&lt;/periodical&gt;&lt;pages&gt;1245-53&lt;/pages&gt;&lt;volume&gt;25&lt;/volume&gt;&lt;number&gt;11&lt;/number&gt;&lt;keywords&gt;&lt;keyword&gt;Im&lt;/keyword&gt;&lt;keyword&gt;*Hemangioma/epidemiology/pathology/physiopathology&lt;/keyword&gt;&lt;keyword&gt;Humans&lt;/keyword&gt;&lt;keyword&gt;Infant&lt;/keyword&gt;&lt;/keywords&gt;&lt;dates&gt;&lt;year&gt;2011&lt;/year&gt;&lt;/dates&gt;&lt;isbn&gt;1468-3083 (Electronic)&amp;#xD;0926-9959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t has also been demonstrated that the combination of hypoxia and </w:t>
      </w:r>
      <w:r w:rsidR="003B25F8" w:rsidRPr="008F6E8E">
        <w:rPr>
          <w:rFonts w:ascii="Book Antiqua" w:hAnsi="Book Antiqua"/>
          <w:sz w:val="24"/>
          <w:szCs w:val="24"/>
          <w:lang w:val="en-US"/>
        </w:rPr>
        <w:t xml:space="preserve">an </w:t>
      </w:r>
      <w:r w:rsidRPr="008F6E8E">
        <w:rPr>
          <w:rFonts w:ascii="Book Antiqua" w:hAnsi="Book Antiqua"/>
          <w:sz w:val="24"/>
          <w:szCs w:val="24"/>
          <w:lang w:val="en-US"/>
        </w:rPr>
        <w:t>estrogenic environment has a synergic effect on IH endothelial cell proliferation, which may explain the greater incidence of IHs in girl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eaute-Labreze&lt;/Author&gt;&lt;Year&gt;2011&lt;/Year&gt;&lt;RecNum&gt;291&lt;/RecNum&gt;&lt;DisplayText&gt;&lt;style face="superscript"&gt;[48]&lt;/style&gt;&lt;/DisplayText&gt;&lt;record&gt;&lt;rec-number&gt;291&lt;/rec-number&gt;&lt;foreign-keys&gt;&lt;key app="EN" db-id="5adarr2w6szpvper2s7vfr9iw5z25dx9sxv2" timestamp="1370243407"&gt;291&lt;/key&gt;&lt;/foreign-keys&gt;&lt;ref-type name="Journal Article"&gt;17&lt;/ref-type&gt;&lt;contributors&gt;&lt;authors&gt;&lt;author&gt;Leaute-Labreze, C.&lt;/author&gt;&lt;author&gt;Prey, S.&lt;/author&gt;&lt;author&gt;Ezzedine, K.&lt;/author&gt;&lt;/authors&gt;&lt;/contributors&gt;&lt;titles&gt;&lt;title&gt;Infantile haemangioma: part I. Pathophysiology, epidemiology, clinical features, life cycle and associated structural abnormalities&lt;/title&gt;&lt;secondary-title&gt;J Eur Acad Dermatol Venereol&lt;/secondary-title&gt;&lt;/titles&gt;&lt;periodical&gt;&lt;full-title&gt;J Eur Acad Dermatol Venereol&lt;/full-title&gt;&lt;/periodical&gt;&lt;pages&gt;1245-53&lt;/pages&gt;&lt;volume&gt;25&lt;/volume&gt;&lt;number&gt;11&lt;/number&gt;&lt;keywords&gt;&lt;keyword&gt;Im&lt;/keyword&gt;&lt;keyword&gt;*Hemangioma/epidemiology/pathology/physiopathology&lt;/keyword&gt;&lt;keyword&gt;Humans&lt;/keyword&gt;&lt;keyword&gt;Infant&lt;/keyword&gt;&lt;/keywords&gt;&lt;dates&gt;&lt;year&gt;2011&lt;/year&gt;&lt;/dates&gt;&lt;isbn&gt;1468-3083 (Electronic)&amp;#xD;0926-9959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BD61A2" w:rsidRDefault="00BD61A2" w:rsidP="003F4615">
      <w:pPr>
        <w:spacing w:after="0" w:line="360" w:lineRule="auto"/>
        <w:ind w:firstLine="709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As stated above, none of these three theories explains the pathogenesis of IH completely. Given the great variability of clinical presentations of IH, the uneven distribution of IHs over the body, </w:t>
      </w:r>
      <w:r w:rsidR="003B25F8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>increased prevalence of IHs in Caucasians</w:t>
      </w:r>
      <w:r w:rsidR="00997F37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</w:t>
      </w:r>
      <w:r w:rsidRPr="008F6E8E">
        <w:rPr>
          <w:rFonts w:ascii="Book Antiqua" w:hAnsi="Book Antiqua"/>
          <w:sz w:val="24"/>
          <w:szCs w:val="24"/>
          <w:lang w:val="en-US"/>
        </w:rPr>
        <w:lastRenderedPageBreak/>
        <w:t>its familial occurrence, it is most likely that IH</w:t>
      </w:r>
      <w:r w:rsidR="003B25F8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pathogenesis is not restricted to one factor, but to a combination </w:t>
      </w:r>
      <w:r w:rsidR="003B25F8" w:rsidRPr="008F6E8E">
        <w:rPr>
          <w:rFonts w:ascii="Book Antiqua" w:hAnsi="Book Antiqua"/>
          <w:sz w:val="24"/>
          <w:szCs w:val="24"/>
          <w:lang w:val="en-US"/>
        </w:rPr>
        <w:t xml:space="preserve">of </w:t>
      </w:r>
      <w:r w:rsidRPr="008F6E8E">
        <w:rPr>
          <w:rFonts w:ascii="Book Antiqua" w:hAnsi="Book Antiqua"/>
          <w:sz w:val="24"/>
          <w:szCs w:val="24"/>
          <w:lang w:val="en-US"/>
        </w:rPr>
        <w:t>genetic predisposition and various environmental factor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b2VnZXI8L0F1dGhvcj48WWVhcj4yMDExPC9ZZWFyPjxS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b2VnZXI8L0F1dGhvcj48WWVhcj4yMDExPC9ZZWFyPjxS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8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4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3F4615" w:rsidRPr="003F4615" w:rsidRDefault="003F4615" w:rsidP="003F4615">
      <w:pPr>
        <w:spacing w:after="0" w:line="360" w:lineRule="auto"/>
        <w:ind w:firstLine="709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t xml:space="preserve">CLINICAL PRESENTATION 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>IH</w:t>
      </w:r>
      <w:r w:rsidR="003B25F8" w:rsidRPr="008F6E8E">
        <w:rPr>
          <w:rFonts w:ascii="Book Antiqua" w:hAnsi="Book Antiqua"/>
          <w:sz w:val="24"/>
          <w:szCs w:val="24"/>
          <w:lang w:val="en-US"/>
        </w:rPr>
        <w:t>s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gramStart"/>
      <w:r w:rsidR="00985A2B">
        <w:rPr>
          <w:rFonts w:ascii="Book Antiqua" w:hAnsi="Book Antiqua"/>
          <w:sz w:val="24"/>
          <w:szCs w:val="24"/>
          <w:lang w:val="en-US"/>
        </w:rPr>
        <w:t>develop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in the first days, weeks</w:t>
      </w:r>
      <w:r w:rsidR="003B25F8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or months of life</w:t>
      </w:r>
      <w:r w:rsidR="003B25F8" w:rsidRPr="008F6E8E">
        <w:rPr>
          <w:rFonts w:ascii="Book Antiqua" w:hAnsi="Book Antiqua"/>
          <w:sz w:val="24"/>
          <w:szCs w:val="24"/>
          <w:lang w:val="en-US"/>
        </w:rPr>
        <w:t>. They ar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not to be confused with congenital hemangiomas (CHs)</w:t>
      </w:r>
      <w:r w:rsidR="003F4615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which are fully developed at birth and either rapidly involute during the first year of life (</w:t>
      </w:r>
      <w:bookmarkStart w:id="12" w:name="_GoBack"/>
      <w:r w:rsidR="00DD63E6" w:rsidRPr="008F6E8E">
        <w:rPr>
          <w:rFonts w:ascii="Book Antiqua" w:hAnsi="Book Antiqua"/>
          <w:sz w:val="24"/>
          <w:szCs w:val="24"/>
          <w:lang w:val="en-US"/>
        </w:rPr>
        <w:t>r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apidly </w:t>
      </w:r>
      <w:proofErr w:type="spellStart"/>
      <w:r w:rsidR="00DD63E6" w:rsidRPr="008F6E8E">
        <w:rPr>
          <w:rFonts w:ascii="Book Antiqua" w:hAnsi="Book Antiqua"/>
          <w:sz w:val="24"/>
          <w:szCs w:val="24"/>
          <w:lang w:val="en-US"/>
        </w:rPr>
        <w:t>i</w:t>
      </w:r>
      <w:r w:rsidRPr="008F6E8E">
        <w:rPr>
          <w:rFonts w:ascii="Book Antiqua" w:hAnsi="Book Antiqua"/>
          <w:sz w:val="24"/>
          <w:szCs w:val="24"/>
          <w:lang w:val="en-US"/>
        </w:rPr>
        <w:t>nvoluting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bookmarkEnd w:id="12"/>
      <w:r w:rsidR="00DD63E6" w:rsidRPr="008F6E8E">
        <w:rPr>
          <w:rFonts w:ascii="Book Antiqua" w:hAnsi="Book Antiqua"/>
          <w:sz w:val="24"/>
          <w:szCs w:val="24"/>
          <w:lang w:val="en-US"/>
        </w:rPr>
        <w:t>c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ongenital </w:t>
      </w:r>
      <w:r w:rsidR="00DD63E6" w:rsidRPr="008F6E8E">
        <w:rPr>
          <w:rFonts w:ascii="Book Antiqua" w:hAnsi="Book Antiqua"/>
          <w:sz w:val="24"/>
          <w:szCs w:val="24"/>
          <w:lang w:val="en-US"/>
        </w:rPr>
        <w:t>h</w:t>
      </w:r>
      <w:r w:rsidRPr="008F6E8E">
        <w:rPr>
          <w:rFonts w:ascii="Book Antiqua" w:hAnsi="Book Antiqua"/>
          <w:sz w:val="24"/>
          <w:szCs w:val="24"/>
          <w:lang w:val="en-US"/>
        </w:rPr>
        <w:t>emangiomas; RICH) or do not involute at all (</w:t>
      </w:r>
      <w:r w:rsidR="00DD63E6" w:rsidRPr="008F6E8E">
        <w:rPr>
          <w:rFonts w:ascii="Book Antiqua" w:hAnsi="Book Antiqua"/>
          <w:sz w:val="24"/>
          <w:szCs w:val="24"/>
          <w:lang w:val="en-US"/>
        </w:rPr>
        <w:t>n</w:t>
      </w:r>
      <w:r w:rsidRPr="008F6E8E">
        <w:rPr>
          <w:rFonts w:ascii="Book Antiqua" w:hAnsi="Book Antiqua"/>
          <w:sz w:val="24"/>
          <w:szCs w:val="24"/>
          <w:lang w:val="en-US"/>
        </w:rPr>
        <w:t>on</w:t>
      </w:r>
      <w:r w:rsidR="00DD63E6" w:rsidRPr="008F6E8E">
        <w:rPr>
          <w:rFonts w:ascii="Book Antiqua" w:hAnsi="Book Antiqua"/>
          <w:sz w:val="24"/>
          <w:szCs w:val="24"/>
          <w:lang w:val="en-US"/>
        </w:rPr>
        <w:t>-</w:t>
      </w:r>
      <w:proofErr w:type="spellStart"/>
      <w:r w:rsidR="00DD63E6" w:rsidRPr="008F6E8E">
        <w:rPr>
          <w:rFonts w:ascii="Book Antiqua" w:hAnsi="Book Antiqua"/>
          <w:sz w:val="24"/>
          <w:szCs w:val="24"/>
          <w:lang w:val="en-US"/>
        </w:rPr>
        <w:t>i</w:t>
      </w:r>
      <w:r w:rsidRPr="008F6E8E">
        <w:rPr>
          <w:rFonts w:ascii="Book Antiqua" w:hAnsi="Book Antiqua"/>
          <w:sz w:val="24"/>
          <w:szCs w:val="24"/>
          <w:lang w:val="en-US"/>
        </w:rPr>
        <w:t>nvoluting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DD63E6" w:rsidRPr="008F6E8E">
        <w:rPr>
          <w:rFonts w:ascii="Book Antiqua" w:hAnsi="Book Antiqua"/>
          <w:sz w:val="24"/>
          <w:szCs w:val="24"/>
          <w:lang w:val="en-US"/>
        </w:rPr>
        <w:t>c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ongenital </w:t>
      </w:r>
      <w:r w:rsidR="00DD63E6" w:rsidRPr="008F6E8E">
        <w:rPr>
          <w:rFonts w:ascii="Book Antiqua" w:hAnsi="Book Antiqua"/>
          <w:sz w:val="24"/>
          <w:szCs w:val="24"/>
          <w:lang w:val="en-US"/>
        </w:rPr>
        <w:t>h</w:t>
      </w:r>
      <w:r w:rsidRPr="008F6E8E">
        <w:rPr>
          <w:rFonts w:ascii="Book Antiqua" w:hAnsi="Book Antiqua"/>
          <w:sz w:val="24"/>
          <w:szCs w:val="24"/>
          <w:lang w:val="en-US"/>
        </w:rPr>
        <w:t>emangiomas; NICH)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ZW9yZ2U8L0F1dGhvcj48WWVhcj4yMDE0PC9ZZWFyPjxS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ZW9yZ2U8L0F1dGhvcj48WWVhcj4yMDE0PC9ZZWFyPjxS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0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51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Many children who develop an IH are born with a visible precursor lesion, such as </w:t>
      </w:r>
      <w:r w:rsidR="00DD63E6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pale macule with telangiectasia or mottled vascular stain, </w:t>
      </w:r>
      <w:r w:rsidR="00DD63E6" w:rsidRPr="008F6E8E">
        <w:rPr>
          <w:rFonts w:ascii="Book Antiqua" w:hAnsi="Book Antiqua"/>
          <w:sz w:val="24"/>
          <w:szCs w:val="24"/>
          <w:lang w:val="en-US"/>
        </w:rPr>
        <w:t xml:space="preserve">at </w:t>
      </w:r>
      <w:r w:rsidRPr="008F6E8E">
        <w:rPr>
          <w:rFonts w:ascii="Book Antiqua" w:hAnsi="Book Antiqua"/>
          <w:sz w:val="24"/>
          <w:szCs w:val="24"/>
          <w:lang w:val="en-US"/>
        </w:rPr>
        <w:t>the future IH locatio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iang&lt;/Author&gt;&lt;Year&gt;2014&lt;/Year&gt;&lt;RecNum&gt;1583&lt;/RecNum&gt;&lt;DisplayText&gt;&lt;style face="superscript"&gt;[52]&lt;/style&gt;&lt;/DisplayText&gt;&lt;record&gt;&lt;rec-number&gt;1583&lt;/rec-number&gt;&lt;foreign-keys&gt;&lt;key app="EN" db-id="5adarr2w6szpvper2s7vfr9iw5z25dx9sxv2" timestamp="1434633647"&gt;1583&lt;/key&gt;&lt;/foreign-keys&gt;&lt;ref-type name="Journal Article"&gt;17&lt;/ref-type&gt;&lt;contributors&gt;&lt;authors&gt;&lt;author&gt;Liang, M. G.&lt;/author&gt;&lt;author&gt;Frieden, I. J.&lt;/author&gt;&lt;/authors&gt;&lt;/contributors&gt;&lt;auth-address&gt;Dermatology Program, Boston Childrens Hospital, 300 Longwood Ave, Boston, Massachusetts 02115. Electronic address: marilyn.Liang@childrens.harvard.edu.&amp;#xD;Department of Dermatology, University of California San Francisco, San Francisco, California.&lt;/auth-address&gt;&lt;titles&gt;&lt;title&gt;Infantile and congenital hemangiomas&lt;/title&gt;&lt;secondary-title&gt;Semin Pediatr Surg&lt;/secondary-title&gt;&lt;alt-title&gt;Seminars in pediatric surgery&lt;/alt-title&gt;&lt;/titles&gt;&lt;periodical&gt;&lt;full-title&gt;Semin Pediatr Surg&lt;/full-title&gt;&lt;abbr-1&gt;Seminars in pediatric surgery&lt;/abbr-1&gt;&lt;/periodical&gt;&lt;alt-periodical&gt;&lt;full-title&gt;Semin Pediatr Surg&lt;/full-title&gt;&lt;abbr-1&gt;Seminars in pediatric surgery&lt;/abbr-1&gt;&lt;/alt-periodical&gt;&lt;pages&gt;162-7&lt;/pages&gt;&lt;volume&gt;23&lt;/volume&gt;&lt;number&gt;4&lt;/number&gt;&lt;edition&gt;2014/09/23&lt;/edition&gt;&lt;keywords&gt;&lt;keyword&gt;Hemangioma/congenital/*diagnosis/pathology/therapy&lt;/keyword&gt;&lt;keyword&gt;Humans&lt;/keyword&gt;&lt;keyword&gt;Infant&lt;/keyword&gt;&lt;keyword&gt;Infant, Newborn&lt;/keyword&gt;&lt;keyword&gt;Infant, Newborn, Diseases/*diagnosis/pathology/therapy&lt;/keyword&gt;&lt;keyword&gt;Congenital hemangioma&lt;/keyword&gt;&lt;keyword&gt;Infantile hemangioma&lt;/keyword&gt;&lt;keyword&gt;Lumbar&lt;/keyword&gt;&lt;keyword&gt;Pelvis&lt;/keyword&gt;&lt;keyword&gt;Phace&lt;/keyword&gt;&lt;keyword&gt;Propranolol&lt;/keyword&gt;&lt;/keywords&gt;&lt;dates&gt;&lt;year&gt;2014&lt;/year&gt;&lt;pub-dates&gt;&lt;date&gt;Aug&lt;/date&gt;&lt;/pub-dates&gt;&lt;/dates&gt;&lt;isbn&gt;1055-8586&lt;/isbn&gt;&lt;accession-num&gt;25241092&lt;/accession-num&gt;&lt;urls&gt;&lt;/urls&gt;&lt;electronic-resource-num&gt;10.1053/j.sempedsurg.2014.06.017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2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Fully developed, an IH feels elastic and frequently warm. The tumor is not pulsating and is painless, except in </w:t>
      </w:r>
      <w:r w:rsidR="00DD63E6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>case of ulceratio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eaute-Labreze&lt;/Author&gt;&lt;Year&gt;2011&lt;/Year&gt;&lt;RecNum&gt;291&lt;/RecNum&gt;&lt;DisplayText&gt;&lt;style face="superscript"&gt;[48]&lt;/style&gt;&lt;/DisplayText&gt;&lt;record&gt;&lt;rec-number&gt;291&lt;/rec-number&gt;&lt;foreign-keys&gt;&lt;key app="EN" db-id="5adarr2w6szpvper2s7vfr9iw5z25dx9sxv2" timestamp="1370243407"&gt;291&lt;/key&gt;&lt;/foreign-keys&gt;&lt;ref-type name="Journal Article"&gt;17&lt;/ref-type&gt;&lt;contributors&gt;&lt;authors&gt;&lt;author&gt;Leaute-Labreze, C.&lt;/author&gt;&lt;author&gt;Prey, S.&lt;/author&gt;&lt;author&gt;Ezzedine, K.&lt;/author&gt;&lt;/authors&gt;&lt;/contributors&gt;&lt;titles&gt;&lt;title&gt;Infantile haemangioma: part I. Pathophysiology, epidemiology, clinical features, life cycle and associated structural abnormalities&lt;/title&gt;&lt;secondary-title&gt;J Eur Acad Dermatol Venereol&lt;/secondary-title&gt;&lt;/titles&gt;&lt;periodical&gt;&lt;full-title&gt;J Eur Acad Dermatol Venereol&lt;/full-title&gt;&lt;/periodical&gt;&lt;pages&gt;1245-53&lt;/pages&gt;&lt;volume&gt;25&lt;/volume&gt;&lt;number&gt;11&lt;/number&gt;&lt;keywords&gt;&lt;keyword&gt;Im&lt;/keyword&gt;&lt;keyword&gt;*Hemangioma/epidemiology/pathology/physiopathology&lt;/keyword&gt;&lt;keyword&gt;Humans&lt;/keyword&gt;&lt;keyword&gt;Infant&lt;/keyword&gt;&lt;/keywords&gt;&lt;dates&gt;&lt;year&gt;2011&lt;/year&gt;&lt;/dates&gt;&lt;isbn&gt;1468-3083 (Electronic)&amp;#xD;0926-9959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re is a great variation in size, but in most cases (80%)</w:t>
      </w:r>
      <w:r w:rsidR="00DD63E6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Hs are not </w:t>
      </w:r>
      <w:r w:rsidR="00CE1103" w:rsidRPr="008F6E8E">
        <w:rPr>
          <w:rFonts w:ascii="Book Antiqua" w:hAnsi="Book Antiqua"/>
          <w:sz w:val="24"/>
          <w:szCs w:val="24"/>
          <w:lang w:val="en-US"/>
        </w:rPr>
        <w:t>gr</w:t>
      </w:r>
      <w:r w:rsidRPr="008F6E8E">
        <w:rPr>
          <w:rFonts w:ascii="Book Antiqua" w:hAnsi="Book Antiqua"/>
          <w:sz w:val="24"/>
          <w:szCs w:val="24"/>
          <w:lang w:val="en-US"/>
        </w:rPr>
        <w:t>e</w:t>
      </w:r>
      <w:r w:rsidR="00CE1103" w:rsidRPr="008F6E8E">
        <w:rPr>
          <w:rFonts w:ascii="Book Antiqua" w:hAnsi="Book Antiqua"/>
          <w:sz w:val="24"/>
          <w:szCs w:val="24"/>
          <w:lang w:val="en-US"/>
        </w:rPr>
        <w:t>ate</w:t>
      </w:r>
      <w:r w:rsidRPr="008F6E8E">
        <w:rPr>
          <w:rFonts w:ascii="Book Antiqua" w:hAnsi="Book Antiqua"/>
          <w:sz w:val="24"/>
          <w:szCs w:val="24"/>
          <w:lang w:val="en-US"/>
        </w:rPr>
        <w:t>r than 3</w:t>
      </w:r>
      <w:r w:rsidR="00DD63E6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cm in diameter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Haggstrom&lt;/Author&gt;&lt;Year&gt;2006&lt;/Year&gt;&lt;RecNum&gt;296&lt;/RecNum&gt;&lt;DisplayText&gt;&lt;style face="superscript"&gt;[8]&lt;/style&gt;&lt;/DisplayText&gt;&lt;record&gt;&lt;rec-number&gt;296&lt;/rec-number&gt;&lt;foreign-keys&gt;&lt;key app="EN" db-id="5adarr2w6szpvper2s7vfr9iw5z25dx9sxv2" timestamp="1371806030"&gt;296&lt;/key&gt;&lt;/foreign-keys&gt;&lt;ref-type name="Journal Article"&gt;17&lt;/ref-type&gt;&lt;contributors&gt;&lt;authors&gt;&lt;author&gt;Haggstrom, A. N.&lt;/author&gt;&lt;author&gt;Drolet, B. A.&lt;/author&gt;&lt;author&gt;Baselga, E.&lt;/author&gt;&lt;author&gt;Chamlin, S. L.&lt;/author&gt;&lt;author&gt;Garzon, M. C.&lt;/author&gt;&lt;author&gt;Horii, K. A.&lt;/author&gt;&lt;author&gt;Lucky, A. W.&lt;/author&gt;&lt;author&gt;Mancini, A. J.&lt;/author&gt;&lt;author&gt;Metry, D. W.&lt;/author&gt;&lt;author&gt;Newell, B.&lt;/author&gt;&lt;author&gt;Nopper, A. J.&lt;/author&gt;&lt;author&gt;Frieden, I. J.&lt;/author&gt;&lt;/authors&gt;&lt;/contributors&gt;&lt;titles&gt;&lt;title&gt;Prospective study of infantile hemangiomas: clinical characteristics predicting complications and treatment&lt;/title&gt;&lt;secondary-title&gt;Pediatrics&lt;/secondary-title&gt;&lt;/titles&gt;&lt;periodical&gt;&lt;full-title&gt;Pediatrics&lt;/full-title&gt;&lt;abbr-1&gt;Pediatrics&lt;/abbr-1&gt;&lt;/periodical&gt;&lt;pages&gt;882-7&lt;/pages&gt;&lt;volume&gt;118&lt;/volume&gt;&lt;number&gt;3&lt;/number&gt;&lt;keywords&gt;&lt;keyword&gt;Aim&lt;/keyword&gt;&lt;keyword&gt;Im&lt;/keyword&gt;&lt;keyword&gt;Child&lt;/keyword&gt;&lt;keyword&gt;Child, Preschool&lt;/keyword&gt;&lt;keyword&gt;Female&lt;/keyword&gt;&lt;keyword&gt;Hemangioma/*complications/pathology/*therapy&lt;/keyword&gt;&lt;keyword&gt;Humans&lt;/keyword&gt;&lt;keyword&gt;Infant&lt;/keyword&gt;&lt;keyword&gt;Infant, Newborn&lt;/keyword&gt;&lt;keyword&gt;Male&lt;/keyword&gt;&lt;keyword&gt;Prognosis&lt;/keyword&gt;&lt;keyword&gt;Prospective Studies&lt;/keyword&gt;&lt;keyword&gt;Risk Factors&lt;/keyword&gt;&lt;keyword&gt;Skin Neoplasms/*complications/pathology/*therapy&lt;/keyword&gt;&lt;/keywords&gt;&lt;dates&gt;&lt;year&gt;2006&lt;/year&gt;&lt;/dates&gt;&lt;isbn&gt;1098-4275 (Electronic)&amp;#xD;0031-4005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16ECF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ecognized risk factors for developing an IH include female sex, prematurity, multiple gestation</w:t>
      </w:r>
      <w:r w:rsidR="009C2A44" w:rsidRPr="008F6E8E">
        <w:rPr>
          <w:rFonts w:ascii="Book Antiqua" w:hAnsi="Book Antiqua"/>
          <w:sz w:val="24"/>
          <w:szCs w:val="24"/>
          <w:lang w:val="en-US"/>
        </w:rPr>
        <w:t>, and low birth weight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. Caucasians </w:t>
      </w:r>
      <w:r w:rsidR="00DD63E6" w:rsidRPr="008F6E8E">
        <w:rPr>
          <w:rFonts w:ascii="Book Antiqua" w:hAnsi="Book Antiqua"/>
          <w:sz w:val="24"/>
          <w:szCs w:val="24"/>
          <w:lang w:val="en-US"/>
        </w:rPr>
        <w:t>are at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greater risk </w:t>
      </w:r>
      <w:r w:rsidR="00DD63E6" w:rsidRPr="008F6E8E">
        <w:rPr>
          <w:rFonts w:ascii="Book Antiqua" w:hAnsi="Book Antiqua"/>
          <w:sz w:val="24"/>
          <w:szCs w:val="24"/>
          <w:lang w:val="en-US"/>
        </w:rPr>
        <w:t xml:space="preserve">of </w:t>
      </w:r>
      <w:r w:rsidRPr="008F6E8E">
        <w:rPr>
          <w:rFonts w:ascii="Book Antiqua" w:hAnsi="Book Antiqua"/>
          <w:sz w:val="24"/>
          <w:szCs w:val="24"/>
          <w:lang w:val="en-US"/>
        </w:rPr>
        <w:t>develop</w:t>
      </w:r>
      <w:r w:rsidR="00DD63E6" w:rsidRPr="008F6E8E">
        <w:rPr>
          <w:rFonts w:ascii="Book Antiqua" w:hAnsi="Book Antiqua"/>
          <w:sz w:val="24"/>
          <w:szCs w:val="24"/>
          <w:lang w:val="en-US"/>
        </w:rPr>
        <w:t>ing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 IH compared with </w:t>
      </w:r>
      <w:r w:rsidR="00DB7CDC" w:rsidRPr="008F6E8E">
        <w:rPr>
          <w:rFonts w:ascii="Book Antiqua" w:hAnsi="Book Antiqua"/>
          <w:sz w:val="24"/>
          <w:szCs w:val="24"/>
          <w:lang w:val="en-US"/>
        </w:rPr>
        <w:t xml:space="preserve">individuals of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Hispanic or </w:t>
      </w:r>
      <w:r w:rsidR="00DB7CDC" w:rsidRPr="008F6E8E">
        <w:rPr>
          <w:rFonts w:ascii="Book Antiqua" w:hAnsi="Book Antiqua"/>
          <w:sz w:val="24"/>
          <w:szCs w:val="24"/>
          <w:lang w:val="en-US"/>
        </w:rPr>
        <w:t>African or</w:t>
      </w:r>
      <w:r w:rsidR="00876EBC" w:rsidRPr="008F6E8E">
        <w:rPr>
          <w:rFonts w:ascii="Book Antiqua" w:hAnsi="Book Antiqua"/>
          <w:sz w:val="24"/>
          <w:szCs w:val="24"/>
          <w:lang w:val="en-US"/>
        </w:rPr>
        <w:t>i</w:t>
      </w:r>
      <w:r w:rsidR="00DB7CDC" w:rsidRPr="008F6E8E">
        <w:rPr>
          <w:rFonts w:ascii="Book Antiqua" w:hAnsi="Book Antiqua"/>
          <w:sz w:val="24"/>
          <w:szCs w:val="24"/>
          <w:lang w:val="en-US"/>
        </w:rPr>
        <w:t>gi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dnc3Ryb208L0F1dGhvcj48WWVhcj4yMDA3PC9ZZWFy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dnc3Ryb208L0F1dGhvcj48WWVhcj4yMDA3PC9ZZWFy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,6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5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BD61A2" w:rsidRDefault="00BD61A2" w:rsidP="003F4615">
      <w:pPr>
        <w:spacing w:after="0" w:line="360" w:lineRule="auto"/>
        <w:ind w:firstLine="709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8F6E8E">
        <w:rPr>
          <w:rFonts w:ascii="Book Antiqua" w:hAnsi="Book Antiqua"/>
          <w:sz w:val="24"/>
          <w:szCs w:val="24"/>
          <w:lang w:val="en-US"/>
        </w:rPr>
        <w:t>In the classification of the International Society for the Study of Vascular Anomalies (ISSVA)</w:t>
      </w:r>
      <w:r w:rsidR="00F35413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four different patterns of IH are </w:t>
      </w:r>
      <w:r w:rsidR="00513821" w:rsidRPr="008F6E8E">
        <w:rPr>
          <w:rFonts w:ascii="Book Antiqua" w:hAnsi="Book Antiqua"/>
          <w:sz w:val="24"/>
          <w:szCs w:val="24"/>
          <w:lang w:val="en-US"/>
        </w:rPr>
        <w:t>describ</w:t>
      </w:r>
      <w:r w:rsidRPr="008F6E8E">
        <w:rPr>
          <w:rFonts w:ascii="Book Antiqua" w:hAnsi="Book Antiqua"/>
          <w:sz w:val="24"/>
          <w:szCs w:val="24"/>
          <w:lang w:val="en-US"/>
        </w:rPr>
        <w:t>ed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XYXNzZWY8L0F1dGhvcj48WWVhcj4yMDE1PC9ZZWFyPjxS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XYXNzZWY8L0F1dGhvcj48WWVhcj4yMDE1PC9ZZWFyPjxS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4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ccording to their pattern</w:t>
      </w:r>
      <w:r w:rsidR="00F35413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Hs can be grouped into focal, multifocal, segmental (plaque</w:t>
      </w:r>
      <w:r w:rsidR="00F35413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like, covering an embryologic segment)</w:t>
      </w:r>
      <w:r w:rsidR="00F35413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intermediate/indeterminat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F1dGUtTGFicmV6ZTwvQXV0aG9yPjxZZWFyPjIwMTE8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F1dGUtTGFicmV6ZTwvQXV0aG9yPjxZZWFyPjIwMTE8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8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50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termediate/indeterminate IHs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show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characteristics of both focal and segmental IHs. They do not entirely encompass an accepted embryologic segment nor </w:t>
      </w:r>
      <w:r w:rsidR="00F35413" w:rsidRPr="008F6E8E">
        <w:rPr>
          <w:rFonts w:ascii="Book Antiqua" w:hAnsi="Book Antiqua"/>
          <w:sz w:val="24"/>
          <w:szCs w:val="24"/>
          <w:lang w:val="en-US"/>
        </w:rPr>
        <w:t xml:space="preserve">do they </w:t>
      </w:r>
      <w:r w:rsidRPr="008F6E8E">
        <w:rPr>
          <w:rFonts w:ascii="Book Antiqua" w:hAnsi="Book Antiqua"/>
          <w:sz w:val="24"/>
          <w:szCs w:val="24"/>
          <w:lang w:val="en-US"/>
        </w:rPr>
        <w:t>arise from a single focu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SZXN0cmVwbzwvQXV0aG9yPjxZZWFyPjIwMTE8L1llYXI+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SZXN0cmVwbzwvQXV0aG9yPjxZZWFyPjIwMTE8L1llYXI+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8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51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egmental IHs have a higher complication</w:t>
      </w:r>
      <w:r w:rsidR="00F35413" w:rsidRPr="008F6E8E">
        <w:rPr>
          <w:rFonts w:ascii="Book Antiqua" w:hAnsi="Book Antiqua"/>
          <w:sz w:val="24"/>
          <w:szCs w:val="24"/>
          <w:lang w:val="en-US"/>
        </w:rPr>
        <w:t xml:space="preserve"> rat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</w:t>
      </w:r>
      <w:r w:rsidR="00F35413" w:rsidRPr="008F6E8E">
        <w:rPr>
          <w:rFonts w:ascii="Book Antiqua" w:hAnsi="Book Antiqua"/>
          <w:sz w:val="24"/>
          <w:szCs w:val="24"/>
          <w:lang w:val="en-US"/>
        </w:rPr>
        <w:t xml:space="preserve">are </w:t>
      </w:r>
      <w:r w:rsidRPr="008F6E8E">
        <w:rPr>
          <w:rFonts w:ascii="Book Antiqua" w:hAnsi="Book Antiqua"/>
          <w:sz w:val="24"/>
          <w:szCs w:val="24"/>
          <w:lang w:val="en-US"/>
        </w:rPr>
        <w:t>associated abnormalitie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Chiller&lt;/Author&gt;&lt;Year&gt;2002&lt;/Year&gt;&lt;RecNum&gt;307&lt;/RecNum&gt;&lt;DisplayText&gt;&lt;style face="superscript"&gt;[55]&lt;/style&gt;&lt;/DisplayText&gt;&lt;record&gt;&lt;rec-number&gt;307&lt;/rec-number&gt;&lt;foreign-keys&gt;&lt;key app="EN" db-id="5adarr2w6szpvper2s7vfr9iw5z25dx9sxv2" timestamp="1372148874"&gt;307&lt;/key&gt;&lt;/foreign-keys&gt;&lt;ref-type name="Journal Article"&gt;17&lt;/ref-type&gt;&lt;contributors&gt;&lt;authors&gt;&lt;author&gt;Chiller, K. G.&lt;/author&gt;&lt;author&gt;Passaro, D.&lt;/author&gt;&lt;author&gt;Frieden, I. J.&lt;/author&gt;&lt;/authors&gt;&lt;/contributors&gt;&lt;titles&gt;&lt;title&gt;Hemangiomas of infancy: clinical characteristics, morphologic subtypes, and their relationship to race, ethnicity, and sex&lt;/title&gt;&lt;secondary-title&gt;Arch Dermatol&lt;/secondary-title&gt;&lt;/titles&gt;&lt;periodical&gt;&lt;full-title&gt;Arch Dermatol&lt;/full-title&gt;&lt;abbr-1&gt;Archives of dermatology&lt;/abbr-1&gt;&lt;/periodical&gt;&lt;pages&gt;1567-76&lt;/pages&gt;&lt;volume&gt;138&lt;/volume&gt;&lt;number&gt;12&lt;/number&gt;&lt;keywords&gt;&lt;keyword&gt;Aim&lt;/keyword&gt;&lt;keyword&gt;Im&lt;/keyword&gt;&lt;keyword&gt;Biopsy, Needle&lt;/keyword&gt;&lt;keyword&gt;Combined Modality Therapy/methods&lt;/keyword&gt;&lt;keyword&gt;Facial Neoplasms/diagnosis/epidemiology/therapy&lt;/keyword&gt;&lt;keyword&gt;Female&lt;/keyword&gt;&lt;keyword&gt;Hemangioma/*diagnosis/*epidemiology/therapy&lt;/keyword&gt;&lt;keyword&gt;Hispanic Americans/*statistics &amp;amp; numerical data&lt;/keyword&gt;&lt;keyword&gt;Humans&lt;/keyword&gt;&lt;keyword&gt;Incidence&lt;/keyword&gt;&lt;keyword&gt;Infant&lt;/keyword&gt;&lt;keyword&gt;Male&lt;/keyword&gt;&lt;keyword&gt;Multivariate Analysis&lt;/keyword&gt;&lt;keyword&gt;Probability&lt;/keyword&gt;&lt;keyword&gt;Prognosis&lt;/keyword&gt;&lt;keyword&gt;Retrospective Studies&lt;/keyword&gt;&lt;keyword&gt;Risk Assessment&lt;/keyword&gt;&lt;keyword&gt;Severity of Illness Index&lt;/keyword&gt;&lt;keyword&gt;Sex Distribution&lt;/keyword&gt;&lt;keyword&gt;Skin Neoplasms/*diagnosis/*epidemiology/therapy&lt;/keyword&gt;&lt;keyword&gt;United States/epidemiology&lt;/keyword&gt;&lt;/keywords&gt;&lt;dates&gt;&lt;year&gt;2002&lt;/year&gt;&lt;/dates&gt;&lt;isbn&gt;0003-987X (Print)&amp;#xD;0003-987X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5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part from the pattern, the ISSVA</w:t>
      </w:r>
      <w:r w:rsidR="00F35413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classification makes a distinction between four different types of IHs, according to their clinical appearance: </w:t>
      </w:r>
      <w:r w:rsidR="007C2BAE" w:rsidRPr="008F6E8E">
        <w:rPr>
          <w:rFonts w:ascii="Book Antiqua" w:hAnsi="Book Antiqua"/>
          <w:sz w:val="24"/>
          <w:szCs w:val="24"/>
          <w:lang w:val="en-US"/>
        </w:rPr>
        <w:t>(</w:t>
      </w:r>
      <w:r w:rsidRPr="008F6E8E">
        <w:rPr>
          <w:rFonts w:ascii="Book Antiqua" w:hAnsi="Book Antiqua"/>
          <w:sz w:val="24"/>
          <w:szCs w:val="24"/>
          <w:lang w:val="en-US"/>
        </w:rPr>
        <w:t>1</w:t>
      </w:r>
      <w:r w:rsidR="007C2BAE" w:rsidRPr="008F6E8E">
        <w:rPr>
          <w:rFonts w:ascii="Book Antiqua" w:hAnsi="Book Antiqua"/>
          <w:sz w:val="24"/>
          <w:szCs w:val="24"/>
          <w:lang w:val="en-US"/>
        </w:rPr>
        <w:t>)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uperficial (50</w:t>
      </w:r>
      <w:r w:rsidR="00844DAE" w:rsidRP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%</w:t>
      </w:r>
      <w:r w:rsidRPr="008F6E8E">
        <w:rPr>
          <w:rFonts w:ascii="Book Antiqua" w:hAnsi="Book Antiqua"/>
          <w:sz w:val="24"/>
          <w:szCs w:val="24"/>
          <w:lang w:val="en-US"/>
        </w:rPr>
        <w:t>-60%)</w:t>
      </w:r>
      <w:r w:rsidR="007C2BAE" w:rsidRPr="008F6E8E">
        <w:rPr>
          <w:rFonts w:ascii="Book Antiqua" w:hAnsi="Book Antiqua"/>
          <w:sz w:val="24"/>
          <w:szCs w:val="24"/>
          <w:lang w:val="en-US"/>
        </w:rPr>
        <w:t>;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7C2BAE" w:rsidRPr="008F6E8E">
        <w:rPr>
          <w:rFonts w:ascii="Book Antiqua" w:hAnsi="Book Antiqua"/>
          <w:sz w:val="24"/>
          <w:szCs w:val="24"/>
          <w:lang w:val="en-US"/>
        </w:rPr>
        <w:t>(</w:t>
      </w:r>
      <w:r w:rsidRPr="008F6E8E">
        <w:rPr>
          <w:rFonts w:ascii="Book Antiqua" w:hAnsi="Book Antiqua"/>
          <w:sz w:val="24"/>
          <w:szCs w:val="24"/>
          <w:lang w:val="en-US"/>
        </w:rPr>
        <w:t>2</w:t>
      </w:r>
      <w:r w:rsidR="007C2BAE" w:rsidRPr="008F6E8E">
        <w:rPr>
          <w:rFonts w:ascii="Book Antiqua" w:hAnsi="Book Antiqua"/>
          <w:sz w:val="24"/>
          <w:szCs w:val="24"/>
          <w:lang w:val="en-US"/>
        </w:rPr>
        <w:t>)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deep (15%)</w:t>
      </w:r>
      <w:r w:rsidR="007C2BAE" w:rsidRPr="008F6E8E">
        <w:rPr>
          <w:rFonts w:ascii="Book Antiqua" w:hAnsi="Book Antiqua"/>
          <w:sz w:val="24"/>
          <w:szCs w:val="24"/>
          <w:lang w:val="en-US"/>
        </w:rPr>
        <w:t>;</w:t>
      </w:r>
      <w:r w:rsidR="003F4615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 </w:t>
      </w:r>
      <w:r w:rsidR="007C2BAE" w:rsidRPr="008F6E8E">
        <w:rPr>
          <w:rFonts w:ascii="Book Antiqua" w:hAnsi="Book Antiqua"/>
          <w:sz w:val="24"/>
          <w:szCs w:val="24"/>
          <w:lang w:val="en-US"/>
        </w:rPr>
        <w:t>(</w:t>
      </w:r>
      <w:r w:rsidRPr="008F6E8E">
        <w:rPr>
          <w:rFonts w:ascii="Book Antiqua" w:hAnsi="Book Antiqua"/>
          <w:sz w:val="24"/>
          <w:szCs w:val="24"/>
          <w:lang w:val="en-US"/>
        </w:rPr>
        <w:t>3</w:t>
      </w:r>
      <w:r w:rsidR="007C2BAE" w:rsidRPr="008F6E8E">
        <w:rPr>
          <w:rFonts w:ascii="Book Antiqua" w:hAnsi="Book Antiqua"/>
          <w:sz w:val="24"/>
          <w:szCs w:val="24"/>
          <w:lang w:val="en-US"/>
        </w:rPr>
        <w:t>)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mixed (25</w:t>
      </w:r>
      <w:r w:rsidR="00844DAE" w:rsidRP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%</w:t>
      </w:r>
      <w:r w:rsidRPr="008F6E8E">
        <w:rPr>
          <w:rFonts w:ascii="Book Antiqua" w:hAnsi="Book Antiqua"/>
          <w:sz w:val="24"/>
          <w:szCs w:val="24"/>
          <w:lang w:val="en-US"/>
        </w:rPr>
        <w:t>-35%)</w:t>
      </w:r>
      <w:r w:rsidR="00745DDE" w:rsidRPr="008F6E8E">
        <w:rPr>
          <w:rFonts w:ascii="Book Antiqua" w:hAnsi="Book Antiqua"/>
          <w:sz w:val="24"/>
          <w:szCs w:val="24"/>
          <w:lang w:val="en-US"/>
        </w:rPr>
        <w:t xml:space="preserve">, which are distinguished by </w:t>
      </w:r>
      <w:r w:rsidR="001D787F" w:rsidRPr="008F6E8E">
        <w:rPr>
          <w:rFonts w:ascii="Book Antiqua" w:hAnsi="Book Antiqua"/>
          <w:sz w:val="24"/>
          <w:szCs w:val="24"/>
          <w:lang w:val="en-US"/>
        </w:rPr>
        <w:t>the layer(</w:t>
      </w:r>
      <w:r w:rsidRPr="008F6E8E">
        <w:rPr>
          <w:rFonts w:ascii="Book Antiqua" w:hAnsi="Book Antiqua"/>
          <w:sz w:val="24"/>
          <w:szCs w:val="24"/>
          <w:lang w:val="en-US"/>
        </w:rPr>
        <w:t>s) of the skin affected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Chiller&lt;/Author&gt;&lt;Year&gt;2002&lt;/Year&gt;&lt;RecNum&gt;307&lt;/RecNum&gt;&lt;DisplayText&gt;&lt;style face="superscript"&gt;[55]&lt;/style&gt;&lt;/DisplayText&gt;&lt;record&gt;&lt;rec-number&gt;307&lt;/rec-number&gt;&lt;foreign-keys&gt;&lt;key app="EN" db-id="5adarr2w6szpvper2s7vfr9iw5z25dx9sxv2" timestamp="1372148874"&gt;307&lt;/key&gt;&lt;/foreign-keys&gt;&lt;ref-type name="Journal Article"&gt;17&lt;/ref-type&gt;&lt;contributors&gt;&lt;authors&gt;&lt;author&gt;Chiller, K. G.&lt;/author&gt;&lt;author&gt;Passaro, D.&lt;/author&gt;&lt;author&gt;Frieden, I. J.&lt;/author&gt;&lt;/authors&gt;&lt;/contributors&gt;&lt;titles&gt;&lt;title&gt;Hemangiomas of infancy: clinical characteristics, morphologic subtypes, and their relationship to race, ethnicity, and sex&lt;/title&gt;&lt;secondary-title&gt;Arch Dermatol&lt;/secondary-title&gt;&lt;/titles&gt;&lt;periodical&gt;&lt;full-title&gt;Arch Dermatol&lt;/full-title&gt;&lt;abbr-1&gt;Archives of dermatology&lt;/abbr-1&gt;&lt;/periodical&gt;&lt;pages&gt;1567-76&lt;/pages&gt;&lt;volume&gt;138&lt;/volume&gt;&lt;number&gt;12&lt;/number&gt;&lt;keywords&gt;&lt;keyword&gt;Aim&lt;/keyword&gt;&lt;keyword&gt;Im&lt;/keyword&gt;&lt;keyword&gt;Biopsy, Needle&lt;/keyword&gt;&lt;keyword&gt;Combined Modality Therapy/methods&lt;/keyword&gt;&lt;keyword&gt;Facial Neoplasms/diagnosis/epidemiology/therapy&lt;/keyword&gt;&lt;keyword&gt;Female&lt;/keyword&gt;&lt;keyword&gt;Hemangioma/*diagnosis/*epidemiology/therapy&lt;/keyword&gt;&lt;keyword&gt;Hispanic Americans/*statistics &amp;amp; numerical data&lt;/keyword&gt;&lt;keyword&gt;Humans&lt;/keyword&gt;&lt;keyword&gt;Incidence&lt;/keyword&gt;&lt;keyword&gt;Infant&lt;/keyword&gt;&lt;keyword&gt;Male&lt;/keyword&gt;&lt;keyword&gt;Multivariate Analysis&lt;/keyword&gt;&lt;keyword&gt;Probability&lt;/keyword&gt;&lt;keyword&gt;Prognosis&lt;/keyword&gt;&lt;keyword&gt;Retrospective Studies&lt;/keyword&gt;&lt;keyword&gt;Risk Assessment&lt;/keyword&gt;&lt;keyword&gt;Severity of Illness Index&lt;/keyword&gt;&lt;keyword&gt;Sex Distribution&lt;/keyword&gt;&lt;keyword&gt;Skin Neoplasms/*diagnosis/*epidemiology/therapy&lt;/keyword&gt;&lt;keyword&gt;United States/epidemiology&lt;/keyword&gt;&lt;/keywords&gt;&lt;dates&gt;&lt;year&gt;2002&lt;/year&gt;&lt;/dates&gt;&lt;isbn&gt;0003-987X (Print)&amp;#xD;0003-987X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5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745DDE" w:rsidRPr="008F6E8E">
        <w:rPr>
          <w:rFonts w:ascii="Book Antiqua" w:hAnsi="Book Antiqua"/>
          <w:sz w:val="24"/>
          <w:szCs w:val="24"/>
          <w:lang w:val="en-US"/>
        </w:rPr>
        <w:t>;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745DDE" w:rsidRPr="008F6E8E">
        <w:rPr>
          <w:rFonts w:ascii="Book Antiqua" w:hAnsi="Book Antiqua"/>
          <w:sz w:val="24"/>
          <w:szCs w:val="24"/>
          <w:lang w:val="en-US"/>
        </w:rPr>
        <w:t>and (4)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745DDE" w:rsidRPr="008F6E8E">
        <w:rPr>
          <w:rFonts w:ascii="Book Antiqua" w:hAnsi="Book Antiqua"/>
          <w:sz w:val="24"/>
          <w:szCs w:val="24"/>
          <w:lang w:val="en-US"/>
        </w:rPr>
        <w:t xml:space="preserve">reticular/abortive/minimal growth, which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is distinguished by its typical growth pattern 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3JlbGxhPC9BdXRob3I+PFllYXI+MjAwODwvWWVhcj48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3JlbGxhPC9BdXRob3I+PFllYXI+MjAwODwvWWVhcj48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6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57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3F4615" w:rsidRPr="003F4615" w:rsidRDefault="003F4615" w:rsidP="003F4615">
      <w:pPr>
        <w:spacing w:after="0" w:line="360" w:lineRule="auto"/>
        <w:ind w:firstLine="709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Pr="003F4615" w:rsidRDefault="00BD61A2" w:rsidP="00785B07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F4615">
        <w:rPr>
          <w:rFonts w:ascii="Book Antiqua" w:hAnsi="Book Antiqua"/>
          <w:b/>
          <w:i/>
          <w:sz w:val="24"/>
          <w:szCs w:val="24"/>
          <w:lang w:val="en-US"/>
        </w:rPr>
        <w:t xml:space="preserve">Superficial IH </w:t>
      </w:r>
    </w:p>
    <w:p w:rsidR="003F4615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8F6E8E">
        <w:rPr>
          <w:rFonts w:ascii="Book Antiqua" w:hAnsi="Book Antiqua"/>
          <w:sz w:val="24"/>
          <w:szCs w:val="24"/>
          <w:lang w:val="en-US"/>
        </w:rPr>
        <w:lastRenderedPageBreak/>
        <w:t xml:space="preserve">Superficial IHs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are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the most common type of IHs. They involve the papillary dermis and appear as bright red </w:t>
      </w:r>
      <w:r w:rsidR="003F4615">
        <w:rPr>
          <w:rFonts w:ascii="Book Antiqua" w:eastAsiaTheme="minorEastAsia" w:hAnsi="Book Antiqua"/>
          <w:sz w:val="24"/>
          <w:szCs w:val="24"/>
          <w:lang w:val="en-US" w:eastAsia="zh-CN"/>
        </w:rPr>
        <w:t>“</w:t>
      </w:r>
      <w:r w:rsidRPr="008F6E8E">
        <w:rPr>
          <w:rFonts w:ascii="Book Antiqua" w:hAnsi="Book Antiqua"/>
          <w:sz w:val="24"/>
          <w:szCs w:val="24"/>
          <w:lang w:val="en-US"/>
        </w:rPr>
        <w:t>strawberry</w:t>
      </w:r>
      <w:r w:rsidR="003F4615">
        <w:rPr>
          <w:rFonts w:ascii="Book Antiqua" w:eastAsiaTheme="minorEastAsia" w:hAnsi="Book Antiqua"/>
          <w:sz w:val="24"/>
          <w:szCs w:val="24"/>
          <w:lang w:val="en-US" w:eastAsia="zh-CN"/>
        </w:rPr>
        <w:t>”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lesions in </w:t>
      </w:r>
      <w:r w:rsidR="007C2BAE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>case of a localized superficial IH (Figure 1) or as a plaque</w:t>
      </w:r>
      <w:r w:rsidR="007C2BAE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like red lesion in </w:t>
      </w:r>
      <w:r w:rsidR="007C2BAE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case of a segmental superficial IH (Figure 2). Segmental IHs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are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more often associated with complications, such as ulceration</w:t>
      </w:r>
      <w:r w:rsidR="00210387" w:rsidRPr="008F6E8E">
        <w:rPr>
          <w:rFonts w:ascii="Book Antiqua" w:hAnsi="Book Antiqua"/>
          <w:sz w:val="24"/>
          <w:szCs w:val="24"/>
          <w:lang w:val="en-US"/>
        </w:rPr>
        <w:t xml:space="preserve"> and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ssociated anomalies</w:t>
      </w:r>
      <w:r w:rsidR="00210387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more often require therapy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F1dGUtTGFicmV6ZTwvQXV0aG9yPjxZZWFyPjIwMTE8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F1dGUtTGFicmV6ZTwvQXV0aG9yPjxZZWFyPjIwMTE8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4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Pr="003F4615" w:rsidRDefault="00BD61A2" w:rsidP="00785B07">
      <w:pPr>
        <w:spacing w:after="0" w:line="360" w:lineRule="auto"/>
        <w:jc w:val="both"/>
        <w:rPr>
          <w:rFonts w:ascii="Book Antiqua" w:hAnsi="Book Antiqua"/>
          <w:i/>
          <w:sz w:val="24"/>
          <w:szCs w:val="24"/>
          <w:lang w:val="en-US"/>
        </w:rPr>
      </w:pPr>
      <w:r w:rsidRPr="003F4615">
        <w:rPr>
          <w:rFonts w:ascii="Book Antiqua" w:hAnsi="Book Antiqua"/>
          <w:b/>
          <w:i/>
          <w:sz w:val="24"/>
          <w:szCs w:val="24"/>
          <w:lang w:val="en-US"/>
        </w:rPr>
        <w:t>Deep IH</w:t>
      </w:r>
    </w:p>
    <w:p w:rsidR="00BD61A2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Deep IHs involve the deep, reticular dermis and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subcutis</w:t>
      </w:r>
      <w:proofErr w:type="spellEnd"/>
      <w:r w:rsidR="00210387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esulting in a tumor with a bluish shine or (when deeper) normal skin color (Figure 3). Because of these characteristics, deep IHs may easily be misdiagnosed at first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Chiller&lt;/Author&gt;&lt;Year&gt;2002&lt;/Year&gt;&lt;RecNum&gt;307&lt;/RecNum&gt;&lt;DisplayText&gt;&lt;style face="superscript"&gt;[55]&lt;/style&gt;&lt;/DisplayText&gt;&lt;record&gt;&lt;rec-number&gt;307&lt;/rec-number&gt;&lt;foreign-keys&gt;&lt;key app="EN" db-id="5adarr2w6szpvper2s7vfr9iw5z25dx9sxv2" timestamp="1372148874"&gt;307&lt;/key&gt;&lt;/foreign-keys&gt;&lt;ref-type name="Journal Article"&gt;17&lt;/ref-type&gt;&lt;contributors&gt;&lt;authors&gt;&lt;author&gt;Chiller, K. G.&lt;/author&gt;&lt;author&gt;Passaro, D.&lt;/author&gt;&lt;author&gt;Frieden, I. J.&lt;/author&gt;&lt;/authors&gt;&lt;/contributors&gt;&lt;titles&gt;&lt;title&gt;Hemangiomas of infancy: clinical characteristics, morphologic subtypes, and their relationship to race, ethnicity, and sex&lt;/title&gt;&lt;secondary-title&gt;Arch Dermatol&lt;/secondary-title&gt;&lt;/titles&gt;&lt;periodical&gt;&lt;full-title&gt;Arch Dermatol&lt;/full-title&gt;&lt;abbr-1&gt;Archives of dermatology&lt;/abbr-1&gt;&lt;/periodical&gt;&lt;pages&gt;1567-76&lt;/pages&gt;&lt;volume&gt;138&lt;/volume&gt;&lt;number&gt;12&lt;/number&gt;&lt;keywords&gt;&lt;keyword&gt;Aim&lt;/keyword&gt;&lt;keyword&gt;Im&lt;/keyword&gt;&lt;keyword&gt;Biopsy, Needle&lt;/keyword&gt;&lt;keyword&gt;Combined Modality Therapy/methods&lt;/keyword&gt;&lt;keyword&gt;Facial Neoplasms/diagnosis/epidemiology/therapy&lt;/keyword&gt;&lt;keyword&gt;Female&lt;/keyword&gt;&lt;keyword&gt;Hemangioma/*diagnosis/*epidemiology/therapy&lt;/keyword&gt;&lt;keyword&gt;Hispanic Americans/*statistics &amp;amp; numerical data&lt;/keyword&gt;&lt;keyword&gt;Humans&lt;/keyword&gt;&lt;keyword&gt;Incidence&lt;/keyword&gt;&lt;keyword&gt;Infant&lt;/keyword&gt;&lt;keyword&gt;Male&lt;/keyword&gt;&lt;keyword&gt;Multivariate Analysis&lt;/keyword&gt;&lt;keyword&gt;Probability&lt;/keyword&gt;&lt;keyword&gt;Prognosis&lt;/keyword&gt;&lt;keyword&gt;Retrospective Studies&lt;/keyword&gt;&lt;keyword&gt;Risk Assessment&lt;/keyword&gt;&lt;keyword&gt;Severity of Illness Index&lt;/keyword&gt;&lt;keyword&gt;Sex Distribution&lt;/keyword&gt;&lt;keyword&gt;Skin Neoplasms/*diagnosis/*epidemiology/therapy&lt;/keyword&gt;&lt;keyword&gt;United States/epidemiology&lt;/keyword&gt;&lt;/keywords&gt;&lt;dates&gt;&lt;year&gt;2002&lt;/year&gt;&lt;/dates&gt;&lt;isbn&gt;0003-987X (Print)&amp;#xD;0003-987X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5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Deep IHs appear later than superficial IHs; typically around the age of 2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="00210387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may have a longer proliferative phase compared </w:t>
      </w:r>
      <w:r w:rsidR="00210387" w:rsidRPr="008F6E8E">
        <w:rPr>
          <w:rFonts w:ascii="Book Antiqua" w:hAnsi="Book Antiqua"/>
          <w:sz w:val="24"/>
          <w:szCs w:val="24"/>
          <w:lang w:val="en-US"/>
        </w:rPr>
        <w:t xml:space="preserve">with the </w:t>
      </w:r>
      <w:r w:rsidRPr="008F6E8E">
        <w:rPr>
          <w:rFonts w:ascii="Book Antiqua" w:hAnsi="Book Antiqua"/>
          <w:sz w:val="24"/>
          <w:szCs w:val="24"/>
          <w:lang w:val="en-US"/>
        </w:rPr>
        <w:t>superficial type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SZXN0cmVwbzwvQXV0aG9yPjxZZWFyPjIwMTE8L1llYXI+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SZXN0cmVwbzwvQXV0aG9yPjxZZWFyPjIwMTE8L1llYXI+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7,51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52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3F4615" w:rsidRP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Pr="003F4615" w:rsidRDefault="00BD61A2" w:rsidP="00785B07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F4615">
        <w:rPr>
          <w:rFonts w:ascii="Book Antiqua" w:hAnsi="Book Antiqua"/>
          <w:b/>
          <w:i/>
          <w:sz w:val="24"/>
          <w:szCs w:val="24"/>
          <w:lang w:val="en-US"/>
        </w:rPr>
        <w:t>Mixed IH</w:t>
      </w:r>
    </w:p>
    <w:p w:rsidR="00BD61A2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Mixed IHs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have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both superficial and deep components (Figure 4). The proliferati</w:t>
      </w:r>
      <w:r w:rsidR="000D2E4B" w:rsidRPr="008F6E8E">
        <w:rPr>
          <w:rFonts w:ascii="Book Antiqua" w:hAnsi="Book Antiqua"/>
          <w:sz w:val="24"/>
          <w:szCs w:val="24"/>
          <w:lang w:val="en-US"/>
        </w:rPr>
        <w:t>v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phase of the deep component in mixed IHs also stops later than in superficial IH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F1dGUtTGFicmV6ZTwvQXV0aG9yPjxZZWFyPjIwMTE8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F1dGUtTGFicmV6ZTwvQXV0aG9yPjxZZWFyPjIwMTE8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7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4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3F4615" w:rsidRP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Pr="003F4615" w:rsidRDefault="00BD61A2" w:rsidP="00785B07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F4615">
        <w:rPr>
          <w:rFonts w:ascii="Book Antiqua" w:hAnsi="Book Antiqua"/>
          <w:b/>
          <w:i/>
          <w:sz w:val="24"/>
          <w:szCs w:val="24"/>
          <w:lang w:val="en-US"/>
        </w:rPr>
        <w:t>Reticular/abortive/minimal growth IH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>A minority of IHs ha</w:t>
      </w:r>
      <w:r w:rsidR="005856B5" w:rsidRPr="008F6E8E">
        <w:rPr>
          <w:rFonts w:ascii="Book Antiqua" w:hAnsi="Book Antiqua"/>
          <w:sz w:val="24"/>
          <w:szCs w:val="24"/>
          <w:lang w:val="en-US"/>
        </w:rPr>
        <w:t>v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rrested or minimal growth beyond the stage resembling the precursor lesions. Although their natural course is different </w:t>
      </w:r>
      <w:r w:rsidR="00210387" w:rsidRPr="008F6E8E">
        <w:rPr>
          <w:rFonts w:ascii="Book Antiqua" w:hAnsi="Book Antiqua"/>
          <w:sz w:val="24"/>
          <w:szCs w:val="24"/>
          <w:lang w:val="en-US"/>
        </w:rPr>
        <w:t xml:space="preserve">from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hat of the other </w:t>
      </w:r>
      <w:r w:rsidR="00210387" w:rsidRPr="008F6E8E">
        <w:rPr>
          <w:rFonts w:ascii="Book Antiqua" w:hAnsi="Book Antiqua"/>
          <w:sz w:val="24"/>
          <w:szCs w:val="24"/>
          <w:lang w:val="en-US"/>
        </w:rPr>
        <w:t xml:space="preserve">thre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ypes, these lesions do express GLUT-1 proteins and have similar other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mmunohistochemica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characteristics (Figure 5)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dWg8L0F1dGhvcj48WWVhcj4yMDEwPC9ZZWFyPjxSZWNO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dWg8L0F1dGhvcj48WWVhcj4yMDEwPC9ZZWFyPjxSZWNO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6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57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210387" w:rsidRPr="008F6E8E">
        <w:rPr>
          <w:rFonts w:ascii="Book Antiqua" w:hAnsi="Book Antiqua"/>
          <w:sz w:val="24"/>
          <w:szCs w:val="24"/>
          <w:lang w:val="en-US"/>
        </w:rPr>
        <w:t>S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everal terms have been used to describe these </w:t>
      </w:r>
      <w:r w:rsidR="00210387" w:rsidRPr="008F6E8E">
        <w:rPr>
          <w:rFonts w:ascii="Book Antiqua" w:hAnsi="Book Antiqua"/>
          <w:sz w:val="24"/>
          <w:szCs w:val="24"/>
          <w:lang w:val="en-US"/>
        </w:rPr>
        <w:t>in the literature</w:t>
      </w:r>
      <w:r w:rsidRPr="008F6E8E">
        <w:rPr>
          <w:rFonts w:ascii="Book Antiqua" w:hAnsi="Book Antiqua"/>
          <w:sz w:val="24"/>
          <w:szCs w:val="24"/>
          <w:lang w:val="en-US"/>
        </w:rPr>
        <w:t>. The most commonly used terms are reticular, abortive</w:t>
      </w:r>
      <w:r w:rsidR="00210387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or minimal growth IH. IHs of this type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seem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to have a predilection for the lower body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dWg8L0F1dGhvcj48WWVhcj4yMDEwPC9ZZWFyPjxSZWNO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dWg8L0F1dGhvcj48WWVhcj4yMDEwPC9ZZWFyPjxSZWNO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7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exact incidence of this type of IH is unknown, but </w:t>
      </w:r>
      <w:r w:rsidR="00210387" w:rsidRPr="008F6E8E">
        <w:rPr>
          <w:rFonts w:ascii="Book Antiqua" w:hAnsi="Book Antiqua"/>
          <w:sz w:val="24"/>
          <w:szCs w:val="24"/>
          <w:lang w:val="en-US"/>
        </w:rPr>
        <w:t xml:space="preserve">it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is believed to be relatively rare. However, a recent study </w:t>
      </w:r>
      <w:r w:rsidR="00611362" w:rsidRPr="008F6E8E">
        <w:rPr>
          <w:rFonts w:ascii="Book Antiqua" w:hAnsi="Book Antiqua"/>
          <w:sz w:val="24"/>
          <w:szCs w:val="24"/>
          <w:lang w:val="en-US"/>
        </w:rPr>
        <w:t xml:space="preserve">by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Munden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i/>
          <w:sz w:val="24"/>
          <w:szCs w:val="24"/>
          <w:lang w:val="en-US"/>
        </w:rPr>
        <w:t>et al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dW5kZW48L0F1dGhvcj48WWVhcj4yMDE0PC9ZZWFyPjxS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</w:fldData>
        </w:fldChar>
      </w:r>
      <w:r w:rsidR="003F4615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dW5kZW48L0F1dGhvcj48WWVhcj4yMDE0PC9ZZWFyPjxS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</w:fldData>
        </w:fldChar>
      </w:r>
      <w:r w:rsidR="003F4615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F4615" w:rsidRPr="008F6E8E">
        <w:rPr>
          <w:rFonts w:ascii="Book Antiqua" w:hAnsi="Book Antiqua"/>
          <w:sz w:val="24"/>
          <w:szCs w:val="24"/>
          <w:lang w:val="en-US"/>
        </w:rPr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3F4615" w:rsidRPr="008F6E8E">
        <w:rPr>
          <w:rFonts w:ascii="Book Antiqua" w:hAnsi="Book Antiqua"/>
          <w:sz w:val="24"/>
          <w:szCs w:val="24"/>
          <w:lang w:val="en-US"/>
        </w:rPr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7]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2B4049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611362" w:rsidRPr="008F6E8E">
        <w:rPr>
          <w:rFonts w:ascii="Book Antiqua" w:hAnsi="Book Antiqua"/>
          <w:sz w:val="24"/>
          <w:szCs w:val="24"/>
          <w:lang w:val="en-US"/>
        </w:rPr>
        <w:t>in which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578 pregnant </w:t>
      </w:r>
      <w:r w:rsidR="00611362" w:rsidRPr="008F6E8E">
        <w:rPr>
          <w:rFonts w:ascii="Book Antiqua" w:hAnsi="Book Antiqua"/>
          <w:sz w:val="24"/>
          <w:szCs w:val="24"/>
          <w:lang w:val="en-US"/>
        </w:rPr>
        <w:t>women were prospectively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611362" w:rsidRPr="008F6E8E">
        <w:rPr>
          <w:rFonts w:ascii="Book Antiqua" w:hAnsi="Book Antiqua"/>
          <w:sz w:val="24"/>
          <w:szCs w:val="24"/>
          <w:lang w:val="en-US"/>
        </w:rPr>
        <w:t xml:space="preserve">enrolled and their infants followed up for 9 </w:t>
      </w:r>
      <w:proofErr w:type="spellStart"/>
      <w:r w:rsidR="00611362" w:rsidRPr="008F6E8E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="00876EBC" w:rsidRPr="008F6E8E">
        <w:rPr>
          <w:rFonts w:ascii="Book Antiqua" w:hAnsi="Book Antiqua"/>
          <w:sz w:val="24"/>
          <w:szCs w:val="24"/>
          <w:lang w:val="en-US"/>
        </w:rPr>
        <w:t xml:space="preserve"> after birth</w:t>
      </w:r>
      <w:r w:rsidR="00611362" w:rsidRPr="008F6E8E">
        <w:rPr>
          <w:rFonts w:ascii="Book Antiqua" w:hAnsi="Book Antiqua"/>
          <w:sz w:val="24"/>
          <w:szCs w:val="24"/>
          <w:lang w:val="en-US"/>
        </w:rPr>
        <w:t>, reports that of the infants with an IH, 20% had a reticular,</w:t>
      </w:r>
      <w:r w:rsidR="003F4615">
        <w:rPr>
          <w:rFonts w:ascii="Book Antiqua" w:hAnsi="Book Antiqua"/>
          <w:sz w:val="24"/>
          <w:szCs w:val="24"/>
          <w:lang w:val="en-US"/>
        </w:rPr>
        <w:t xml:space="preserve"> abortive, or minimal growth IH</w:t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BD61A2" w:rsidRPr="008F6E8E" w:rsidRDefault="00BD61A2" w:rsidP="003F4615">
      <w:pPr>
        <w:spacing w:after="0" w:line="360" w:lineRule="auto"/>
        <w:ind w:firstLine="709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>Despite several hypotheses, the pathogenesis of segmental versus focal and superficial versus deep IHs remains unclear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ee&lt;/Author&gt;&lt;Year&gt;2013&lt;/Year&gt;&lt;RecNum&gt;1548&lt;/RecNum&gt;&lt;DisplayText&gt;&lt;style face="superscript"&gt;[19]&lt;/style&gt;&lt;/DisplayText&gt;&lt;record&gt;&lt;rec-number&gt;1548&lt;/rec-number&gt;&lt;foreign-keys&gt;&lt;key app="EN" db-id="5adarr2w6szpvper2s7vfr9iw5z25dx9sxv2" timestamp="1434372888"&gt;1548&lt;/key&gt;&lt;/foreign-keys&gt;&lt;ref-type name="Journal Article"&gt;17&lt;/ref-type&gt;&lt;contributors&gt;&lt;authors&gt;&lt;author&gt;Lee, K. C.&lt;/author&gt;&lt;author&gt;Bercovitch, L.&lt;/author&gt;&lt;/authors&gt;&lt;/contributors&gt;&lt;auth-address&gt;Warren Alpert Medical School of Brown University, Rhode Island Hospital, Providence, RI 02903, USA.&lt;/auth-address&gt;&lt;titles&gt;&lt;title&gt;Update on infantile hemangiomas&lt;/title&gt;&lt;secondary-title&gt;Semin Perinatol&lt;/secondary-title&gt;&lt;alt-title&gt;Seminars in perinatology&lt;/alt-title&gt;&lt;/titles&gt;&lt;periodical&gt;&lt;full-title&gt;Semin Perinatol&lt;/full-title&gt;&lt;abbr-1&gt;Seminars in perinatology&lt;/abbr-1&gt;&lt;/periodical&gt;&lt;alt-periodical&gt;&lt;full-title&gt;Semin Perinatol&lt;/full-title&gt;&lt;abbr-1&gt;Seminars in perinatology&lt;/abbr-1&gt;&lt;/alt-periodical&gt;&lt;pages&gt;49-58&lt;/pages&gt;&lt;volume&gt;37&lt;/volume&gt;&lt;number&gt;1&lt;/number&gt;&lt;edition&gt;2013/02/20&lt;/edition&gt;&lt;keywords&gt;&lt;keyword&gt;Adrenergic beta-Antagonists/*administration &amp;amp; dosage&lt;/keyword&gt;&lt;keyword&gt;Female&lt;/keyword&gt;&lt;keyword&gt;Hemangioma, Capillary/*diagnosis/drug therapy&lt;/keyword&gt;&lt;keyword&gt;Humans&lt;/keyword&gt;&lt;keyword&gt;Infant&lt;/keyword&gt;&lt;keyword&gt;Infant, Newborn&lt;/keyword&gt;&lt;keyword&gt;Male&lt;/keyword&gt;&lt;keyword&gt;Neoplastic Syndromes, Hereditary/diagnosis&lt;/keyword&gt;&lt;keyword&gt;Prognosis&lt;/keyword&gt;&lt;keyword&gt;Propranolol/*administration &amp;amp; dosage&lt;/keyword&gt;&lt;keyword&gt;Skin Neoplasms/*diagnosis/drug therapy&lt;/keyword&gt;&lt;keyword&gt;Treatment Outcome&lt;/keyword&gt;&lt;/keywords&gt;&lt;dates&gt;&lt;year&gt;2013&lt;/year&gt;&lt;pub-dates&gt;&lt;date&gt;Feb&lt;/date&gt;&lt;/pub-dates&gt;&lt;/dates&gt;&lt;isbn&gt;0146-0005&lt;/isbn&gt;&lt;accession-num&gt;23419763&lt;/accession-num&gt;&lt;urls&gt;&lt;/urls&gt;&lt;electronic-resource-num&gt;10.1053/j.semperi.2012.11.003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t>NATURAL HISTORY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IHs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have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a unique pattern of evolution</w:t>
      </w:r>
      <w:r w:rsidR="00611362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611362" w:rsidRPr="008F6E8E">
        <w:rPr>
          <w:rFonts w:ascii="Book Antiqua" w:hAnsi="Book Antiqua"/>
          <w:sz w:val="24"/>
          <w:szCs w:val="24"/>
          <w:lang w:val="en-US"/>
        </w:rPr>
        <w:t>A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s stated above, IHs are not fully developed at birth, but start to grow shortly after birth (usually within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 xml:space="preserve">a few </w:t>
      </w:r>
      <w:r w:rsidRPr="008F6E8E">
        <w:rPr>
          <w:rFonts w:ascii="Book Antiqua" w:hAnsi="Book Antiqua"/>
          <w:sz w:val="24"/>
          <w:szCs w:val="24"/>
          <w:lang w:val="en-US"/>
        </w:rPr>
        <w:t>days or weeks) from normal appearing skin or a precursor lesio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Restrepo&lt;/Author&gt;&lt;Year&gt;2011&lt;/Year&gt;&lt;RecNum&gt;1586&lt;/RecNum&gt;&lt;DisplayText&gt;&lt;style face="superscript"&gt;[51]&lt;/style&gt;&lt;/DisplayText&gt;&lt;record&gt;&lt;rec-number&gt;1586&lt;/rec-number&gt;&lt;foreign-keys&gt;&lt;key app="EN" db-id="5adarr2w6szpvper2s7vfr9iw5z25dx9sxv2" timestamp="1434698584"&gt;1586&lt;/key&gt;&lt;/foreign-keys&gt;&lt;ref-type name="Journal Article"&gt;17&lt;/ref-type&gt;&lt;contributors&gt;&lt;authors&gt;&lt;author&gt;Restrepo, R.&lt;/author&gt;&lt;author&gt;Palani, R.&lt;/author&gt;&lt;author&gt;Cervantes, L. F.&lt;/author&gt;&lt;author&gt;Duarte, A. M.&lt;/author&gt;&lt;author&gt;Amjad, I.&lt;/author&gt;&lt;author&gt;Altman, N. R.&lt;/author&gt;&lt;/authors&gt;&lt;/contributors&gt;&lt;auth-address&gt;Department of Radiology, Miami Children&amp;apos;s Hospital, 3100 SW 62nd St., Miami, FL 33155-3009, USA. Ricardo.Restrepo@mch.com&lt;/auth-address&gt;&lt;titles&gt;&lt;title&gt;Hemangiomas revisited: the useful, the unusual and the new. Part 1: overview and clinical and imaging characteristics&lt;/title&gt;&lt;secondary-title&gt;Pediatr Radiol&lt;/secondary-title&gt;&lt;alt-title&gt;Pediatric radiology&lt;/alt-title&gt;&lt;/titles&gt;&lt;periodical&gt;&lt;full-title&gt;Pediatr Radiol&lt;/full-title&gt;&lt;abbr-1&gt;Pediatric radiology&lt;/abbr-1&gt;&lt;/periodical&gt;&lt;alt-periodical&gt;&lt;full-title&gt;Pediatr Radiol&lt;/full-title&gt;&lt;abbr-1&gt;Pediatric radiology&lt;/abbr-1&gt;&lt;/alt-periodical&gt;&lt;pages&gt;895-904&lt;/pages&gt;&lt;volume&gt;41&lt;/volume&gt;&lt;number&gt;7&lt;/number&gt;&lt;edition&gt;2011/05/20&lt;/edition&gt;&lt;keywords&gt;&lt;keyword&gt;Algorithms&lt;/keyword&gt;&lt;keyword&gt;Child&lt;/keyword&gt;&lt;keyword&gt;Child, Preschool&lt;/keyword&gt;&lt;keyword&gt;Contrast Media/diagnostic use&lt;/keyword&gt;&lt;keyword&gt;Diagnosis, Differential&lt;/keyword&gt;&lt;keyword&gt;*Diagnostic Imaging&lt;/keyword&gt;&lt;keyword&gt;Hemangioma/classification/*congenital/*diagnosis&lt;/keyword&gt;&lt;keyword&gt;Humans&lt;/keyword&gt;&lt;keyword&gt;Infant&lt;/keyword&gt;&lt;keyword&gt;Infant, Newborn&lt;/keyword&gt;&lt;/keywords&gt;&lt;dates&gt;&lt;year&gt;2011&lt;/year&gt;&lt;pub-dates&gt;&lt;date&gt;Jul&lt;/date&gt;&lt;/pub-dates&gt;&lt;/dates&gt;&lt;isbn&gt;0301-0449&lt;/isbn&gt;&lt;accession-num&gt;21594550&lt;/accession-num&gt;&lt;urls&gt;&lt;/urls&gt;&lt;electronic-resource-num&gt;10.1007/s00247-011-2076-5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1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is typical delay serves as a diagnostic tool, especially in deep IHs where the skin color may be bluish or even normal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eaute-Labreze&lt;/Author&gt;&lt;Year&gt;2011&lt;/Year&gt;&lt;RecNum&gt;291&lt;/RecNum&gt;&lt;DisplayText&gt;&lt;style face="superscript"&gt;[48]&lt;/style&gt;&lt;/DisplayText&gt;&lt;record&gt;&lt;rec-number&gt;291&lt;/rec-number&gt;&lt;foreign-keys&gt;&lt;key app="EN" db-id="5adarr2w6szpvper2s7vfr9iw5z25dx9sxv2" timestamp="1370243407"&gt;291&lt;/key&gt;&lt;/foreign-keys&gt;&lt;ref-type name="Journal Article"&gt;17&lt;/ref-type&gt;&lt;contributors&gt;&lt;authors&gt;&lt;author&gt;Leaute-Labreze, C.&lt;/author&gt;&lt;author&gt;Prey, S.&lt;/author&gt;&lt;author&gt;Ezzedine, K.&lt;/author&gt;&lt;/authors&gt;&lt;/contributors&gt;&lt;titles&gt;&lt;title&gt;Infantile haemangioma: part I. Pathophysiology, epidemiology, clinical features, life cycle and associated structural abnormalities&lt;/title&gt;&lt;secondary-title&gt;J Eur Acad Dermatol Venereol&lt;/secondary-title&gt;&lt;/titles&gt;&lt;periodical&gt;&lt;full-title&gt;J Eur Acad Dermatol Venereol&lt;/full-title&gt;&lt;/periodical&gt;&lt;pages&gt;1245-53&lt;/pages&gt;&lt;volume&gt;25&lt;/volume&gt;&lt;number&gt;11&lt;/number&gt;&lt;keywords&gt;&lt;keyword&gt;Im&lt;/keyword&gt;&lt;keyword&gt;*Hemangioma/epidemiology/pathology/physiopathology&lt;/keyword&gt;&lt;keyword&gt;Humans&lt;/keyword&gt;&lt;keyword&gt;Infant&lt;/keyword&gt;&lt;/keywords&gt;&lt;dates&gt;&lt;year&gt;2011&lt;/year&gt;&lt;/dates&gt;&lt;isbn&gt;1468-3083 (Electronic)&amp;#xD;0926-9959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35760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fter a relatively short proliferative phase in the first 3-9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of life, the slow involution phase takes place between the median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age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of 2-4 year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dnc3Ryb208L0F1dGhvcj48WWVhcj4yMDA2PC9ZZWFy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dnc3Ryb208L0F1dGhvcj48WWVhcj4yMDA2PC9ZZWFy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,48,58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5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However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proliferative phase may extend until 12 </w:t>
      </w:r>
      <w:proofErr w:type="spellStart"/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after birth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in some cases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 xml:space="preserve">up to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24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after birth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F1dGUtTGFicmV6ZTwvQXV0aG9yPjxZZWFyPjIwMTE8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F1dGUtTGFicmV6ZTwvQXV0aG9yPjxZZWFyPjIwMTE8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8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60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pproximately 25</w:t>
      </w:r>
      <w:r w:rsidR="00844DAE" w:rsidRP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%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–</w:t>
      </w:r>
      <w:r w:rsidRPr="008F6E8E">
        <w:rPr>
          <w:rFonts w:ascii="Book Antiqua" w:hAnsi="Book Antiqua"/>
          <w:sz w:val="24"/>
          <w:szCs w:val="24"/>
          <w:lang w:val="en-US"/>
        </w:rPr>
        <w:t>69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%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patients </w:t>
      </w:r>
      <w:r w:rsidR="00C96C52" w:rsidRPr="008F6E8E">
        <w:rPr>
          <w:rFonts w:ascii="Book Antiqua" w:hAnsi="Book Antiqua"/>
          <w:sz w:val="24"/>
          <w:szCs w:val="24"/>
          <w:lang w:val="en-US"/>
        </w:rPr>
        <w:t xml:space="preserve">with IH </w:t>
      </w:r>
      <w:r w:rsidRPr="008F6E8E">
        <w:rPr>
          <w:rFonts w:ascii="Book Antiqua" w:hAnsi="Book Antiqua"/>
          <w:sz w:val="24"/>
          <w:szCs w:val="24"/>
          <w:lang w:val="en-US"/>
        </w:rPr>
        <w:t>may develop a residual lesion after comp</w:t>
      </w:r>
      <w:r w:rsidR="00C96C52" w:rsidRPr="008F6E8E">
        <w:rPr>
          <w:rFonts w:ascii="Book Antiqua" w:hAnsi="Book Antiqua"/>
          <w:sz w:val="24"/>
          <w:szCs w:val="24"/>
          <w:lang w:val="en-US"/>
        </w:rPr>
        <w:t>l</w:t>
      </w:r>
      <w:r w:rsidRPr="008F6E8E">
        <w:rPr>
          <w:rFonts w:ascii="Book Antiqua" w:hAnsi="Book Antiqua"/>
          <w:sz w:val="24"/>
          <w:szCs w:val="24"/>
          <w:lang w:val="en-US"/>
        </w:rPr>
        <w:t>ete involution of the IH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R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esidual lesions may consist of skin atrophy, skin surplus,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telangiectasias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, pigmentation,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scarification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after ulceration and/or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fibrofatty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tissu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XVsYW5kPC9BdXRob3I+PFllYXI+MjAxMTwvWWVhcj48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XVsYW5kPC9BdXRob3I+PFllYXI+MjAxMTwvWWVhcj48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,58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61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Epidermal invasion of an IH in combination with a deep component in the IH is most prone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 xml:space="preserve">to </w:t>
      </w:r>
      <w:r w:rsidRPr="008F6E8E">
        <w:rPr>
          <w:rFonts w:ascii="Book Antiqua" w:hAnsi="Book Antiqua"/>
          <w:sz w:val="24"/>
          <w:szCs w:val="24"/>
          <w:lang w:val="en-US"/>
        </w:rPr>
        <w:t>residual lesion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Bauland&lt;/Author&gt;&lt;Year&gt;2011&lt;/Year&gt;&lt;RecNum&gt;1528&lt;/RecNum&gt;&lt;DisplayText&gt;&lt;style face="superscript"&gt;[58]&lt;/style&gt;&lt;/DisplayText&gt;&lt;record&gt;&lt;rec-number&gt;1528&lt;/rec-number&gt;&lt;foreign-keys&gt;&lt;key app="EN" db-id="5adarr2w6szpvper2s7vfr9iw5z25dx9sxv2" timestamp="1430735120"&gt;1528&lt;/key&gt;&lt;/foreign-keys&gt;&lt;ref-type name="Journal Article"&gt;17&lt;/ref-type&gt;&lt;contributors&gt;&lt;authors&gt;&lt;author&gt;Bauland, C. G.&lt;/author&gt;&lt;author&gt;Luning, T. H.&lt;/author&gt;&lt;author&gt;Smit, J. M.&lt;/author&gt;&lt;author&gt;Zeebregts, C. J.&lt;/author&gt;&lt;author&gt;Spauwen, P. H.&lt;/author&gt;&lt;/authors&gt;&lt;/contributors&gt;&lt;auth-address&gt;Department of Plastic and Reconstructive Surgery of Canisius-Wilhelmina Hospital, Radboud University Nijmegen Medical Center, Nijmegen, The Netherlands. bauland@gmail.com&lt;/auth-address&gt;&lt;titles&gt;&lt;title&gt;Untreated hemangiomas: growth pattern and residual lesions&lt;/title&gt;&lt;secondary-title&gt;Plast Reconstr Surg&lt;/secondary-title&gt;&lt;alt-title&gt;Plastic and reconstructive surgery&lt;/alt-title&gt;&lt;/titles&gt;&lt;periodical&gt;&lt;full-title&gt;Plast Reconstr Surg&lt;/full-title&gt;&lt;/periodical&gt;&lt;pages&gt;1643-8&lt;/pages&gt;&lt;volume&gt;127&lt;/volume&gt;&lt;number&gt;4&lt;/number&gt;&lt;edition&gt;2011/04/05&lt;/edition&gt;&lt;keywords&gt;&lt;keyword&gt;Child&lt;/keyword&gt;&lt;keyword&gt;Child, Preschool&lt;/keyword&gt;&lt;keyword&gt;Female&lt;/keyword&gt;&lt;keyword&gt;Follow-Up Studies&lt;/keyword&gt;&lt;keyword&gt;Hemangioma/congenital/pathology/*physiopathology&lt;/keyword&gt;&lt;keyword&gt;Humans&lt;/keyword&gt;&lt;keyword&gt;Male&lt;/keyword&gt;&lt;keyword&gt;Neoplasm Regression, Spontaneous&lt;/keyword&gt;&lt;keyword&gt;Skin Neoplasms/congenital/pathology/*physiopathology&lt;/keyword&gt;&lt;keyword&gt;*Watchful Waiting&lt;/keyword&gt;&lt;/keywords&gt;&lt;dates&gt;&lt;year&gt;2011&lt;/year&gt;&lt;pub-dates&gt;&lt;date&gt;Apr&lt;/date&gt;&lt;/pub-dates&gt;&lt;/dates&gt;&lt;isbn&gt;0007-1226&lt;/isbn&gt;&lt;accession-num&gt;21460670&lt;/accession-num&gt;&lt;urls&gt;&lt;/urls&gt;&lt;electronic-resource-num&gt;10.1097/PRS.0b013e318208d2ac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8B660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difference in reported incidence of residual lesions in several studies may be explained by usage of different populations (</w:t>
      </w:r>
      <w:r w:rsidRPr="00A80B13">
        <w:rPr>
          <w:rFonts w:ascii="Book Antiqua" w:hAnsi="Book Antiqua"/>
          <w:i/>
          <w:sz w:val="24"/>
          <w:szCs w:val="24"/>
          <w:lang w:val="en-US"/>
        </w:rPr>
        <w:t>e.g.</w:t>
      </w:r>
      <w:r w:rsidR="00A80B13">
        <w:rPr>
          <w:rFonts w:ascii="Book Antiqua" w:eastAsiaTheme="minorEastAsia" w:hAnsi="Book Antiqua" w:hint="eastAsia"/>
          <w:i/>
          <w:sz w:val="24"/>
          <w:szCs w:val="24"/>
          <w:lang w:val="en-US" w:eastAsia="zh-CN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econdary/tertiary referral </w:t>
      </w:r>
      <w:r w:rsidRPr="008F6E8E">
        <w:rPr>
          <w:rFonts w:ascii="Book Antiqua" w:hAnsi="Book Antiqua"/>
          <w:i/>
          <w:sz w:val="24"/>
          <w:szCs w:val="24"/>
          <w:lang w:val="en-US"/>
        </w:rPr>
        <w:t xml:space="preserve">vs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primary referral). </w:t>
      </w:r>
    </w:p>
    <w:p w:rsid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t xml:space="preserve">IH AND RISK </w:t>
      </w:r>
      <w:r w:rsidR="00AE502E" w:rsidRPr="008F6E8E">
        <w:rPr>
          <w:rFonts w:ascii="Book Antiqua" w:hAnsi="Book Antiqua"/>
          <w:b/>
          <w:sz w:val="24"/>
          <w:szCs w:val="24"/>
          <w:lang w:val="en-US"/>
        </w:rPr>
        <w:t xml:space="preserve">OF </w:t>
      </w:r>
      <w:r w:rsidRPr="008F6E8E">
        <w:rPr>
          <w:rFonts w:ascii="Book Antiqua" w:hAnsi="Book Antiqua"/>
          <w:b/>
          <w:sz w:val="24"/>
          <w:szCs w:val="24"/>
          <w:lang w:val="en-US"/>
        </w:rPr>
        <w:t>ASSOCIATED ANOMALIES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There are two types of IHs that may be predictive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 xml:space="preserve">of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an underlying anomaly. These are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(</w:t>
      </w:r>
      <w:r w:rsidRPr="008F6E8E">
        <w:rPr>
          <w:rFonts w:ascii="Book Antiqua" w:hAnsi="Book Antiqua"/>
          <w:sz w:val="24"/>
          <w:szCs w:val="24"/>
          <w:lang w:val="en-US"/>
        </w:rPr>
        <w:t>1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)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large, flat, segmental IHs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 xml:space="preserve">of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he face, which are associated with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PHACE(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S) syndrome and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(</w:t>
      </w:r>
      <w:r w:rsidRPr="008F6E8E">
        <w:rPr>
          <w:rFonts w:ascii="Book Antiqua" w:hAnsi="Book Antiqua"/>
          <w:sz w:val="24"/>
          <w:szCs w:val="24"/>
          <w:lang w:val="en-US"/>
        </w:rPr>
        <w:t>2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)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Hs in the lumbosacral or perineal region, which may be predictive </w:t>
      </w:r>
      <w:r w:rsidR="00B93B2D" w:rsidRPr="008F6E8E">
        <w:rPr>
          <w:rFonts w:ascii="Book Antiqua" w:hAnsi="Book Antiqua"/>
          <w:sz w:val="24"/>
          <w:szCs w:val="24"/>
          <w:lang w:val="en-US"/>
        </w:rPr>
        <w:t xml:space="preserve">of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LUMBAR </w:t>
      </w:r>
      <w:r w:rsidR="00B93B2D" w:rsidRPr="008F6E8E">
        <w:rPr>
          <w:rFonts w:ascii="Book Antiqua" w:hAnsi="Book Antiqua"/>
          <w:sz w:val="24"/>
          <w:szCs w:val="24"/>
          <w:lang w:val="en-US"/>
        </w:rPr>
        <w:t xml:space="preserve">syndrome </w:t>
      </w:r>
      <w:r w:rsidRPr="008F6E8E">
        <w:rPr>
          <w:rFonts w:ascii="Book Antiqua" w:hAnsi="Book Antiqua"/>
          <w:sz w:val="24"/>
          <w:szCs w:val="24"/>
          <w:lang w:val="en-US"/>
        </w:rPr>
        <w:t>(also known as PELVIS or SACRAL</w:t>
      </w:r>
      <w:r w:rsidR="00AB1E49" w:rsidRPr="008F6E8E">
        <w:rPr>
          <w:rFonts w:ascii="Book Antiqua" w:hAnsi="Book Antiqua"/>
          <w:sz w:val="24"/>
          <w:szCs w:val="24"/>
          <w:lang w:val="en-US"/>
        </w:rPr>
        <w:t xml:space="preserve"> sy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n</w:t>
      </w:r>
      <w:r w:rsidR="00AB1E49" w:rsidRPr="008F6E8E">
        <w:rPr>
          <w:rFonts w:ascii="Book Antiqua" w:hAnsi="Book Antiqua"/>
          <w:sz w:val="24"/>
          <w:szCs w:val="24"/>
          <w:lang w:val="en-US"/>
        </w:rPr>
        <w:t>drom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). </w:t>
      </w:r>
    </w:p>
    <w:p w:rsid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3F4615" w:rsidRDefault="00BD61A2" w:rsidP="00785B07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F4615">
        <w:rPr>
          <w:rFonts w:ascii="Book Antiqua" w:hAnsi="Book Antiqua"/>
          <w:b/>
          <w:i/>
          <w:sz w:val="24"/>
          <w:szCs w:val="24"/>
          <w:lang w:val="en-US"/>
        </w:rPr>
        <w:t>PHACE(S) syndrome</w:t>
      </w:r>
    </w:p>
    <w:p w:rsidR="00BD61A2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The term PHACE was introduced in 1996 by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Frieden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i/>
          <w:sz w:val="24"/>
          <w:szCs w:val="24"/>
          <w:lang w:val="en-US"/>
        </w:rPr>
        <w:t>et al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3F4615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Frieden&lt;/Author&gt;&lt;Year&gt;1996&lt;/Year&gt;&lt;RecNum&gt;1594&lt;/RecNum&gt;&lt;DisplayText&gt;&lt;style face="superscript"&gt;[62]&lt;/style&gt;&lt;/DisplayText&gt;&lt;record&gt;&lt;rec-number&gt;1594&lt;/rec-number&gt;&lt;foreign-keys&gt;&lt;key app="EN" db-id="5adarr2w6szpvper2s7vfr9iw5z25dx9sxv2" timestamp="1434965995"&gt;1594&lt;/key&gt;&lt;/foreign-keys&gt;&lt;ref-type name="Journal Article"&gt;17&lt;/ref-type&gt;&lt;contributors&gt;&lt;authors&gt;&lt;author&gt;Frieden, I. J.&lt;/author&gt;&lt;author&gt;Reese, V.&lt;/author&gt;&lt;author&gt;Cohen, D.&lt;/author&gt;&lt;/authors&gt;&lt;/contributors&gt;&lt;auth-address&gt;Department of Dermatology, University of California, San Francisco, USA.&lt;/auth-address&gt;&lt;titles&gt;&lt;title&gt;PHACE syndrome. The association of posterior fossa brain malformations, hemangiomas, arterial anomalies, coarctation of the aorta and cardiac defects, and eye abnormalities&lt;/title&gt;&lt;secondary-title&gt;Arch Dermatol&lt;/secondary-title&gt;&lt;alt-title&gt;Archives of dermatology&lt;/alt-title&gt;&lt;/titles&gt;&lt;periodical&gt;&lt;full-title&gt;Arch Dermatol&lt;/full-title&gt;&lt;abbr-1&gt;Archives of dermatology&lt;/abbr-1&gt;&lt;/periodical&gt;&lt;alt-periodical&gt;&lt;full-title&gt;Arch Dermatol&lt;/full-title&gt;&lt;abbr-1&gt;Archives of dermatology&lt;/abbr-1&gt;&lt;/alt-periodical&gt;&lt;pages&gt;307-11&lt;/pages&gt;&lt;volume&gt;132&lt;/volume&gt;&lt;number&gt;3&lt;/number&gt;&lt;edition&gt;1996/03/01&lt;/edition&gt;&lt;keywords&gt;&lt;keyword&gt;*Abnormalities, Multiple&lt;/keyword&gt;&lt;keyword&gt;Aortic Coarctation/*complications&lt;/keyword&gt;&lt;keyword&gt;Arteries/*abnormalities&lt;/keyword&gt;&lt;keyword&gt;Brain/*abnormalities&lt;/keyword&gt;&lt;keyword&gt;Dandy-Walker Syndrome/complications&lt;/keyword&gt;&lt;keyword&gt;Eye Abnormalities/*pathology&lt;/keyword&gt;&lt;keyword&gt;Female&lt;/keyword&gt;&lt;keyword&gt;Heart Defects, Congenital/complications&lt;/keyword&gt;&lt;keyword&gt;Hemangioma/*pathology&lt;/keyword&gt;&lt;keyword&gt;Humans&lt;/keyword&gt;&lt;keyword&gt;Infant, Newborn&lt;/keyword&gt;&lt;keyword&gt;Skin Neoplasms/*pathology&lt;/keyword&gt;&lt;keyword&gt;Syndrome&lt;/keyword&gt;&lt;/keywords&gt;&lt;dates&gt;&lt;year&gt;1996&lt;/year&gt;&lt;pub-dates&gt;&lt;date&gt;Mar&lt;/date&gt;&lt;/pub-dates&gt;&lt;/dates&gt;&lt;isbn&gt;0003-987X (Print)&amp;#xD;0003-987x&lt;/isbn&gt;&lt;accession-num&gt;8607636&lt;/accession-num&gt;&lt;urls&gt;&lt;/urls&gt;&lt;remote-database-provider&gt;NLM&lt;/remote-database-provider&gt;&lt;language&gt;eng&lt;/language&gt;&lt;/record&gt;&lt;/Cite&gt;&lt;/EndNote&gt;</w:instrTex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2]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Pr="008F6E8E">
        <w:rPr>
          <w:rFonts w:ascii="Book Antiqua" w:hAnsi="Book Antiqua"/>
          <w:sz w:val="24"/>
          <w:szCs w:val="24"/>
          <w:lang w:val="en-US"/>
        </w:rPr>
        <w:t xml:space="preserve">, describing a combination of five anomalies: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(</w:t>
      </w:r>
      <w:r w:rsidRPr="008F6E8E">
        <w:rPr>
          <w:rFonts w:ascii="Book Antiqua" w:hAnsi="Book Antiqua"/>
          <w:sz w:val="24"/>
          <w:szCs w:val="24"/>
          <w:lang w:val="en-US"/>
        </w:rPr>
        <w:t>1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)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p</w:t>
      </w:r>
      <w:r w:rsidRPr="008F6E8E">
        <w:rPr>
          <w:rFonts w:ascii="Book Antiqua" w:hAnsi="Book Antiqua"/>
          <w:sz w:val="24"/>
          <w:szCs w:val="24"/>
          <w:lang w:val="en-US"/>
        </w:rPr>
        <w:t>osterior fossa abnormalities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;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(</w:t>
      </w:r>
      <w:r w:rsidRPr="008F6E8E">
        <w:rPr>
          <w:rFonts w:ascii="Book Antiqua" w:hAnsi="Book Antiqua"/>
          <w:sz w:val="24"/>
          <w:szCs w:val="24"/>
          <w:lang w:val="en-US"/>
        </w:rPr>
        <w:t>2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)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h</w:t>
      </w:r>
      <w:r w:rsidRPr="008F6E8E">
        <w:rPr>
          <w:rFonts w:ascii="Book Antiqua" w:hAnsi="Book Antiqua"/>
          <w:sz w:val="24"/>
          <w:szCs w:val="24"/>
          <w:lang w:val="en-US"/>
        </w:rPr>
        <w:t>emangioma of the face (segmental)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;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(</w:t>
      </w:r>
      <w:r w:rsidRPr="008F6E8E">
        <w:rPr>
          <w:rFonts w:ascii="Book Antiqua" w:hAnsi="Book Antiqua"/>
          <w:sz w:val="24"/>
          <w:szCs w:val="24"/>
          <w:lang w:val="en-US"/>
        </w:rPr>
        <w:t>3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)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a</w:t>
      </w:r>
      <w:r w:rsidRPr="008F6E8E">
        <w:rPr>
          <w:rFonts w:ascii="Book Antiqua" w:hAnsi="Book Antiqua"/>
          <w:sz w:val="24"/>
          <w:szCs w:val="24"/>
          <w:lang w:val="en-US"/>
        </w:rPr>
        <w:t>rterial abnormalities (intra- and extracranial)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;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(</w:t>
      </w:r>
      <w:r w:rsidRPr="008F6E8E">
        <w:rPr>
          <w:rFonts w:ascii="Book Antiqua" w:hAnsi="Book Antiqua"/>
          <w:sz w:val="24"/>
          <w:szCs w:val="24"/>
          <w:lang w:val="en-US"/>
        </w:rPr>
        <w:t>4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)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c</w:t>
      </w:r>
      <w:r w:rsidRPr="008F6E8E">
        <w:rPr>
          <w:rFonts w:ascii="Book Antiqua" w:hAnsi="Book Antiqua"/>
          <w:sz w:val="24"/>
          <w:szCs w:val="24"/>
          <w:lang w:val="en-US"/>
        </w:rPr>
        <w:t>ardiac and aortic defects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;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(</w:t>
      </w:r>
      <w:r w:rsidRPr="008F6E8E">
        <w:rPr>
          <w:rFonts w:ascii="Book Antiqua" w:hAnsi="Book Antiqua"/>
          <w:sz w:val="24"/>
          <w:szCs w:val="24"/>
          <w:lang w:val="en-US"/>
        </w:rPr>
        <w:t>5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)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 xml:space="preserve">eye </w:t>
      </w:r>
      <w:r w:rsidRPr="008F6E8E">
        <w:rPr>
          <w:rFonts w:ascii="Book Antiqua" w:hAnsi="Book Antiqua"/>
          <w:sz w:val="24"/>
          <w:szCs w:val="24"/>
          <w:lang w:val="en-US"/>
        </w:rPr>
        <w:t>anomalies</w:t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5856B5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sixth anomaly: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s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ernal cleft or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supraumbilica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raphe was added later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eaute-Labreze&lt;/Author&gt;&lt;Year&gt;2011&lt;/Year&gt;&lt;RecNum&gt;291&lt;/RecNum&gt;&lt;DisplayText&gt;&lt;style face="superscript"&gt;[48]&lt;/style&gt;&lt;/DisplayText&gt;&lt;record&gt;&lt;rec-number&gt;291&lt;/rec-number&gt;&lt;foreign-keys&gt;&lt;key app="EN" db-id="5adarr2w6szpvper2s7vfr9iw5z25dx9sxv2" timestamp="1370243407"&gt;291&lt;/key&gt;&lt;/foreign-keys&gt;&lt;ref-type name="Journal Article"&gt;17&lt;/ref-type&gt;&lt;contributors&gt;&lt;authors&gt;&lt;author&gt;Leaute-Labreze, C.&lt;/author&gt;&lt;author&gt;Prey, S.&lt;/author&gt;&lt;author&gt;Ezzedine, K.&lt;/author&gt;&lt;/authors&gt;&lt;/contributors&gt;&lt;titles&gt;&lt;title&gt;Infantile haemangioma: part I. Pathophysiology, epidemiology, clinical features, life cycle and associated structural abnormalities&lt;/title&gt;&lt;secondary-title&gt;J Eur Acad Dermatol Venereol&lt;/secondary-title&gt;&lt;/titles&gt;&lt;periodical&gt;&lt;full-title&gt;J Eur Acad Dermatol Venereol&lt;/full-title&gt;&lt;/periodical&gt;&lt;pages&gt;1245-53&lt;/pages&gt;&lt;volume&gt;25&lt;/volume&gt;&lt;number&gt;11&lt;/number&gt;&lt;keywords&gt;&lt;keyword&gt;Im&lt;/keyword&gt;&lt;keyword&gt;*Hemangioma/epidemiology/pathology/physiopathology&lt;/keyword&gt;&lt;keyword&gt;Humans&lt;/keyword&gt;&lt;keyword&gt;Infant&lt;/keyword&gt;&lt;/keywords&gt;&lt;dates&gt;&lt;year&gt;2011&lt;/year&gt;&lt;/dates&gt;&lt;isbn&gt;1468-3083 (Electronic)&amp;#xD;0926-9959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PHACES syndrome is a spectrum of anomalies, because most affected children (70%) have only one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extracutaneous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manifestatio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Metry&lt;/Author&gt;&lt;Year&gt;2001&lt;/Year&gt;&lt;RecNum&gt;1595&lt;/RecNum&gt;&lt;DisplayText&gt;&lt;style face="superscript"&gt;[63]&lt;/style&gt;&lt;/DisplayText&gt;&lt;record&gt;&lt;rec-number&gt;1595&lt;/rec-number&gt;&lt;foreign-keys&gt;&lt;key app="EN" db-id="5adarr2w6szpvper2s7vfr9iw5z25dx9sxv2" timestamp="1434966928"&gt;1595&lt;/key&gt;&lt;/foreign-keys&gt;&lt;ref-type name="Journal Article"&gt;17&lt;/ref-type&gt;&lt;contributors&gt;&lt;authors&gt;&lt;author&gt;Metry, D. W.&lt;/author&gt;&lt;author&gt;Dowd, C. F.&lt;/author&gt;&lt;author&gt;Barkovich, A. J.&lt;/author&gt;&lt;author&gt;Frieden, I. J.&lt;/author&gt;&lt;/authors&gt;&lt;/contributors&gt;&lt;auth-address&gt;Departments of Dermatology, Pediatrics, and Radiology, Baylor College of Medicine, Houston, Texas, USA.&lt;/auth-address&gt;&lt;titles&gt;&lt;title&gt;The many faces of PHACE syndrome&lt;/title&gt;&lt;secondary-title&gt;J Pediatr&lt;/secondary-title&gt;&lt;alt-title&gt;The Journal of pediatrics&lt;/alt-title&gt;&lt;/titles&gt;&lt;periodical&gt;&lt;full-title&gt;J Pediatr&lt;/full-title&gt;&lt;/periodical&gt;&lt;pages&gt;117-23&lt;/pages&gt;&lt;volume&gt;139&lt;/volume&gt;&lt;number&gt;1&lt;/number&gt;&lt;edition&gt;2001/07/11&lt;/edition&gt;&lt;keywords&gt;&lt;keyword&gt;Abnormalities, Multiple/*diagnosis&lt;/keyword&gt;&lt;keyword&gt;Brain/abnormalities&lt;/keyword&gt;&lt;keyword&gt;Facial Neoplasms/diagnosis&lt;/keyword&gt;&lt;keyword&gt;Female&lt;/keyword&gt;&lt;keyword&gt;Hemangioma/diagnosis&lt;/keyword&gt;&lt;keyword&gt;Humans&lt;/keyword&gt;&lt;keyword&gt;Infant&lt;/keyword&gt;&lt;keyword&gt;Male&lt;/keyword&gt;&lt;keyword&gt;Neurocutaneous Syndromes/*diagnosis&lt;/keyword&gt;&lt;keyword&gt;Retrospective Studies&lt;/keyword&gt;&lt;/keywords&gt;&lt;dates&gt;&lt;year&gt;2001&lt;/year&gt;&lt;pub-dates&gt;&lt;date&gt;Jul&lt;/date&gt;&lt;/pub-dates&gt;&lt;/dates&gt;&lt;isbn&gt;0022-3476 (Print)&amp;#xD;0022-3476&lt;/isbn&gt;&lt;accession-num&gt;11445804&lt;/accession-num&gt;&lt;urls&gt;&lt;/urls&gt;&lt;electronic-resource-num&gt;10.1067/mpd.2001.114880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so-called </w:t>
      </w:r>
      <w:r w:rsidR="003F4615">
        <w:rPr>
          <w:rFonts w:ascii="Book Antiqua" w:eastAsiaTheme="minorEastAsia" w:hAnsi="Book Antiqua"/>
          <w:sz w:val="24"/>
          <w:szCs w:val="24"/>
          <w:lang w:val="en-US" w:eastAsia="zh-CN"/>
        </w:rPr>
        <w:t>“</w:t>
      </w:r>
      <w:r w:rsidRPr="008F6E8E">
        <w:rPr>
          <w:rFonts w:ascii="Book Antiqua" w:hAnsi="Book Antiqua"/>
          <w:sz w:val="24"/>
          <w:szCs w:val="24"/>
          <w:lang w:val="en-US"/>
        </w:rPr>
        <w:t>Dandy-Walker syndrome</w:t>
      </w:r>
      <w:r w:rsidR="003F4615">
        <w:rPr>
          <w:rFonts w:ascii="Book Antiqua" w:eastAsiaTheme="minorEastAsia" w:hAnsi="Book Antiqua"/>
          <w:sz w:val="24"/>
          <w:szCs w:val="24"/>
          <w:lang w:val="en-US" w:eastAsia="zh-CN"/>
        </w:rPr>
        <w:t>”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s the most common brain involvement, followed by cerebellar hypoplasia or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dysgenesia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as a result of </w:t>
      </w:r>
      <w:r w:rsidRPr="008F6E8E">
        <w:rPr>
          <w:rFonts w:ascii="Book Antiqua" w:hAnsi="Book Antiqua"/>
          <w:sz w:val="24"/>
          <w:szCs w:val="24"/>
          <w:lang w:val="en-US"/>
        </w:rPr>
        <w:lastRenderedPageBreak/>
        <w:t>posterior fossa abnormalitie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ZXRyeTwvQXV0aG9yPjxZZWFyPjIwMDE8L1llYXI+PFJl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ZXRyeTwvQXV0aG9yPjxZZWFyPjIwMDE8L1llYXI+PFJl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8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6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Until 2009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E502E" w:rsidRPr="008F6E8E">
        <w:rPr>
          <w:rFonts w:ascii="Book Antiqua" w:hAnsi="Book Antiqua"/>
          <w:sz w:val="24"/>
          <w:szCs w:val="24"/>
          <w:lang w:val="en-US"/>
        </w:rPr>
        <w:t xml:space="preserve">a diagnosis of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PHACES syndrome required the presence of a segmental, flat IH of the face in addition to one or more of the </w:t>
      </w:r>
      <w:r w:rsidR="000A3FCA" w:rsidRPr="008F6E8E">
        <w:rPr>
          <w:rFonts w:ascii="Book Antiqua" w:hAnsi="Book Antiqua"/>
          <w:sz w:val="24"/>
          <w:szCs w:val="24"/>
          <w:lang w:val="en-US"/>
        </w:rPr>
        <w:t xml:space="preserve">five </w:t>
      </w:r>
      <w:r w:rsidRPr="008F6E8E">
        <w:rPr>
          <w:rFonts w:ascii="Book Antiqua" w:hAnsi="Book Antiqua"/>
          <w:sz w:val="24"/>
          <w:szCs w:val="24"/>
          <w:lang w:val="en-US"/>
        </w:rPr>
        <w:t>anomalies described abov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cmllZGVuPC9BdXRob3I+PFllYXI+MTk5NjwvWWVhcj48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cmllZGVuPC9BdXRob3I+PFllYXI+MTk5NjwvWWVhcj48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2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64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 2009</w:t>
      </w:r>
      <w:r w:rsidR="00AE502E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 consensus was reached defining PHACES as the presence of a characteristic segmental hemangioma or hemangioma </w:t>
      </w:r>
      <w:r w:rsidR="00CE1103" w:rsidRPr="008F6E8E">
        <w:rPr>
          <w:rFonts w:ascii="Book Antiqua" w:hAnsi="Book Antiqua"/>
          <w:sz w:val="24"/>
          <w:szCs w:val="24"/>
          <w:lang w:val="en-US"/>
        </w:rPr>
        <w:t xml:space="preserve">greater than </w:t>
      </w:r>
      <w:r w:rsidRPr="008F6E8E">
        <w:rPr>
          <w:rFonts w:ascii="Book Antiqua" w:hAnsi="Book Antiqua"/>
          <w:sz w:val="24"/>
          <w:szCs w:val="24"/>
          <w:lang w:val="en-US"/>
        </w:rPr>
        <w:t>5</w:t>
      </w:r>
      <w:r w:rsidR="00AE502E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cm in diameter </w:t>
      </w:r>
      <w:r w:rsidR="000A3FCA" w:rsidRPr="008F6E8E">
        <w:rPr>
          <w:rFonts w:ascii="Book Antiqua" w:hAnsi="Book Antiqua"/>
          <w:sz w:val="24"/>
          <w:szCs w:val="24"/>
          <w:lang w:val="en-US"/>
        </w:rPr>
        <w:t>of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face or scalp plus </w:t>
      </w:r>
      <w:r w:rsidR="000A3FCA" w:rsidRPr="008F6E8E">
        <w:rPr>
          <w:rFonts w:ascii="Book Antiqua" w:hAnsi="Book Antiqua"/>
          <w:sz w:val="24"/>
          <w:szCs w:val="24"/>
          <w:lang w:val="en-US"/>
        </w:rPr>
        <w:t xml:space="preserve">on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major criterion or </w:t>
      </w:r>
      <w:r w:rsidR="000A3FCA" w:rsidRPr="008F6E8E">
        <w:rPr>
          <w:rFonts w:ascii="Book Antiqua" w:hAnsi="Book Antiqua"/>
          <w:sz w:val="24"/>
          <w:szCs w:val="24"/>
          <w:lang w:val="en-US"/>
        </w:rPr>
        <w:t xml:space="preserve">two </w:t>
      </w:r>
      <w:r w:rsidRPr="008F6E8E">
        <w:rPr>
          <w:rFonts w:ascii="Book Antiqua" w:hAnsi="Book Antiqua"/>
          <w:sz w:val="24"/>
          <w:szCs w:val="24"/>
          <w:lang w:val="en-US"/>
        </w:rPr>
        <w:t>minor criteria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ZXRyeTwvQXV0aG9yPjxZZWFyPjIwMDk8L1llYXI+PFJl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ZXRyeTwvQXV0aG9yPjxZZWFyPjIwMDk8L1llYXI+PFJl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5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exact incidence of PHACES is unknown. It has been postulated that in 20</w:t>
      </w:r>
      <w:r w:rsidR="00844DAE" w:rsidRP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%</w:t>
      </w:r>
      <w:r w:rsidRPr="008F6E8E">
        <w:rPr>
          <w:rFonts w:ascii="Book Antiqua" w:hAnsi="Book Antiqua"/>
          <w:sz w:val="24"/>
          <w:szCs w:val="24"/>
          <w:lang w:val="en-US"/>
        </w:rPr>
        <w:t>-31% of children with segmental facial IHs</w:t>
      </w:r>
      <w:r w:rsidR="00CE1103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re is an association with PHACE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ZXRyeTwvQXV0aG9yPjxZZWFyPjIwMDY8L1llYXI+PFJl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ZXRyeTwvQXV0aG9yPjxZZWFyPjIwMDY8L1llYXI+PFJl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4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6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 full workup for PHACES syndrome is suggested in every infant with a large (&gt;</w:t>
      </w:r>
      <w:r w:rsidR="003F4615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5</w:t>
      </w:r>
      <w:r w:rsidR="000A3FCA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cm), segmental, facial hemangioma. This includes a complete physical exam</w:t>
      </w:r>
      <w:r w:rsidR="000A3FCA" w:rsidRPr="008F6E8E">
        <w:rPr>
          <w:rFonts w:ascii="Book Antiqua" w:hAnsi="Book Antiqua"/>
          <w:sz w:val="24"/>
          <w:szCs w:val="24"/>
          <w:lang w:val="en-US"/>
        </w:rPr>
        <w:t>ination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s well as careful cardiac (including echocardiogram), ophthalmologic and neurologic (including MRI of the head and MRA of the entire head and neck area) assessment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XJ0ZW1pbms8L0F1dGhvcj48WWVhcj4yMDA5PC9ZZWFy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XJ0ZW1pbms8L0F1dGhvcj48WWVhcj4yMDA5PC9ZZWFy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7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35760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3F4615" w:rsidRP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Pr="003F4615" w:rsidRDefault="00BD61A2" w:rsidP="00785B07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F4615">
        <w:rPr>
          <w:rFonts w:ascii="Book Antiqua" w:hAnsi="Book Antiqua"/>
          <w:b/>
          <w:i/>
          <w:sz w:val="24"/>
          <w:szCs w:val="24"/>
          <w:lang w:val="en-US"/>
        </w:rPr>
        <w:t xml:space="preserve">LUMBAR syndrome </w:t>
      </w:r>
    </w:p>
    <w:p w:rsidR="00BD61A2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IHs in the lumbosacral area or perineum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are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also associated with underlying structural anomalies. These IHs are also most commonly, but not exclusively, segmental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Iacobas&lt;/Author&gt;&lt;Year&gt;2010&lt;/Year&gt;&lt;RecNum&gt;300&lt;/RecNum&gt;&lt;DisplayText&gt;&lt;style face="superscript"&gt;[68]&lt;/style&gt;&lt;/DisplayText&gt;&lt;record&gt;&lt;rec-number&gt;300&lt;/rec-number&gt;&lt;foreign-keys&gt;&lt;key app="EN" db-id="5adarr2w6szpvper2s7vfr9iw5z25dx9sxv2" timestamp="1371807067"&gt;300&lt;/key&gt;&lt;/foreign-keys&gt;&lt;ref-type name="Journal Article"&gt;17&lt;/ref-type&gt;&lt;contributors&gt;&lt;authors&gt;&lt;author&gt;Iacobas, I.&lt;/author&gt;&lt;author&gt;Burrows, P. E.&lt;/author&gt;&lt;author&gt;Frieden, I. J.&lt;/author&gt;&lt;author&gt;Liang, M. G.&lt;/author&gt;&lt;author&gt;Mulliken, J. B.&lt;/author&gt;&lt;author&gt;Mancini, A. J.&lt;/author&gt;&lt;author&gt;Kramer, D.&lt;/author&gt;&lt;author&gt;Paller, A. S.&lt;/author&gt;&lt;author&gt;Silverman, R.&lt;/author&gt;&lt;author&gt;Wagner, A. M.&lt;/author&gt;&lt;author&gt;Metry, D. W.&lt;/author&gt;&lt;/authors&gt;&lt;/contributors&gt;&lt;titles&gt;&lt;title&gt;LUMBAR: association between cutaneous infantile hemangiomas of the lower body and regional congenital anomalies&lt;/title&gt;&lt;secondary-title&gt;J Pediatr&lt;/secondary-title&gt;&lt;/titles&gt;&lt;periodical&gt;&lt;full-title&gt;J Pediatr&lt;/full-title&gt;&lt;/periodical&gt;&lt;pages&gt;795-801&lt;/pages&gt;&lt;volume&gt;157&lt;/volume&gt;&lt;number&gt;5&lt;/number&gt;&lt;keywords&gt;&lt;keyword&gt;Aim&lt;/keyword&gt;&lt;keyword&gt;Im&lt;/keyword&gt;&lt;keyword&gt;Algorithms&lt;/keyword&gt;&lt;keyword&gt;*Congenital Abnormalities/diagnosis&lt;/keyword&gt;&lt;keyword&gt;Female&lt;/keyword&gt;&lt;keyword&gt;Hemangioma/*complications/diagnosis&lt;/keyword&gt;&lt;keyword&gt;Humans&lt;/keyword&gt;&lt;keyword&gt;Infant&lt;/keyword&gt;&lt;keyword&gt;Infant, Newborn&lt;/keyword&gt;&lt;keyword&gt;Male&lt;/keyword&gt;&lt;keyword&gt;Retrospective Studies&lt;/keyword&gt;&lt;keyword&gt;Skin Neoplasms/*complications/diagnosis&lt;/keyword&gt;&lt;/keywords&gt;&lt;dates&gt;&lt;year&gt;2010&lt;/year&gt;&lt;/dates&gt;&lt;isbn&gt;1097-6833 (Electronic)&amp;#xD;0022-3476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35760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 tethered cord in the context of spina bifida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occulta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should be considered, although more extensive associated morbidity may be the case. For these conditions</w:t>
      </w:r>
      <w:r w:rsidR="000A3FCA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different acronyms have been suggested, such as SACRAL (Spinal </w:t>
      </w:r>
      <w:proofErr w:type="spellStart"/>
      <w:r w:rsidR="00CE1103" w:rsidRPr="008F6E8E">
        <w:rPr>
          <w:rFonts w:ascii="Book Antiqua" w:hAnsi="Book Antiqua"/>
          <w:sz w:val="24"/>
          <w:szCs w:val="24"/>
          <w:lang w:val="en-US"/>
        </w:rPr>
        <w:t>d</w:t>
      </w:r>
      <w:r w:rsidRPr="008F6E8E">
        <w:rPr>
          <w:rFonts w:ascii="Book Antiqua" w:hAnsi="Book Antiqua"/>
          <w:sz w:val="24"/>
          <w:szCs w:val="24"/>
          <w:lang w:val="en-US"/>
        </w:rPr>
        <w:t>ysraphism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Anogenita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, Cutaneous, Renal and </w:t>
      </w:r>
      <w:r w:rsidR="00CE1103" w:rsidRPr="008F6E8E">
        <w:rPr>
          <w:rFonts w:ascii="Book Antiqua" w:hAnsi="Book Antiqua"/>
          <w:sz w:val="24"/>
          <w:szCs w:val="24"/>
          <w:lang w:val="en-US"/>
        </w:rPr>
        <w:t>u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rologic </w:t>
      </w:r>
      <w:r w:rsidR="00CE1103" w:rsidRPr="008F6E8E">
        <w:rPr>
          <w:rFonts w:ascii="Book Antiqua" w:hAnsi="Book Antiqua"/>
          <w:sz w:val="24"/>
          <w:szCs w:val="24"/>
          <w:lang w:val="en-US"/>
        </w:rPr>
        <w:t>a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nomalies, </w:t>
      </w:r>
      <w:r w:rsidR="00CE1103" w:rsidRPr="008F6E8E">
        <w:rPr>
          <w:rFonts w:ascii="Book Antiqua" w:hAnsi="Book Antiqua"/>
          <w:sz w:val="24"/>
          <w:szCs w:val="24"/>
          <w:lang w:val="en-US"/>
        </w:rPr>
        <w:t>a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ssociated with an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Angioma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of Lumbosacral </w:t>
      </w:r>
      <w:r w:rsidR="00CE1103" w:rsidRPr="008F6E8E">
        <w:rPr>
          <w:rFonts w:ascii="Book Antiqua" w:hAnsi="Book Antiqua"/>
          <w:sz w:val="24"/>
          <w:szCs w:val="24"/>
          <w:lang w:val="en-US"/>
        </w:rPr>
        <w:t>l</w:t>
      </w:r>
      <w:r w:rsidRPr="008F6E8E">
        <w:rPr>
          <w:rFonts w:ascii="Book Antiqua" w:hAnsi="Book Antiqua"/>
          <w:sz w:val="24"/>
          <w:szCs w:val="24"/>
          <w:lang w:val="en-US"/>
        </w:rPr>
        <w:t>ocalization)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dG9ja21hbjwvQXV0aG9yPjxZZWFyPjIwMDc8L1llYXI+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dG9ja21hbjwvQXV0aG9yPjxZZWFyPjIwMDc8L1llYXI+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PELVIS (Perineal </w:t>
      </w:r>
      <w:r w:rsidR="00CE1103" w:rsidRPr="008F6E8E">
        <w:rPr>
          <w:rFonts w:ascii="Book Antiqua" w:hAnsi="Book Antiqua"/>
          <w:sz w:val="24"/>
          <w:szCs w:val="24"/>
          <w:lang w:val="en-US"/>
        </w:rPr>
        <w:t>h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emangioma, External genitalia malformations,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Lipomyelomeningocele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Vesicorena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abnormalities, Imperforate anus, and Skin tag)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aXJhcmQ8L0F1dGhvcj48WWVhcj4yMDA2PC9ZZWFyPjxS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aXJhcmQ8L0F1dGhvcj48WWVhcj4yMDA2PC9ZZWFyPjxS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0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Pr="008F6E8E">
        <w:rPr>
          <w:rFonts w:ascii="Book Antiqua" w:hAnsi="Book Antiqua"/>
          <w:sz w:val="24"/>
          <w:szCs w:val="24"/>
          <w:lang w:val="en-US"/>
        </w:rPr>
        <w:t xml:space="preserve">. The most recently proposed acronym, LUMBAR is preferred; it refers to the association of </w:t>
      </w:r>
      <w:r w:rsidR="003F4615" w:rsidRPr="008F6E8E">
        <w:rPr>
          <w:rFonts w:ascii="Book Antiqua" w:hAnsi="Book Antiqua"/>
          <w:sz w:val="24"/>
          <w:szCs w:val="24"/>
          <w:lang w:val="en-US"/>
        </w:rPr>
        <w:t xml:space="preserve">lower </w:t>
      </w:r>
      <w:r w:rsidRPr="008F6E8E">
        <w:rPr>
          <w:rFonts w:ascii="Book Antiqua" w:hAnsi="Book Antiqua"/>
          <w:sz w:val="24"/>
          <w:szCs w:val="24"/>
          <w:lang w:val="en-US"/>
        </w:rPr>
        <w:t>body hemangioma and other cutaneous defects</w:t>
      </w:r>
      <w:r w:rsidR="003F4615" w:rsidRPr="008F6E8E">
        <w:rPr>
          <w:rFonts w:ascii="Book Antiqua" w:hAnsi="Book Antiqua"/>
          <w:sz w:val="24"/>
          <w:szCs w:val="24"/>
          <w:lang w:val="en-US"/>
        </w:rPr>
        <w:t>, urogenital anomalies, ulceration, myelopathy, bony deformities, anorectal malformations, arterial anomalies, and renal anomalie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Iacobas&lt;/Author&gt;&lt;Year&gt;2010&lt;/Year&gt;&lt;RecNum&gt;300&lt;/RecNum&gt;&lt;DisplayText&gt;&lt;style face="superscript"&gt;[68]&lt;/style&gt;&lt;/DisplayText&gt;&lt;record&gt;&lt;rec-number&gt;300&lt;/rec-number&gt;&lt;foreign-keys&gt;&lt;key app="EN" db-id="5adarr2w6szpvper2s7vfr9iw5z25dx9sxv2" timestamp="1371807067"&gt;300&lt;/key&gt;&lt;/foreign-keys&gt;&lt;ref-type name="Journal Article"&gt;17&lt;/ref-type&gt;&lt;contributors&gt;&lt;authors&gt;&lt;author&gt;Iacobas, I.&lt;/author&gt;&lt;author&gt;Burrows, P. E.&lt;/author&gt;&lt;author&gt;Frieden, I. J.&lt;/author&gt;&lt;author&gt;Liang, M. G.&lt;/author&gt;&lt;author&gt;Mulliken, J. B.&lt;/author&gt;&lt;author&gt;Mancini, A. J.&lt;/author&gt;&lt;author&gt;Kramer, D.&lt;/author&gt;&lt;author&gt;Paller, A. S.&lt;/author&gt;&lt;author&gt;Silverman, R.&lt;/author&gt;&lt;author&gt;Wagner, A. M.&lt;/author&gt;&lt;author&gt;Metry, D. W.&lt;/author&gt;&lt;/authors&gt;&lt;/contributors&gt;&lt;titles&gt;&lt;title&gt;LUMBAR: association between cutaneous infantile hemangiomas of the lower body and regional congenital anomalies&lt;/title&gt;&lt;secondary-title&gt;J Pediatr&lt;/secondary-title&gt;&lt;/titles&gt;&lt;periodical&gt;&lt;full-title&gt;J Pediatr&lt;/full-title&gt;&lt;/periodical&gt;&lt;pages&gt;795-801&lt;/pages&gt;&lt;volume&gt;157&lt;/volume&gt;&lt;number&gt;5&lt;/number&gt;&lt;keywords&gt;&lt;keyword&gt;Aim&lt;/keyword&gt;&lt;keyword&gt;Im&lt;/keyword&gt;&lt;keyword&gt;Algorithms&lt;/keyword&gt;&lt;keyword&gt;*Congenital Abnormalities/diagnosis&lt;/keyword&gt;&lt;keyword&gt;Female&lt;/keyword&gt;&lt;keyword&gt;Hemangioma/*complications/diagnosis&lt;/keyword&gt;&lt;keyword&gt;Humans&lt;/keyword&gt;&lt;keyword&gt;Infant&lt;/keyword&gt;&lt;keyword&gt;Infant, Newborn&lt;/keyword&gt;&lt;keyword&gt;Male&lt;/keyword&gt;&lt;keyword&gt;Retrospective Studies&lt;/keyword&gt;&lt;keyword&gt;Skin Neoplasms/*complications/diagnosis&lt;/keyword&gt;&lt;/keywords&gt;&lt;dates&gt;&lt;year&gt;2010&lt;/year&gt;&lt;/dates&gt;&lt;isbn&gt;1097-6833 (Electronic)&amp;#xD;0022-3476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re is no diagnostic consensus for LUMBAR, SACRAL</w:t>
      </w:r>
      <w:r w:rsidR="000A3FCA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or PELVIS, such as for PHACES. Screening with ultrasound scanning of the spine, abdomen</w:t>
      </w:r>
      <w:r w:rsidR="000A3FCA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pelvis is suggested for all patients with </w:t>
      </w:r>
      <w:r w:rsidR="000A3FCA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>segmental IH greater than 2</w:t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>5</w:t>
      </w:r>
      <w:r w:rsidR="000A3FCA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cm in diameter of any lumbosacral or perineal region </w:t>
      </w:r>
      <w:r w:rsidR="0067522F" w:rsidRPr="008F6E8E">
        <w:rPr>
          <w:rFonts w:ascii="Book Antiqua" w:hAnsi="Book Antiqua"/>
          <w:sz w:val="24"/>
          <w:szCs w:val="24"/>
          <w:lang w:val="en-US"/>
        </w:rPr>
        <w:t xml:space="preserve">who are younger than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3 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mo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. For children older than 3 </w:t>
      </w:r>
      <w:proofErr w:type="spellStart"/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proofErr w:type="gramEnd"/>
      <w:r w:rsidR="000A3FCA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MRI is indicated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JYWNvYmFzPC9BdXRob3I+PFllYXI+MjAxMDwvWWVhcj48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JYWNvYmFzPC9BdXRob3I+PFllYXI+MjAxMDwvWWVhcj48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8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71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3F4615" w:rsidRP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lastRenderedPageBreak/>
        <w:t xml:space="preserve">MANAGEMENT (PAST, PRESENT, </w:t>
      </w:r>
      <w:r w:rsidR="0067522F" w:rsidRPr="008F6E8E">
        <w:rPr>
          <w:rFonts w:ascii="Book Antiqua" w:hAnsi="Book Antiqua"/>
          <w:b/>
          <w:sz w:val="24"/>
          <w:szCs w:val="24"/>
          <w:lang w:val="en-US"/>
        </w:rPr>
        <w:t>AND</w:t>
      </w:r>
      <w:r w:rsidR="00135760" w:rsidRPr="008F6E8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b/>
          <w:sz w:val="24"/>
          <w:szCs w:val="24"/>
          <w:lang w:val="en-US"/>
        </w:rPr>
        <w:t>FUTURE)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>The management of IHs has been changed drastically since the discover</w:t>
      </w:r>
      <w:r w:rsidR="000A3FCA" w:rsidRPr="008F6E8E">
        <w:rPr>
          <w:rFonts w:ascii="Book Antiqua" w:hAnsi="Book Antiqua"/>
          <w:sz w:val="24"/>
          <w:szCs w:val="24"/>
          <w:lang w:val="en-US"/>
        </w:rPr>
        <w:t xml:space="preserve">y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of the efficacy of propranolol treatment </w:t>
      </w:r>
      <w:r w:rsidR="00AA564A" w:rsidRPr="008F6E8E">
        <w:rPr>
          <w:rFonts w:ascii="Book Antiqua" w:hAnsi="Book Antiqua"/>
          <w:sz w:val="24"/>
          <w:szCs w:val="24"/>
          <w:lang w:val="en-US"/>
        </w:rPr>
        <w:t xml:space="preserve">for this indication </w:t>
      </w:r>
      <w:r w:rsidRPr="008F6E8E">
        <w:rPr>
          <w:rFonts w:ascii="Book Antiqua" w:hAnsi="Book Antiqua"/>
          <w:sz w:val="24"/>
          <w:szCs w:val="24"/>
          <w:lang w:val="en-US"/>
        </w:rPr>
        <w:t>in 2008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eaute-Labreze&lt;/Author&gt;&lt;Year&gt;2008&lt;/Year&gt;&lt;RecNum&gt;283&lt;/RecNum&gt;&lt;DisplayText&gt;&lt;style face="superscript"&gt;[13]&lt;/style&gt;&lt;/DisplayText&gt;&lt;record&gt;&lt;rec-number&gt;283&lt;/rec-number&gt;&lt;foreign-keys&gt;&lt;key app="EN" db-id="5adarr2w6szpvper2s7vfr9iw5z25dx9sxv2" timestamp="1369299752"&gt;283&lt;/key&gt;&lt;/foreign-keys&gt;&lt;ref-type name="Journal Article"&gt;17&lt;/ref-type&gt;&lt;contributors&gt;&lt;authors&gt;&lt;author&gt;Leaute-Labreze, C.&lt;/author&gt;&lt;author&gt;Dumas de la Roque, E.&lt;/author&gt;&lt;author&gt;Hubiche, T.&lt;/author&gt;&lt;author&gt;Boralevi, F.&lt;/author&gt;&lt;author&gt;Thambo, J. B.&lt;/author&gt;&lt;author&gt;Taieb, A.&lt;/author&gt;&lt;/authors&gt;&lt;/contributors&gt;&lt;titles&gt;&lt;title&gt;Propranolol for severe hemangiomas of infancy&lt;/title&gt;&lt;secondary-title&gt;N Engl J Med&lt;/secondary-title&gt;&lt;/titles&gt;&lt;periodical&gt;&lt;full-title&gt;N Engl J Med&lt;/full-title&gt;&lt;abbr-1&gt;The New England journal of medicine&lt;/abbr-1&gt;&lt;/periodical&gt;&lt;pages&gt;2649-51&lt;/pages&gt;&lt;volume&gt;358&lt;/volume&gt;&lt;number&gt;24&lt;/number&gt;&lt;keywords&gt;&lt;keyword&gt;0 (Adrenergic beta-Antagonists)&lt;/keyword&gt;&lt;keyword&gt;0 (Glucocorticoids)&lt;/keyword&gt;&lt;keyword&gt;50-24-8 (Prednisolone)&lt;/keyword&gt;&lt;keyword&gt;525-66-6 (Propranolol)&lt;/keyword&gt;&lt;keyword&gt;Aim&lt;/keyword&gt;&lt;keyword&gt;Im&lt;/keyword&gt;&lt;keyword&gt;Adrenergic beta-Antagonists/*therapeutic use&lt;/keyword&gt;&lt;keyword&gt;Drug Therapy, Combination&lt;/keyword&gt;&lt;keyword&gt;Facial Neoplasms/*drug therapy&lt;/keyword&gt;&lt;keyword&gt;Glucocorticoids/therapeutic use&lt;/keyword&gt;&lt;keyword&gt;Hemangioma, Capillary/*drug therapy&lt;/keyword&gt;&lt;keyword&gt;Humans&lt;/keyword&gt;&lt;keyword&gt;Infant&lt;/keyword&gt;&lt;keyword&gt;Male&lt;/keyword&gt;&lt;keyword&gt;Nose Neoplasms/drug therapy&lt;/keyword&gt;&lt;keyword&gt;Prednisolone/therapeutic use&lt;/keyword&gt;&lt;keyword&gt;Propranolol/*therapeutic use&lt;/keyword&gt;&lt;/keywords&gt;&lt;dates&gt;&lt;year&gt;2008&lt;/year&gt;&lt;/dates&gt;&lt;isbn&gt;1533-4406 (Electronic)&amp;#xD;0028-4793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16ECF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lthough there are no uniform international guidelines available for the treatment of IHs, propranolol is now considered </w:t>
      </w:r>
      <w:r w:rsidR="000A3FCA" w:rsidRPr="008F6E8E">
        <w:rPr>
          <w:rFonts w:ascii="Book Antiqua" w:hAnsi="Book Antiqua"/>
          <w:sz w:val="24"/>
          <w:szCs w:val="24"/>
          <w:lang w:val="en-US"/>
        </w:rPr>
        <w:t xml:space="preserve">to be </w:t>
      </w:r>
      <w:r w:rsidR="0067522F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treatment </w:t>
      </w:r>
      <w:r w:rsidR="000A3FCA" w:rsidRPr="008F6E8E">
        <w:rPr>
          <w:rFonts w:ascii="Book Antiqua" w:hAnsi="Book Antiqua"/>
          <w:color w:val="000000"/>
          <w:sz w:val="24"/>
          <w:szCs w:val="24"/>
          <w:lang w:val="en-US"/>
        </w:rPr>
        <w:t>of first choice</w:t>
      </w:r>
      <w:r w:rsidRPr="008F6E8E">
        <w:rPr>
          <w:rFonts w:ascii="Book Antiqua" w:hAnsi="Book Antiqua"/>
          <w:sz w:val="24"/>
          <w:szCs w:val="24"/>
          <w:lang w:val="en-US"/>
        </w:rPr>
        <w:t>. Before that, a whole range of treatments ha</w:t>
      </w:r>
      <w:r w:rsidR="000A3FCA" w:rsidRPr="008F6E8E">
        <w:rPr>
          <w:rFonts w:ascii="Book Antiqua" w:hAnsi="Book Antiqua"/>
          <w:sz w:val="24"/>
          <w:szCs w:val="24"/>
          <w:lang w:val="en-US"/>
        </w:rPr>
        <w:t>d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been applied. Some of these treatments are rarely or no longer used (</w:t>
      </w:r>
      <w:r w:rsidRPr="00A80B13">
        <w:rPr>
          <w:rFonts w:ascii="Book Antiqua" w:hAnsi="Book Antiqua"/>
          <w:i/>
          <w:sz w:val="24"/>
          <w:szCs w:val="24"/>
          <w:lang w:val="en-US"/>
        </w:rPr>
        <w:t>e.g.</w:t>
      </w:r>
      <w:r w:rsidR="00A80B13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X-irradiation therapy) because of their side effects and/or low efficacy. </w:t>
      </w:r>
    </w:p>
    <w:p w:rsid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3F4615" w:rsidRDefault="00BD61A2" w:rsidP="00785B07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F4615">
        <w:rPr>
          <w:rFonts w:ascii="Book Antiqua" w:hAnsi="Book Antiqua"/>
          <w:b/>
          <w:i/>
          <w:sz w:val="24"/>
          <w:szCs w:val="24"/>
          <w:lang w:val="en-US"/>
        </w:rPr>
        <w:t>Past</w:t>
      </w:r>
    </w:p>
    <w:p w:rsidR="00BD61A2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3F4615">
        <w:rPr>
          <w:rFonts w:ascii="Book Antiqua" w:hAnsi="Book Antiqua"/>
          <w:b/>
          <w:sz w:val="24"/>
          <w:szCs w:val="24"/>
          <w:lang w:val="en-US"/>
        </w:rPr>
        <w:t>X-irradiation</w:t>
      </w:r>
      <w:r w:rsidRPr="003F4615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>:</w:t>
      </w:r>
      <w:r>
        <w:rPr>
          <w:rFonts w:ascii="Book Antiqua" w:eastAsiaTheme="minorEastAsia" w:hAnsi="Book Antiqua" w:hint="eastAsia"/>
          <w:i/>
          <w:sz w:val="24"/>
          <w:szCs w:val="24"/>
          <w:lang w:val="en-US" w:eastAsia="zh-CN"/>
        </w:rPr>
        <w:t xml:space="preserve"> </w:t>
      </w:r>
      <w:r w:rsidR="00BD61A2" w:rsidRPr="008F6E8E">
        <w:rPr>
          <w:rFonts w:ascii="Book Antiqua" w:hAnsi="Book Antiqua"/>
          <w:sz w:val="24"/>
          <w:szCs w:val="24"/>
          <w:lang w:val="en-US"/>
        </w:rPr>
        <w:t>Although there was already evidence that IHs involute spontaneously, X-irradiation has been widely used for two decades between 1930 and 1950, resulting in (unnecessary) radiation exposure and post</w:t>
      </w:r>
      <w:r w:rsidR="000A3FCA" w:rsidRPr="008F6E8E">
        <w:rPr>
          <w:rFonts w:ascii="Book Antiqua" w:hAnsi="Book Antiqua"/>
          <w:sz w:val="24"/>
          <w:szCs w:val="24"/>
          <w:lang w:val="en-US"/>
        </w:rPr>
        <w:t>-</w:t>
      </w:r>
      <w:r w:rsidR="00BD61A2" w:rsidRPr="008F6E8E">
        <w:rPr>
          <w:rFonts w:ascii="Book Antiqua" w:hAnsi="Book Antiqua"/>
          <w:sz w:val="24"/>
          <w:szCs w:val="24"/>
          <w:lang w:val="en-US"/>
        </w:rPr>
        <w:t>radiation skin atrophy, pigmentation, telangiectasia, contractures</w:t>
      </w:r>
      <w:r w:rsidR="000A3FCA" w:rsidRPr="008F6E8E">
        <w:rPr>
          <w:rFonts w:ascii="Book Antiqua" w:hAnsi="Book Antiqua"/>
          <w:sz w:val="24"/>
          <w:szCs w:val="24"/>
          <w:lang w:val="en-US"/>
        </w:rPr>
        <w:t>,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and risk </w:t>
      </w:r>
      <w:r w:rsidR="0067522F" w:rsidRPr="008F6E8E">
        <w:rPr>
          <w:rFonts w:ascii="Book Antiqua" w:hAnsi="Book Antiqua"/>
          <w:sz w:val="24"/>
          <w:szCs w:val="24"/>
          <w:lang w:val="en-US"/>
        </w:rPr>
        <w:t xml:space="preserve">of </w:t>
      </w:r>
      <w:r w:rsidR="00BD61A2" w:rsidRPr="008F6E8E">
        <w:rPr>
          <w:rFonts w:ascii="Book Antiqua" w:hAnsi="Book Antiqua"/>
          <w:sz w:val="24"/>
          <w:szCs w:val="24"/>
          <w:lang w:val="en-US"/>
        </w:rPr>
        <w:t>skin cancer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dWxsaWtlbjwvQXV0aG9yPjxZZWFyPjE5ODg8L1llYXI+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dWxsaWtlbjwvQXV0aG9yPjxZZWFyPjE5ODg8L1llYXI+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2-74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3F4615" w:rsidRP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i/>
          <w:sz w:val="24"/>
          <w:szCs w:val="24"/>
          <w:lang w:val="en-US" w:eastAsia="zh-CN"/>
        </w:rPr>
      </w:pPr>
    </w:p>
    <w:p w:rsidR="00BD61A2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3F4615">
        <w:rPr>
          <w:rFonts w:ascii="Book Antiqua" w:hAnsi="Book Antiqua"/>
          <w:b/>
          <w:sz w:val="24"/>
          <w:szCs w:val="24"/>
          <w:lang w:val="en-US"/>
        </w:rPr>
        <w:t>Vincristine</w:t>
      </w:r>
      <w:r w:rsidRPr="003F4615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>:</w:t>
      </w:r>
      <w:r>
        <w:rPr>
          <w:rFonts w:ascii="Book Antiqua" w:eastAsiaTheme="minorEastAsia" w:hAnsi="Book Antiqua" w:hint="eastAsia"/>
          <w:i/>
          <w:sz w:val="24"/>
          <w:szCs w:val="24"/>
          <w:lang w:val="en-US" w:eastAsia="zh-CN"/>
        </w:rPr>
        <w:t xml:space="preserve"> 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Vincristine is a </w:t>
      </w:r>
      <w:proofErr w:type="spellStart"/>
      <w:r w:rsidR="00BD61A2" w:rsidRPr="008F6E8E">
        <w:rPr>
          <w:rFonts w:ascii="Book Antiqua" w:hAnsi="Book Antiqua"/>
          <w:sz w:val="24"/>
          <w:szCs w:val="24"/>
          <w:lang w:val="en-US"/>
        </w:rPr>
        <w:t>vinca</w:t>
      </w:r>
      <w:proofErr w:type="spellEnd"/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alkaloid that is widely used in cancer chemotherapy. Treatment of IHs with vincristine was first described in 1993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Boehm&lt;/Author&gt;&lt;Year&gt;1993&lt;/Year&gt;&lt;RecNum&gt;1624&lt;/RecNum&gt;&lt;DisplayText&gt;&lt;style face="superscript"&gt;[75]&lt;/style&gt;&lt;/DisplayText&gt;&lt;record&gt;&lt;rec-number&gt;1624&lt;/rec-number&gt;&lt;foreign-keys&gt;&lt;key app="EN" db-id="5adarr2w6szpvper2s7vfr9iw5z25dx9sxv2" timestamp="1437468290"&gt;1624&lt;/key&gt;&lt;/foreign-keys&gt;&lt;ref-type name="Journal Article"&gt;17&lt;/ref-type&gt;&lt;contributors&gt;&lt;authors&gt;&lt;author&gt;Boehm, D. K.&lt;/author&gt;&lt;author&gt;Kobrinsky, N. L.&lt;/author&gt;&lt;/authors&gt;&lt;/contributors&gt;&lt;titles&gt;&lt;title&gt;Treatment of cavernous hemangioma with vincristine&lt;/title&gt;&lt;secondary-title&gt;Ann Pharmacother&lt;/secondary-title&gt;&lt;alt-title&gt;The Annals of pharmacotherapy&lt;/alt-title&gt;&lt;/titles&gt;&lt;periodical&gt;&lt;full-title&gt;Ann Pharmacother&lt;/full-title&gt;&lt;abbr-1&gt;The Annals of pharmacotherapy&lt;/abbr-1&gt;&lt;/periodical&gt;&lt;alt-periodical&gt;&lt;full-title&gt;Ann Pharmacother&lt;/full-title&gt;&lt;abbr-1&gt;The Annals of pharmacotherapy&lt;/abbr-1&gt;&lt;/alt-periodical&gt;&lt;pages&gt;981&lt;/pages&gt;&lt;volume&gt;27&lt;/volume&gt;&lt;number&gt;7-8&lt;/number&gt;&lt;edition&gt;1993/07/01&lt;/edition&gt;&lt;keywords&gt;&lt;keyword&gt;Head and Neck Neoplasms/*drug therapy&lt;/keyword&gt;&lt;keyword&gt;Hemangioma, Cavernous/*drug therapy&lt;/keyword&gt;&lt;keyword&gt;Humans&lt;/keyword&gt;&lt;keyword&gt;Infant&lt;/keyword&gt;&lt;keyword&gt;Vincristine/*therapeutic use&lt;/keyword&gt;&lt;/keywords&gt;&lt;dates&gt;&lt;year&gt;1993&lt;/year&gt;&lt;pub-dates&gt;&lt;date&gt;Jul-Aug&lt;/date&gt;&lt;/pub-dates&gt;&lt;/dates&gt;&lt;isbn&gt;1060-0280 (Print)&amp;#xD;1060-0280&lt;/isbn&gt;&lt;accession-num&gt;8364292&lt;/accession-num&gt;&lt;urls&gt;&lt;/urls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5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This chemotherapeutic </w:t>
      </w:r>
      <w:r w:rsidR="000A3FCA" w:rsidRPr="008F6E8E">
        <w:rPr>
          <w:rFonts w:ascii="Book Antiqua" w:hAnsi="Book Antiqua"/>
          <w:sz w:val="24"/>
          <w:szCs w:val="24"/>
          <w:lang w:val="en-US"/>
        </w:rPr>
        <w:t xml:space="preserve">drug </w:t>
      </w:r>
      <w:r w:rsidR="00BD61A2" w:rsidRPr="008F6E8E">
        <w:rPr>
          <w:rFonts w:ascii="Book Antiqua" w:hAnsi="Book Antiqua"/>
          <w:sz w:val="24"/>
          <w:szCs w:val="24"/>
          <w:lang w:val="en-US"/>
        </w:rPr>
        <w:t>inhibits microtubule formation, causing arrest of mitosis and subsequent apoptosi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Ames&lt;/Author&gt;&lt;Year&gt;2015&lt;/Year&gt;&lt;RecNum&gt;1616&lt;/RecNum&gt;&lt;DisplayText&gt;&lt;style face="superscript"&gt;[76]&lt;/style&gt;&lt;/DisplayText&gt;&lt;record&gt;&lt;rec-number&gt;1616&lt;/rec-number&gt;&lt;foreign-keys&gt;&lt;key app="EN" db-id="5adarr2w6szpvper2s7vfr9iw5z25dx9sxv2" timestamp="1437393391"&gt;1616&lt;/key&gt;&lt;/foreign-keys&gt;&lt;ref-type name="Journal Article"&gt;17&lt;/ref-type&gt;&lt;contributors&gt;&lt;authors&gt;&lt;author&gt;Ames, J. A.&lt;/author&gt;&lt;author&gt;Sykes, J. M.&lt;/author&gt;&lt;/authors&gt;&lt;/contributors&gt;&lt;auth-address&gt;Department of Otolaryngology/Facial Plastic Surgery, University of California, Davis Health System, California, USA.&lt;/auth-address&gt;&lt;titles&gt;&lt;title&gt;Current trends in medical management of infantile hemangioma&lt;/title&gt;&lt;secondary-title&gt;Curr Opin Otolaryngol Head Neck Surg&lt;/secondary-title&gt;&lt;alt-title&gt;Current opinion in otolaryngology &amp;amp; head and neck surgery&lt;/alt-title&gt;&lt;/titles&gt;&lt;periodical&gt;&lt;full-title&gt;Curr Opin Otolaryngol Head Neck Surg&lt;/full-title&gt;&lt;abbr-1&gt;Current opinion in otolaryngology &amp;amp; head and neck surgery&lt;/abbr-1&gt;&lt;/periodical&gt;&lt;alt-periodical&gt;&lt;full-title&gt;Curr Opin Otolaryngol Head Neck Surg&lt;/full-title&gt;&lt;abbr-1&gt;Current opinion in otolaryngology &amp;amp; head and neck surgery&lt;/abbr-1&gt;&lt;/alt-periodical&gt;&lt;pages&gt;286-91&lt;/pages&gt;&lt;volume&gt;23&lt;/volume&gt;&lt;number&gt;4&lt;/number&gt;&lt;edition&gt;2015/06/24&lt;/edition&gt;&lt;dates&gt;&lt;year&gt;2015&lt;/year&gt;&lt;pub-dates&gt;&lt;date&gt;Aug&lt;/date&gt;&lt;/pub-dates&gt;&lt;/dates&gt;&lt;isbn&gt;1068-9508&lt;/isbn&gt;&lt;accession-num&gt;26101875&lt;/accession-num&gt;&lt;urls&gt;&lt;/urls&gt;&lt;electronic-resource-num&gt;10.1097/moo.0000000000000170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Additionally, vincristine seems to affect angiogenesi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Y2hpcm5lcjwvQXV0aG9yPjxZZWFyPjE5OTg8L1llYXI+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YWJici0xPkNs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Y2hpcm5lcjwvQXV0aG9yPjxZZWFyPjE5OTg8L1llYXI+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YWJici0xPkNs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7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Nowadays, it may only be indicated for severe IHs</w:t>
      </w:r>
      <w:r w:rsidR="0067522F" w:rsidRPr="008F6E8E">
        <w:rPr>
          <w:rFonts w:ascii="Book Antiqua" w:hAnsi="Book Antiqua"/>
          <w:sz w:val="24"/>
          <w:szCs w:val="24"/>
          <w:lang w:val="en-US"/>
        </w:rPr>
        <w:t xml:space="preserve"> that are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resistant to other therapies. The use of vincristine requires a central</w:t>
      </w:r>
      <w:r w:rsidR="00717D88" w:rsidRPr="008F6E8E">
        <w:rPr>
          <w:rFonts w:ascii="Book Antiqua" w:hAnsi="Book Antiqua"/>
          <w:sz w:val="24"/>
          <w:szCs w:val="24"/>
          <w:lang w:val="en-US"/>
        </w:rPr>
        <w:t xml:space="preserve"> venous catheter </w:t>
      </w:r>
      <w:r w:rsidR="00BD61A2" w:rsidRPr="008F6E8E">
        <w:rPr>
          <w:rFonts w:ascii="Book Antiqua" w:hAnsi="Book Antiqua"/>
          <w:sz w:val="24"/>
          <w:szCs w:val="24"/>
          <w:lang w:val="en-US"/>
        </w:rPr>
        <w:t>for chronic administration. Furthermore, it has potential severe side effects</w:t>
      </w:r>
      <w:r w:rsidR="00717D88" w:rsidRPr="008F6E8E">
        <w:rPr>
          <w:rFonts w:ascii="Book Antiqua" w:hAnsi="Book Antiqua"/>
          <w:sz w:val="24"/>
          <w:szCs w:val="24"/>
          <w:lang w:val="en-US"/>
        </w:rPr>
        <w:t>, such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as peripheral mixed sensor</w:t>
      </w:r>
      <w:r w:rsidR="00717D88" w:rsidRPr="008F6E8E">
        <w:rPr>
          <w:rFonts w:ascii="Book Antiqua" w:hAnsi="Book Antiqua"/>
          <w:sz w:val="24"/>
          <w:szCs w:val="24"/>
          <w:lang w:val="en-US"/>
        </w:rPr>
        <w:t>i</w:t>
      </w:r>
      <w:r w:rsidR="00BD61A2" w:rsidRPr="008F6E8E">
        <w:rPr>
          <w:rFonts w:ascii="Book Antiqua" w:hAnsi="Book Antiqua"/>
          <w:sz w:val="24"/>
          <w:szCs w:val="24"/>
          <w:lang w:val="en-US"/>
        </w:rPr>
        <w:t>motor neurotoxicity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ZXJlei1WYWxsZTwvQXV0aG9yPjxZZWFyPjIwMTA8L1ll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ZXJlei1WYWxsZTwvQXV0aG9yPjxZZWFyPjIwMTA8L1ll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Other, less severe, side effects include rash, alopecia</w:t>
      </w:r>
      <w:r w:rsidR="00717D88" w:rsidRPr="008F6E8E">
        <w:rPr>
          <w:rFonts w:ascii="Book Antiqua" w:hAnsi="Book Antiqua"/>
          <w:sz w:val="24"/>
          <w:szCs w:val="24"/>
          <w:lang w:val="en-US"/>
        </w:rPr>
        <w:t>,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and local reactions</w:t>
      </w:r>
      <w:r w:rsidR="00717D88" w:rsidRPr="008F6E8E">
        <w:rPr>
          <w:rFonts w:ascii="Book Antiqua" w:hAnsi="Book Antiqua"/>
          <w:sz w:val="24"/>
          <w:szCs w:val="24"/>
          <w:lang w:val="en-US"/>
        </w:rPr>
        <w:t>,</w:t>
      </w:r>
      <w:r w:rsidR="00BD61A2" w:rsidRPr="008F6E8E">
        <w:rPr>
          <w:rFonts w:ascii="Book Antiqua" w:hAnsi="Book Antiqua"/>
          <w:sz w:val="24"/>
          <w:szCs w:val="24"/>
          <w:lang w:val="en-US"/>
        </w:rPr>
        <w:t xml:space="preserve"> such as phlebitis and necrosi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Janmohamed&lt;/Author&gt;&lt;Year&gt;2015&lt;/Year&gt;&lt;RecNum&gt;1610&lt;/RecNum&gt;&lt;DisplayText&gt;&lt;style face="superscript"&gt;[74]&lt;/style&gt;&lt;/DisplayText&gt;&lt;record&gt;&lt;rec-number&gt;1610&lt;/rec-number&gt;&lt;foreign-keys&gt;&lt;key app="EN" db-id="5adarr2w6szpvper2s7vfr9iw5z25dx9sxv2" timestamp="1437386265"&gt;1610&lt;/key&gt;&lt;/foreign-keys&gt;&lt;ref-type name="Journal Article"&gt;17&lt;/ref-type&gt;&lt;contributors&gt;&lt;authors&gt;&lt;author&gt;Janmohamed, S. R.&lt;/author&gt;&lt;author&gt;Madern, G. C.&lt;/author&gt;&lt;author&gt;de Laat, P. C.&lt;/author&gt;&lt;author&gt;Oranje, A. P.&lt;/author&gt;&lt;/authors&gt;&lt;/contributors&gt;&lt;auth-address&gt;Department of Dermatology, UZ Brussel, University Medical Centre, Brussels, Belgium, sherief.janmohamed@uzbrussel.be.&lt;/auth-address&gt;&lt;titles&gt;&lt;title&gt;Educational paper: therapy of infantile haemangioma--history and current state (part II)&lt;/title&gt;&lt;secondary-title&gt;Eur J Pediatr&lt;/secondary-title&gt;&lt;alt-title&gt;European journal of pediatrics&lt;/alt-title&gt;&lt;/titles&gt;&lt;periodical&gt;&lt;full-title&gt;Eur J Pediatr&lt;/full-title&gt;&lt;abbr-1&gt;European journal of pediatrics&lt;/abbr-1&gt;&lt;/periodical&gt;&lt;alt-periodical&gt;&lt;full-title&gt;Eur J Pediatr&lt;/full-title&gt;&lt;abbr-1&gt;European journal of pediatrics&lt;/abbr-1&gt;&lt;/alt-periodical&gt;&lt;pages&gt;259-66&lt;/pages&gt;&lt;volume&gt;174&lt;/volume&gt;&lt;number&gt;2&lt;/number&gt;&lt;edition&gt;2014/09/03&lt;/edition&gt;&lt;dates&gt;&lt;year&gt;2015&lt;/year&gt;&lt;pub-dates&gt;&lt;date&gt;Feb&lt;/date&gt;&lt;/pub-dates&gt;&lt;/dates&gt;&lt;isbn&gt;0340-6199&lt;/isbn&gt;&lt;accession-num&gt;25178895&lt;/accession-num&gt;&lt;urls&gt;&lt;/urls&gt;&lt;electronic-resource-num&gt;10.1007/s00431-014-2404-5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4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3F4615" w:rsidRP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i/>
          <w:sz w:val="24"/>
          <w:szCs w:val="24"/>
          <w:lang w:val="en-US" w:eastAsia="zh-CN"/>
        </w:rPr>
      </w:pPr>
    </w:p>
    <w:p w:rsidR="00BD61A2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3F4615">
        <w:rPr>
          <w:rFonts w:ascii="Book Antiqua" w:hAnsi="Book Antiqua"/>
          <w:b/>
          <w:sz w:val="24"/>
          <w:szCs w:val="24"/>
          <w:lang w:val="en-US"/>
        </w:rPr>
        <w:t>Interferon</w:t>
      </w:r>
      <w:r w:rsidR="003F4615">
        <w:rPr>
          <w:rFonts w:ascii="Book Antiqua" w:eastAsiaTheme="minorEastAsia" w:hAnsi="Book Antiqua"/>
          <w:b/>
          <w:sz w:val="24"/>
          <w:szCs w:val="24"/>
          <w:lang w:val="en-US" w:eastAsia="zh-CN"/>
        </w:rPr>
        <w:t xml:space="preserve">: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he use of subcutaneous </w:t>
      </w:r>
      <w:r w:rsidR="00717D88" w:rsidRPr="008F6E8E">
        <w:rPr>
          <w:rFonts w:ascii="Book Antiqua" w:hAnsi="Book Antiqua"/>
          <w:sz w:val="24"/>
          <w:szCs w:val="24"/>
          <w:lang w:val="en-US"/>
        </w:rPr>
        <w:t>i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nterferon </w:t>
      </w:r>
      <w:r w:rsidR="00717D88" w:rsidRPr="008F6E8E">
        <w:rPr>
          <w:rFonts w:ascii="Book Antiqua" w:hAnsi="Book Antiqua"/>
          <w:sz w:val="24"/>
          <w:szCs w:val="24"/>
          <w:lang w:val="en-US"/>
        </w:rPr>
        <w:sym w:font="Symbol" w:char="F061"/>
      </w:r>
      <w:r w:rsidRPr="008F6E8E">
        <w:rPr>
          <w:rFonts w:ascii="Book Antiqua" w:hAnsi="Book Antiqua"/>
          <w:sz w:val="24"/>
          <w:szCs w:val="24"/>
          <w:lang w:val="en-US"/>
        </w:rPr>
        <w:t xml:space="preserve">-2a and -2b </w:t>
      </w:r>
      <w:r w:rsidR="0061256E" w:rsidRPr="008F6E8E">
        <w:rPr>
          <w:rFonts w:ascii="Book Antiqua" w:hAnsi="Book Antiqua"/>
          <w:sz w:val="24"/>
          <w:szCs w:val="24"/>
          <w:lang w:val="en-US"/>
        </w:rPr>
        <w:t xml:space="preserve">for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he treatment of IHs was </w:t>
      </w:r>
      <w:r w:rsidR="0061256E" w:rsidRPr="008F6E8E">
        <w:rPr>
          <w:rFonts w:ascii="Book Antiqua" w:hAnsi="Book Antiqua"/>
          <w:sz w:val="24"/>
          <w:szCs w:val="24"/>
          <w:lang w:val="en-US"/>
        </w:rPr>
        <w:t xml:space="preserve">first </w:t>
      </w:r>
      <w:r w:rsidRPr="008F6E8E">
        <w:rPr>
          <w:rFonts w:ascii="Book Antiqua" w:hAnsi="Book Antiqua"/>
          <w:sz w:val="24"/>
          <w:szCs w:val="24"/>
          <w:lang w:val="en-US"/>
        </w:rPr>
        <w:t>described in 1989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Orchard&lt;/Author&gt;&lt;Year&gt;1989&lt;/Year&gt;&lt;RecNum&gt;1627&lt;/RecNum&gt;&lt;DisplayText&gt;&lt;style face="superscript"&gt;[79]&lt;/style&gt;&lt;/DisplayText&gt;&lt;record&gt;&lt;rec-number&gt;1627&lt;/rec-number&gt;&lt;foreign-keys&gt;&lt;key app="EN" db-id="5adarr2w6szpvper2s7vfr9iw5z25dx9sxv2" timestamp="1437471637"&gt;1627&lt;/key&gt;&lt;/foreign-keys&gt;&lt;ref-type name="Journal Article"&gt;17&lt;/ref-type&gt;&lt;contributors&gt;&lt;authors&gt;&lt;author&gt;Orchard, P. J.&lt;/author&gt;&lt;author&gt;Smith, C. M., 3rd&lt;/author&gt;&lt;author&gt;Woods, W. G.&lt;/author&gt;&lt;author&gt;Day, D. L.&lt;/author&gt;&lt;author&gt;Dehner, L. P.&lt;/author&gt;&lt;author&gt;Shapiro, R.&lt;/author&gt;&lt;/authors&gt;&lt;/contributors&gt;&lt;titles&gt;&lt;title&gt;Treatment of haemangioendotheliomas with alpha interferon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565-7&lt;/pages&gt;&lt;volume&gt;2&lt;/volume&gt;&lt;number&gt;8662&lt;/number&gt;&lt;edition&gt;1989/09/02&lt;/edition&gt;&lt;keywords&gt;&lt;keyword&gt;Combined Modality Therapy&lt;/keyword&gt;&lt;keyword&gt;Drug Administration Schedule&lt;/keyword&gt;&lt;keyword&gt;Hemangioendothelioma/radiography/*therapy&lt;/keyword&gt;&lt;keyword&gt;Humans&lt;/keyword&gt;&lt;keyword&gt;Infant&lt;/keyword&gt;&lt;keyword&gt;Interferon Type I/administration &amp;amp; dosage/*therapeutic use&lt;/keyword&gt;&lt;keyword&gt;Lung Neoplasms/radiography/*therapy&lt;/keyword&gt;&lt;keyword&gt;Male&lt;/keyword&gt;&lt;keyword&gt;Palatal Neoplasms/radiography/*therapy&lt;/keyword&gt;&lt;keyword&gt;Tomography, X-Ray Computed&lt;/keyword&gt;&lt;/keywords&gt;&lt;dates&gt;&lt;year&gt;1989&lt;/year&gt;&lt;pub-dates&gt;&lt;date&gt;Sep 2&lt;/date&gt;&lt;/pub-dates&gt;&lt;/dates&gt;&lt;isbn&gt;0140-6736 (Print)&amp;#xD;0140-6736&lt;/isbn&gt;&lt;accession-num&gt;2570269&lt;/accession-num&gt;&lt;urls&gt;&lt;/urls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ts therapeutic effectiveness has been attributed to its anti-angiogenic properties. Interferon </w:t>
      </w:r>
      <w:r w:rsidR="0061256E" w:rsidRPr="008F6E8E">
        <w:rPr>
          <w:rFonts w:ascii="Book Antiqua" w:hAnsi="Book Antiqua"/>
          <w:sz w:val="24"/>
          <w:szCs w:val="24"/>
          <w:lang w:val="en-US"/>
        </w:rPr>
        <w:sym w:font="Symbol" w:char="F061"/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duces apoptosis of endothelial cells, which might also explain the clinically and histologically observed involution without any sign of inflammation or necrosi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Z29uYzwvQXV0aG9yPjxZZWFyPjE5OTg8L1llYXI+PFJl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Z29uYzwvQXV0aG9yPjxZZWFyPjE5OTg8L1llYXI+PFJl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0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Despite its high success rates, the use of interferon in the treatment of complicated IHs </w:t>
      </w:r>
      <w:r w:rsidR="0061256E" w:rsidRPr="008F6E8E">
        <w:rPr>
          <w:rFonts w:ascii="Book Antiqua" w:hAnsi="Book Antiqua"/>
          <w:sz w:val="24"/>
          <w:szCs w:val="24"/>
          <w:lang w:val="en-US"/>
        </w:rPr>
        <w:t xml:space="preserve">has been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abandoned, because of its major side effects, such as spastic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diplegia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and blood abnormalitie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WJldGE8L0F1dGhvcj48WWVhcj4yMDExPC9ZZWFyPjxS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WJldGE8L0F1dGhvcj48WWVhcj4yMDExPC9ZZWFyPjxS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1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82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3F4615" w:rsidRP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F4615">
        <w:rPr>
          <w:rFonts w:ascii="Book Antiqua" w:hAnsi="Book Antiqua"/>
          <w:b/>
          <w:sz w:val="24"/>
          <w:szCs w:val="24"/>
          <w:lang w:val="en-US"/>
        </w:rPr>
        <w:lastRenderedPageBreak/>
        <w:t>Topical corticosteroids</w:t>
      </w:r>
      <w:r w:rsidR="003F4615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 xml:space="preserve">: </w:t>
      </w:r>
      <w:r w:rsidRPr="008F6E8E">
        <w:rPr>
          <w:rFonts w:ascii="Book Antiqua" w:hAnsi="Book Antiqua"/>
          <w:sz w:val="24"/>
          <w:szCs w:val="24"/>
          <w:lang w:val="en-US"/>
        </w:rPr>
        <w:t>Potent topical steroids have been described for small, superficial, localized IH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YXJ6b248L0F1dGhvcj48WWVhcj4yMDA1PC9ZZWFyPjxS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YXJ6b248L0F1dGhvcj48WWVhcj4yMDA1PC9ZZWFyPjxS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ide effects include acne, perioral dermatitis, hypertrichosis, cutaneous atrophy,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striae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>, hypopigmentation</w:t>
      </w:r>
      <w:r w:rsidR="0061256E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subcutaneous fat atrophy. Since the availability of topical </w:t>
      </w:r>
      <w:r w:rsidR="0061256E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lang w:val="en-US"/>
        </w:rPr>
        <w:t xml:space="preserve">-blockers, with </w:t>
      </w:r>
      <w:r w:rsidR="00B50355" w:rsidRPr="008F6E8E">
        <w:rPr>
          <w:rFonts w:ascii="Book Antiqua" w:hAnsi="Book Antiqua"/>
          <w:sz w:val="24"/>
          <w:szCs w:val="24"/>
          <w:lang w:val="en-US"/>
        </w:rPr>
        <w:t xml:space="preserve">fewer </w:t>
      </w:r>
      <w:r w:rsidRPr="008F6E8E">
        <w:rPr>
          <w:rFonts w:ascii="Book Antiqua" w:hAnsi="Book Antiqua"/>
          <w:sz w:val="24"/>
          <w:szCs w:val="24"/>
          <w:lang w:val="en-US"/>
        </w:rPr>
        <w:t>side effects, topical steroids are less often prescribed in current practic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Ames&lt;/Author&gt;&lt;Year&gt;2015&lt;/Year&gt;&lt;RecNum&gt;1616&lt;/RecNum&gt;&lt;DisplayText&gt;&lt;style face="superscript"&gt;[76]&lt;/style&gt;&lt;/DisplayText&gt;&lt;record&gt;&lt;rec-number&gt;1616&lt;/rec-number&gt;&lt;foreign-keys&gt;&lt;key app="EN" db-id="5adarr2w6szpvper2s7vfr9iw5z25dx9sxv2" timestamp="1437393391"&gt;1616&lt;/key&gt;&lt;/foreign-keys&gt;&lt;ref-type name="Journal Article"&gt;17&lt;/ref-type&gt;&lt;contributors&gt;&lt;authors&gt;&lt;author&gt;Ames, J. A.&lt;/author&gt;&lt;author&gt;Sykes, J. M.&lt;/author&gt;&lt;/authors&gt;&lt;/contributors&gt;&lt;auth-address&gt;Department of Otolaryngology/Facial Plastic Surgery, University of California, Davis Health System, California, USA.&lt;/auth-address&gt;&lt;titles&gt;&lt;title&gt;Current trends in medical management of infantile hemangioma&lt;/title&gt;&lt;secondary-title&gt;Curr Opin Otolaryngol Head Neck Surg&lt;/secondary-title&gt;&lt;alt-title&gt;Current opinion in otolaryngology &amp;amp; head and neck surgery&lt;/alt-title&gt;&lt;/titles&gt;&lt;periodical&gt;&lt;full-title&gt;Curr Opin Otolaryngol Head Neck Surg&lt;/full-title&gt;&lt;abbr-1&gt;Current opinion in otolaryngology &amp;amp; head and neck surgery&lt;/abbr-1&gt;&lt;/periodical&gt;&lt;alt-periodical&gt;&lt;full-title&gt;Curr Opin Otolaryngol Head Neck Surg&lt;/full-title&gt;&lt;abbr-1&gt;Current opinion in otolaryngology &amp;amp; head and neck surgery&lt;/abbr-1&gt;&lt;/alt-periodical&gt;&lt;pages&gt;286-91&lt;/pages&gt;&lt;volume&gt;23&lt;/volume&gt;&lt;number&gt;4&lt;/number&gt;&lt;edition&gt;2015/06/24&lt;/edition&gt;&lt;dates&gt;&lt;year&gt;2015&lt;/year&gt;&lt;pub-dates&gt;&lt;date&gt;Aug&lt;/date&gt;&lt;/pub-dates&gt;&lt;/dates&gt;&lt;isbn&gt;1068-9508&lt;/isbn&gt;&lt;accession-num&gt;26101875&lt;/accession-num&gt;&lt;urls&gt;&lt;/urls&gt;&lt;electronic-resource-num&gt;10.1097/moo.0000000000000170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i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F4615">
        <w:rPr>
          <w:rFonts w:ascii="Book Antiqua" w:hAnsi="Book Antiqua"/>
          <w:b/>
          <w:sz w:val="24"/>
          <w:szCs w:val="24"/>
          <w:lang w:val="en-US"/>
        </w:rPr>
        <w:t xml:space="preserve">Topical </w:t>
      </w:r>
      <w:proofErr w:type="spellStart"/>
      <w:r w:rsidRPr="003F4615">
        <w:rPr>
          <w:rFonts w:ascii="Book Antiqua" w:hAnsi="Book Antiqua"/>
          <w:b/>
          <w:sz w:val="24"/>
          <w:szCs w:val="24"/>
          <w:lang w:val="en-US"/>
        </w:rPr>
        <w:t>imiquimod</w:t>
      </w:r>
      <w:proofErr w:type="spellEnd"/>
      <w:r w:rsidR="003F4615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 xml:space="preserve">: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miquimod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is an immune modulator. In 2002</w:t>
      </w:r>
      <w:r w:rsidR="0061256E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potential of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miquimod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61256E" w:rsidRPr="008F6E8E">
        <w:rPr>
          <w:rFonts w:ascii="Book Antiqua" w:hAnsi="Book Antiqua"/>
          <w:sz w:val="24"/>
          <w:szCs w:val="24"/>
          <w:lang w:val="en-US"/>
        </w:rPr>
        <w:t xml:space="preserve">to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shorten the involution phase of IH </w:t>
      </w:r>
      <w:r w:rsidR="0061256E" w:rsidRPr="008F6E8E">
        <w:rPr>
          <w:rFonts w:ascii="Book Antiqua" w:hAnsi="Book Antiqua"/>
          <w:sz w:val="24"/>
          <w:szCs w:val="24"/>
          <w:lang w:val="en-US"/>
        </w:rPr>
        <w:t>was first reported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Martinez&lt;/Author&gt;&lt;Year&gt;2002&lt;/Year&gt;&lt;RecNum&gt;1643&lt;/RecNum&gt;&lt;DisplayText&gt;&lt;style face="superscript"&gt;[84]&lt;/style&gt;&lt;/DisplayText&gt;&lt;record&gt;&lt;rec-number&gt;1643&lt;/rec-number&gt;&lt;foreign-keys&gt;&lt;key app="EN" db-id="5adarr2w6szpvper2s7vfr9iw5z25dx9sxv2" timestamp="1437554387"&gt;1643&lt;/key&gt;&lt;/foreign-keys&gt;&lt;ref-type name="Journal Article"&gt;17&lt;/ref-type&gt;&lt;contributors&gt;&lt;authors&gt;&lt;author&gt;Martinez, M. I.&lt;/author&gt;&lt;author&gt;Sanchez-Carpintero, I.&lt;/author&gt;&lt;author&gt;North, P. E.&lt;/author&gt;&lt;author&gt;Mihm, M. C., Jr.&lt;/author&gt;&lt;/authors&gt;&lt;/contributors&gt;&lt;auth-address&gt;Clinica las Americas, San Juan de Puerto Rico.&lt;/auth-address&gt;&lt;titles&gt;&lt;title&gt;Infantile hemangioma: clinical resolution with 5% imiquimod cream&lt;/title&gt;&lt;secondary-title&gt;Arch Dermatol&lt;/secondary-title&gt;&lt;alt-title&gt;Archives of dermatology&lt;/alt-title&gt;&lt;/titles&gt;&lt;periodical&gt;&lt;full-title&gt;Arch Dermatol&lt;/full-title&gt;&lt;abbr-1&gt;Archives of dermatology&lt;/abbr-1&gt;&lt;/periodical&gt;&lt;alt-periodical&gt;&lt;full-title&gt;Arch Dermatol&lt;/full-title&gt;&lt;abbr-1&gt;Archives of dermatology&lt;/abbr-1&gt;&lt;/alt-periodical&gt;&lt;pages&gt;881-4; discussion 884&lt;/pages&gt;&lt;volume&gt;138&lt;/volume&gt;&lt;number&gt;7&lt;/number&gt;&lt;edition&gt;2002/06/20&lt;/edition&gt;&lt;keywords&gt;&lt;keyword&gt;Administration, Topical&lt;/keyword&gt;&lt;keyword&gt;Aminoquinolines/*administration &amp;amp; dosage&lt;/keyword&gt;&lt;keyword&gt;Antineoplastic Agents/*administration &amp;amp; dosage&lt;/keyword&gt;&lt;keyword&gt;Dose-Response Relationship, Drug&lt;/keyword&gt;&lt;keyword&gt;Drug Administration Schedule&lt;/keyword&gt;&lt;keyword&gt;Female&lt;/keyword&gt;&lt;keyword&gt;Hemangioma, Capillary/*drug therapy&lt;/keyword&gt;&lt;keyword&gt;Humans&lt;/keyword&gt;&lt;keyword&gt;Male&lt;/keyword&gt;&lt;keyword&gt;*Scalp&lt;/keyword&gt;&lt;keyword&gt;Skin Neoplasms/*drug therapy&lt;/keyword&gt;&lt;/keywords&gt;&lt;dates&gt;&lt;year&gt;2002&lt;/year&gt;&lt;pub-dates&gt;&lt;date&gt;Jul&lt;/date&gt;&lt;/pub-dates&gt;&lt;/dates&gt;&lt;isbn&gt;0003-987X (Print)&amp;#xD;0003-987x&lt;/isbn&gt;&lt;accession-num&gt;12071813&lt;/accession-num&gt;&lt;urls&gt;&lt;/urls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4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Due to its anti-angiogenic and apoptotic effects,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miquimod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contributes to the regression of IH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WRidXJ5PC9BdXRob3I+PFllYXI+MjAwMzwvWWVhcj48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WRidXJ5PC9BdXRob3I+PFllYXI+MjAwMzwvWWVhcj48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5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8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ts efficacy is equivalent to the efficacy of the topical </w:t>
      </w:r>
      <w:r w:rsidR="0061256E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lang w:val="en-US"/>
        </w:rPr>
        <w:t xml:space="preserve">-blocker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tim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(0</w:t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5% ophthalmic solution), which was first described 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>few years after the discover</w:t>
      </w:r>
      <w:r w:rsidR="00246E7E" w:rsidRPr="008F6E8E">
        <w:rPr>
          <w:rFonts w:ascii="Book Antiqua" w:hAnsi="Book Antiqua"/>
          <w:sz w:val="24"/>
          <w:szCs w:val="24"/>
          <w:lang w:val="en-US"/>
        </w:rPr>
        <w:t>y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of propranolol treatment for IH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dW88L0F1dGhvcj48WWVhcj4yMDEwPC9ZZWFyPjxSZWNO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dW88L0F1dGhvcj48WWVhcj4yMDEwPC9ZZWFyPjxSZWNO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7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8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However,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tim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is more effective than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miquimod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in terms of color involution and onset tim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Hu&lt;/Author&gt;&lt;Year&gt;2015&lt;/Year&gt;&lt;RecNum&gt;1662&lt;/RecNum&gt;&lt;DisplayText&gt;&lt;style face="superscript"&gt;[89]&lt;/style&gt;&lt;/DisplayText&gt;&lt;record&gt;&lt;rec-number&gt;1662&lt;/rec-number&gt;&lt;foreign-keys&gt;&lt;key app="EN" db-id="5adarr2w6szpvper2s7vfr9iw5z25dx9sxv2" timestamp="1437983092"&gt;1662&lt;/key&gt;&lt;/foreign-keys&gt;&lt;ref-type name="Journal Article"&gt;17&lt;/ref-type&gt;&lt;contributors&gt;&lt;authors&gt;&lt;author&gt;Hu, L.&lt;/author&gt;&lt;author&gt;Huang, H. Z.&lt;/author&gt;&lt;author&gt;Li, X.&lt;/author&gt;&lt;author&gt;Lin, X. X.&lt;/author&gt;&lt;author&gt;Li, W.&lt;/author&gt;&lt;/authors&gt;&lt;/contributors&gt;&lt;auth-address&gt;Department of Plastic and Reconstructive Surgery, Shanghai Ninth People&amp;apos;s Hospital, Shanghai Jiao Tong University School of Medicine, Shanghai, PR China.&lt;/auth-address&gt;&lt;titles&gt;&lt;title&gt;Open-label nonrandomized left-right comparison of imiquimod 5% ointment and timolol maleate 0.5% eye drops in the treatment of proliferating superficial infantile hemangioma&lt;/title&gt;&lt;secondary-title&gt;Dermatology&lt;/secondary-title&gt;&lt;alt-title&gt;Dermatology (Basel, Switzerland)&lt;/alt-title&gt;&lt;/titles&gt;&lt;periodical&gt;&lt;full-title&gt;Dermatology&lt;/full-title&gt;&lt;abbr-1&gt;Dermatology (Basel, Switzerland)&lt;/abbr-1&gt;&lt;/periodical&gt;&lt;alt-periodical&gt;&lt;full-title&gt;Dermatology&lt;/full-title&gt;&lt;abbr-1&gt;Dermatology (Basel, Switzerland)&lt;/abbr-1&gt;&lt;/alt-periodical&gt;&lt;pages&gt;150-5&lt;/pages&gt;&lt;volume&gt;230&lt;/volume&gt;&lt;number&gt;2&lt;/number&gt;&lt;edition&gt;2015/01/31&lt;/edition&gt;&lt;dates&gt;&lt;year&gt;2015&lt;/year&gt;&lt;/dates&gt;&lt;isbn&gt;1018-8665&lt;/isbn&gt;&lt;accession-num&gt;25633200&lt;/accession-num&gt;&lt;urls&gt;&lt;/urls&gt;&lt;electronic-resource-num&gt;10.1159/000369164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Furthermore,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miquimod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has a less favorable adverse</w:t>
      </w:r>
      <w:r w:rsidR="00246E7E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reaction profile and has never really become a very common treatment for IHs </w:t>
      </w:r>
      <w:r w:rsidR="00246E7E" w:rsidRPr="008F6E8E">
        <w:rPr>
          <w:rFonts w:ascii="Book Antiqua" w:hAnsi="Book Antiqua"/>
          <w:sz w:val="24"/>
          <w:szCs w:val="24"/>
          <w:lang w:val="en-US"/>
        </w:rPr>
        <w:t xml:space="preserve">that </w:t>
      </w:r>
      <w:proofErr w:type="gramStart"/>
      <w:r w:rsidR="00246E7E" w:rsidRPr="008F6E8E">
        <w:rPr>
          <w:rFonts w:ascii="Book Antiqua" w:hAnsi="Book Antiqua"/>
          <w:sz w:val="24"/>
          <w:szCs w:val="24"/>
          <w:lang w:val="en-US"/>
        </w:rPr>
        <w:t>are</w:t>
      </w:r>
      <w:proofErr w:type="gramEnd"/>
      <w:r w:rsidR="00246E7E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suitable for topical therapy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RaXU8L0F1dGhvcj48WWVhcj4yMDEzPC9ZZWFyPjxSZWNO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RaXU8L0F1dGhvcj48WWVhcj4yMDEzPC9ZZWFyPjxSZWNO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3F4615" w:rsidRDefault="00BD61A2" w:rsidP="00785B07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F4615">
        <w:rPr>
          <w:rFonts w:ascii="Book Antiqua" w:hAnsi="Book Antiqua"/>
          <w:b/>
          <w:i/>
          <w:sz w:val="24"/>
          <w:szCs w:val="24"/>
          <w:lang w:val="en-US"/>
        </w:rPr>
        <w:t>Present</w:t>
      </w:r>
    </w:p>
    <w:p w:rsidR="00BD61A2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3F4615">
        <w:rPr>
          <w:rFonts w:ascii="Book Antiqua" w:hAnsi="Book Antiqua"/>
          <w:b/>
          <w:sz w:val="24"/>
          <w:szCs w:val="24"/>
          <w:lang w:val="en-US"/>
        </w:rPr>
        <w:t>Watchful waiting</w:t>
      </w:r>
      <w:r w:rsidR="003F4615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 xml:space="preserve">: </w:t>
      </w:r>
      <w:r w:rsidRPr="008F6E8E">
        <w:rPr>
          <w:rFonts w:ascii="Book Antiqua" w:hAnsi="Book Antiqua"/>
          <w:sz w:val="24"/>
          <w:szCs w:val="24"/>
          <w:lang w:val="en-US"/>
        </w:rPr>
        <w:t>Knowing IH’s natural history, it is justified to be restrictive in actively treating this self</w:t>
      </w:r>
      <w:r w:rsidR="006B1094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limiting condition. Starting in the 1950s</w:t>
      </w:r>
      <w:r w:rsidR="006B1094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physicians began to prefer this approach over the invasive X-irradiation and/or surgical removal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Frieden&lt;/Author&gt;&lt;Year&gt;2011&lt;/Year&gt;&lt;RecNum&gt;1609&lt;/RecNum&gt;&lt;DisplayText&gt;&lt;style face="superscript"&gt;[73]&lt;/style&gt;&lt;/DisplayText&gt;&lt;record&gt;&lt;rec-number&gt;1609&lt;/rec-number&gt;&lt;foreign-keys&gt;&lt;key app="EN" db-id="5adarr2w6szpvper2s7vfr9iw5z25dx9sxv2" timestamp="1437385661"&gt;1609&lt;/key&gt;&lt;/foreign-keys&gt;&lt;ref-type name="Journal Article"&gt;17&lt;/ref-type&gt;&lt;contributors&gt;&lt;authors&gt;&lt;author&gt;Frieden, I. J.&lt;/author&gt;&lt;/authors&gt;&lt;/contributors&gt;&lt;titles&gt;&lt;title&gt;Infantile hemangioma research: looking backward and forward&lt;/title&gt;&lt;secondary-title&gt;J Invest Dermatol&lt;/secondary-title&gt;&lt;alt-title&gt;The Journal of investigative dermatology&lt;/alt-title&gt;&lt;/titles&gt;&lt;periodical&gt;&lt;full-title&gt;J Invest Dermatol&lt;/full-title&gt;&lt;abbr-1&gt;The Journal of investigative dermatology&lt;/abbr-1&gt;&lt;/periodical&gt;&lt;alt-periodical&gt;&lt;full-title&gt;J Invest Dermatol&lt;/full-title&gt;&lt;abbr-1&gt;The Journal of investigative dermatology&lt;/abbr-1&gt;&lt;/alt-periodical&gt;&lt;pages&gt;2345-8&lt;/pages&gt;&lt;volume&gt;131&lt;/volume&gt;&lt;number&gt;12&lt;/number&gt;&lt;edition&gt;2011/11/11&lt;/edition&gt;&lt;keywords&gt;&lt;keyword&gt;Antineoplastic Agents/*pharmacology&lt;/keyword&gt;&lt;keyword&gt;Cell Differentiation/*drug effects&lt;/keyword&gt;&lt;keyword&gt;Cell Division/*drug effects&lt;/keyword&gt;&lt;keyword&gt;Hemangioma/*drug therapy&lt;/keyword&gt;&lt;keyword&gt;Humans&lt;/keyword&gt;&lt;keyword&gt;Neoplastic Stem Cells/*drug effects&lt;/keyword&gt;&lt;keyword&gt;Sirolimus/*pharmacology&lt;/keyword&gt;&lt;/keywords&gt;&lt;dates&gt;&lt;year&gt;2011&lt;/year&gt;&lt;pub-dates&gt;&lt;date&gt;Dec&lt;/date&gt;&lt;/pub-dates&gt;&lt;/dates&gt;&lt;isbn&gt;0022-202x&lt;/isbn&gt;&lt;accession-num&gt;22071540&lt;/accession-num&gt;&lt;urls&gt;&lt;/urls&gt;&lt;electronic-resource-num&gt;10.1038/jid.2011.315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t the present time, watchful waiting is still considered 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to b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he best approach for the vast majority of </w:t>
      </w:r>
      <w:r w:rsidR="00246E7E" w:rsidRPr="008F6E8E">
        <w:rPr>
          <w:rFonts w:ascii="Book Antiqua" w:hAnsi="Book Antiqua"/>
          <w:sz w:val="24"/>
          <w:szCs w:val="24"/>
          <w:lang w:val="en-US"/>
        </w:rPr>
        <w:t>patients with</w:t>
      </w:r>
      <w:r w:rsidR="00C96C52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IH. </w:t>
      </w:r>
    </w:p>
    <w:p w:rsidR="003F4615" w:rsidRPr="003F4615" w:rsidRDefault="003F4615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F4615">
        <w:rPr>
          <w:rFonts w:ascii="Book Antiqua" w:hAnsi="Book Antiqua"/>
          <w:b/>
          <w:sz w:val="24"/>
          <w:szCs w:val="24"/>
          <w:lang w:val="en-US"/>
        </w:rPr>
        <w:t>Systemic propranolol (first choice)</w:t>
      </w:r>
      <w:r w:rsidR="003F4615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>:</w:t>
      </w:r>
      <w:r w:rsidRPr="008F6E8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In 2008, after the report of the very successful therapeutic effect of propranolol, IH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treatment changed drastically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16ECF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eaute-Labreze&lt;/Author&gt;&lt;Year&gt;2008&lt;/Year&gt;&lt;RecNum&gt;283&lt;/RecNum&gt;&lt;DisplayText&gt;&lt;style face="superscript"&gt;[13]&lt;/style&gt;&lt;/DisplayText&gt;&lt;record&gt;&lt;rec-number&gt;283&lt;/rec-number&gt;&lt;foreign-keys&gt;&lt;key app="EN" db-id="5adarr2w6szpvper2s7vfr9iw5z25dx9sxv2" timestamp="1369299752"&gt;283&lt;/key&gt;&lt;/foreign-keys&gt;&lt;ref-type name="Journal Article"&gt;17&lt;/ref-type&gt;&lt;contributors&gt;&lt;authors&gt;&lt;author&gt;Leaute-Labreze, C.&lt;/author&gt;&lt;author&gt;Dumas de la Roque, E.&lt;/author&gt;&lt;author&gt;Hubiche, T.&lt;/author&gt;&lt;author&gt;Boralevi, F.&lt;/author&gt;&lt;author&gt;Thambo, J. B.&lt;/author&gt;&lt;author&gt;Taieb, A.&lt;/author&gt;&lt;/authors&gt;&lt;/contributors&gt;&lt;titles&gt;&lt;title&gt;Propranolol for severe hemangiomas of infancy&lt;/title&gt;&lt;secondary-title&gt;N Engl J Med&lt;/secondary-title&gt;&lt;/titles&gt;&lt;periodical&gt;&lt;full-title&gt;N Engl J Med&lt;/full-title&gt;&lt;abbr-1&gt;The New England journal of medicine&lt;/abbr-1&gt;&lt;/periodical&gt;&lt;pages&gt;2649-51&lt;/pages&gt;&lt;volume&gt;358&lt;/volume&gt;&lt;number&gt;24&lt;/number&gt;&lt;keywords&gt;&lt;keyword&gt;0 (Adrenergic beta-Antagonists)&lt;/keyword&gt;&lt;keyword&gt;0 (Glucocorticoids)&lt;/keyword&gt;&lt;keyword&gt;50-24-8 (Prednisolone)&lt;/keyword&gt;&lt;keyword&gt;525-66-6 (Propranolol)&lt;/keyword&gt;&lt;keyword&gt;Aim&lt;/keyword&gt;&lt;keyword&gt;Im&lt;/keyword&gt;&lt;keyword&gt;Adrenergic beta-Antagonists/*therapeutic use&lt;/keyword&gt;&lt;keyword&gt;Drug Therapy, Combination&lt;/keyword&gt;&lt;keyword&gt;Facial Neoplasms/*drug therapy&lt;/keyword&gt;&lt;keyword&gt;Glucocorticoids/therapeutic use&lt;/keyword&gt;&lt;keyword&gt;Hemangioma, Capillary/*drug therapy&lt;/keyword&gt;&lt;keyword&gt;Humans&lt;/keyword&gt;&lt;keyword&gt;Infant&lt;/keyword&gt;&lt;keyword&gt;Male&lt;/keyword&gt;&lt;keyword&gt;Nose Neoplasms/drug therapy&lt;/keyword&gt;&lt;keyword&gt;Prednisolone/therapeutic use&lt;/keyword&gt;&lt;keyword&gt;Propranolol/*therapeutic use&lt;/keyword&gt;&lt;/keywords&gt;&lt;dates&gt;&lt;year&gt;2008&lt;/year&gt;&lt;/dates&gt;&lt;isbn&gt;1533-4406 (Electronic)&amp;#xD;0028-4793 (Linking)&lt;/isbn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16ECF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Currently, propranolol has become the treatment 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of first choic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for IHs. It seems that propranolol stops growth and induces 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an IH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regression 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that is </w:t>
      </w:r>
      <w:r w:rsidRPr="008F6E8E">
        <w:rPr>
          <w:rFonts w:ascii="Book Antiqua" w:hAnsi="Book Antiqua"/>
          <w:sz w:val="24"/>
          <w:szCs w:val="24"/>
          <w:lang w:val="en-US"/>
        </w:rPr>
        <w:t>much better and safer than previous therapie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cm9sZXQ8L0F1dGhvcj48WWVhcj4yMDEzPC9ZZWFyPjxS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cm9sZXQ8L0F1dGhvcj48WWVhcj4yMDEzPC9ZZWFyPjxS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90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ecently,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Léauté-Labréze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i/>
          <w:sz w:val="24"/>
          <w:szCs w:val="24"/>
          <w:lang w:val="en-US"/>
        </w:rPr>
        <w:t>et al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F1dGUtTGFicmV6ZTwvQXV0aG9yPjxZZWFyPjIwMTU8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czNS00NjwvcGFnZXM+PHZvbHVtZT4zNzI8L3ZvbHVt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==
</w:fldData>
        </w:fldChar>
      </w:r>
      <w:r w:rsidR="003F4615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F1dGUtTGFicmV6ZTwvQXV0aG9yPjxZZWFyPjIwMTU8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czNS00NjwvcGFnZXM+PHZvbHVtZT4zNzI8L3ZvbHVt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==
</w:fldData>
        </w:fldChar>
      </w:r>
      <w:r w:rsidR="003F4615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F4615" w:rsidRPr="008F6E8E">
        <w:rPr>
          <w:rFonts w:ascii="Book Antiqua" w:hAnsi="Book Antiqua"/>
          <w:sz w:val="24"/>
          <w:szCs w:val="24"/>
          <w:lang w:val="en-US"/>
        </w:rPr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3F4615" w:rsidRPr="008F6E8E">
        <w:rPr>
          <w:rFonts w:ascii="Book Antiqua" w:hAnsi="Book Antiqua"/>
          <w:sz w:val="24"/>
          <w:szCs w:val="24"/>
          <w:lang w:val="en-US"/>
        </w:rPr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91]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,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 published 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>large-scale randomized placebo-controlled trial showing that propranolol is effective at a dose of 3 mg/kg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 per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day for 6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in the treatment of IHs. This treatment resulted in a significantly higher success rate compared with placebo (60% </w:t>
      </w:r>
      <w:r w:rsidRPr="008F6E8E">
        <w:rPr>
          <w:rFonts w:ascii="Book Antiqua" w:hAnsi="Book Antiqua"/>
          <w:i/>
          <w:sz w:val="24"/>
          <w:szCs w:val="24"/>
          <w:lang w:val="en-US"/>
        </w:rPr>
        <w:t>vs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4%)</w:t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se outcomes are in line with the results of 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RCT </w:t>
      </w:r>
      <w:r w:rsidR="00246E7E" w:rsidRPr="008F6E8E">
        <w:rPr>
          <w:rFonts w:ascii="Book Antiqua" w:hAnsi="Book Antiqua"/>
          <w:sz w:val="24"/>
          <w:szCs w:val="24"/>
          <w:lang w:val="en-US"/>
        </w:rPr>
        <w:t xml:space="preserve">conducted by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Hogeling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i/>
          <w:sz w:val="24"/>
          <w:szCs w:val="24"/>
          <w:lang w:val="en-US"/>
        </w:rPr>
        <w:t>et al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3F4615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Hogeling&lt;/Author&gt;&lt;Year&gt;2011&lt;/Year&gt;&lt;RecNum&gt;1514&lt;/RecNum&gt;&lt;DisplayText&gt;&lt;style face="superscript"&gt;[92]&lt;/style&gt;&lt;/DisplayText&gt;&lt;record&gt;&lt;rec-number&gt;1514&lt;/rec-number&gt;&lt;foreign-keys&gt;&lt;key app="EN" db-id="5adarr2w6szpvper2s7vfr9iw5z25dx9sxv2" timestamp="1403863057"&gt;1514&lt;/key&gt;&lt;/foreign-keys&gt;&lt;ref-type name="Journal Article"&gt;17&lt;/ref-type&gt;&lt;contributors&gt;&lt;authors&gt;&lt;author&gt;Hogeling, M.&lt;/author&gt;&lt;author&gt;Adams, S.&lt;/author&gt;&lt;author&gt;Wargon, O.&lt;/author&gt;&lt;/authors&gt;&lt;/contributors&gt;&lt;titles&gt;&lt;title&gt;A randomized controlled trial of propranolol for infantile hemangiomas&lt;/title&gt;&lt;secondary-title&gt;Pediatrics&lt;/secondary-title&gt;&lt;/titles&gt;&lt;periodical&gt;&lt;full-title&gt;Pediatrics&lt;/full-title&gt;&lt;abbr-1&gt;Pediatrics&lt;/abbr-1&gt;&lt;/periodical&gt;&lt;pages&gt;2010-0029&lt;/pages&gt;&lt;volume&gt;128&lt;/volume&gt;&lt;number&gt;2&lt;/number&gt;&lt;dates&gt;&lt;year&gt;2011&lt;/year&gt;&lt;/dates&gt;&lt;isbn&gt;1098-4275 (Electronic)&amp;#xD;0031-4005 (Linking)&lt;/isbn&gt;&lt;work-type&gt;Comparative Study&amp;#xD;Randomized Controlled Trial&lt;/work-type&gt;&lt;urls&gt;&lt;/urls&gt;&lt;/record&gt;&lt;/Cite&gt;&lt;/EndNote&gt;</w:instrTex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92]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 2011</w:t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Earlier, </w:t>
      </w:r>
      <w:r w:rsidRPr="008F6E8E">
        <w:rPr>
          <w:rFonts w:ascii="Book Antiqua" w:hAnsi="Book Antiqua"/>
          <w:sz w:val="24"/>
          <w:szCs w:val="24"/>
          <w:lang w:val="en-US"/>
        </w:rPr>
        <w:lastRenderedPageBreak/>
        <w:t xml:space="preserve">Malik </w:t>
      </w:r>
      <w:r w:rsidRPr="008F6E8E">
        <w:rPr>
          <w:rFonts w:ascii="Book Antiqua" w:hAnsi="Book Antiqua"/>
          <w:i/>
          <w:sz w:val="24"/>
          <w:szCs w:val="24"/>
          <w:lang w:val="en-US"/>
        </w:rPr>
        <w:t>et al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3F4615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Hogeling&lt;/Author&gt;&lt;Year&gt;2011&lt;/Year&gt;&lt;RecNum&gt;1514&lt;/RecNum&gt;&lt;DisplayText&gt;&lt;style face="superscript"&gt;[92]&lt;/style&gt;&lt;/DisplayText&gt;&lt;record&gt;&lt;rec-number&gt;1514&lt;/rec-number&gt;&lt;foreign-keys&gt;&lt;key app="EN" db-id="5adarr2w6szpvper2s7vfr9iw5z25dx9sxv2" timestamp="1403863057"&gt;1514&lt;/key&gt;&lt;/foreign-keys&gt;&lt;ref-type name="Journal Article"&gt;17&lt;/ref-type&gt;&lt;contributors&gt;&lt;authors&gt;&lt;author&gt;Hogeling, M.&lt;/author&gt;&lt;author&gt;Adams, S.&lt;/author&gt;&lt;author&gt;Wargon, O.&lt;/author&gt;&lt;/authors&gt;&lt;/contributors&gt;&lt;titles&gt;&lt;title&gt;A randomized controlled trial of propranolol for infantile hemangiomas&lt;/title&gt;&lt;secondary-title&gt;Pediatrics&lt;/secondary-title&gt;&lt;/titles&gt;&lt;periodical&gt;&lt;full-title&gt;Pediatrics&lt;/full-title&gt;&lt;abbr-1&gt;Pediatrics&lt;/abbr-1&gt;&lt;/periodical&gt;&lt;pages&gt;2010-0029&lt;/pages&gt;&lt;volume&gt;128&lt;/volume&gt;&lt;number&gt;2&lt;/number&gt;&lt;dates&gt;&lt;year&gt;2011&lt;/year&gt;&lt;/dates&gt;&lt;isbn&gt;1098-4275 (Electronic)&amp;#xD;0031-4005 (Linking)&lt;/isbn&gt;&lt;work-type&gt;Comparative Study&amp;#xD;Randomized Controlled Trial&lt;/work-type&gt;&lt;urls&gt;&lt;/urls&gt;&lt;/record&gt;&lt;/Cite&gt;&lt;/EndNote&gt;</w:instrTex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9</w:t>
      </w:r>
      <w:r w:rsidR="003F4615">
        <w:rPr>
          <w:rFonts w:ascii="Book Antiqua" w:eastAsiaTheme="minorEastAsia" w:hAnsi="Book Antiqua" w:hint="eastAsia"/>
          <w:noProof/>
          <w:sz w:val="24"/>
          <w:szCs w:val="24"/>
          <w:vertAlign w:val="superscript"/>
          <w:lang w:val="en-US" w:eastAsia="zh-CN"/>
        </w:rPr>
        <w:t>3</w:t>
      </w:r>
      <w:r w:rsidR="003F4615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had shown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in their RCT that propranolol had a consistent, rapid therapeutic effect with 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lower number of complications compared 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with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prednisolone. They also 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demonstrated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hat a combination of both propranolol and prednisolone was not superior to propranolol </w:t>
      </w:r>
      <w:r w:rsidR="006B1094" w:rsidRPr="008F6E8E">
        <w:rPr>
          <w:rFonts w:ascii="Book Antiqua" w:hAnsi="Book Antiqua"/>
          <w:sz w:val="24"/>
          <w:szCs w:val="24"/>
          <w:lang w:val="en-US"/>
        </w:rPr>
        <w:t>alon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WxpazwvQXV0aG9yPjxZZWFyPjIwMTM8L1llYXI+PFJl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WxpazwvQXV0aG9yPjxZZWFyPjIwMTM8L1llYXI+PFJl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9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</w:t>
      </w:r>
      <w:r w:rsidR="006B1094" w:rsidRPr="008F6E8E">
        <w:rPr>
          <w:rFonts w:ascii="Book Antiqua" w:hAnsi="Book Antiqua"/>
          <w:sz w:val="24"/>
          <w:szCs w:val="24"/>
          <w:lang w:val="en-US"/>
        </w:rPr>
        <w:t>n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CT </w:t>
      </w:r>
      <w:r w:rsidR="00246E7E" w:rsidRPr="008F6E8E">
        <w:rPr>
          <w:rFonts w:ascii="Book Antiqua" w:hAnsi="Book Antiqua"/>
          <w:sz w:val="24"/>
          <w:szCs w:val="24"/>
          <w:lang w:val="en-US"/>
        </w:rPr>
        <w:t xml:space="preserve">carried out by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Zaher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i/>
          <w:sz w:val="24"/>
          <w:szCs w:val="24"/>
          <w:lang w:val="en-US"/>
        </w:rPr>
        <w:t>et al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aYWhlcjwvQXV0aG9yPjxZZWFyPjIwMTM8L1llYXI+PFJl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</w:fldData>
        </w:fldChar>
      </w:r>
      <w:r w:rsidR="003F4615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aYWhlcjwvQXV0aG9yPjxZZWFyPjIwMTM8L1llYXI+PFJl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</w:fldData>
        </w:fldChar>
      </w:r>
      <w:r w:rsidR="003F4615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F4615" w:rsidRPr="008F6E8E">
        <w:rPr>
          <w:rFonts w:ascii="Book Antiqua" w:hAnsi="Book Antiqua"/>
          <w:sz w:val="24"/>
          <w:szCs w:val="24"/>
          <w:lang w:val="en-US"/>
        </w:rPr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3F4615" w:rsidRPr="008F6E8E">
        <w:rPr>
          <w:rFonts w:ascii="Book Antiqua" w:hAnsi="Book Antiqua"/>
          <w:sz w:val="24"/>
          <w:szCs w:val="24"/>
          <w:lang w:val="en-US"/>
        </w:rPr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94]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Pr="008F6E8E">
        <w:rPr>
          <w:rFonts w:ascii="Book Antiqua" w:hAnsi="Book Antiqua"/>
          <w:sz w:val="24"/>
          <w:szCs w:val="24"/>
          <w:lang w:val="en-US"/>
        </w:rPr>
        <w:t xml:space="preserve"> proved the superiority of oral admission of propranolol compared </w:t>
      </w:r>
      <w:r w:rsidR="006B1094" w:rsidRPr="008F6E8E">
        <w:rPr>
          <w:rFonts w:ascii="Book Antiqua" w:hAnsi="Book Antiqua"/>
          <w:sz w:val="24"/>
          <w:szCs w:val="24"/>
          <w:lang w:val="en-US"/>
        </w:rPr>
        <w:t xml:space="preserve">with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opical and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ntralesiona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application</w:t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While the general mechanism of action of propranolol is well established as an antagonist of both </w:t>
      </w:r>
      <w:r w:rsidR="006B1094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vertAlign w:val="subscript"/>
          <w:lang w:val="en-US"/>
        </w:rPr>
        <w:t>1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- and </w:t>
      </w:r>
      <w:r w:rsidR="006B1094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vertAlign w:val="subscript"/>
          <w:lang w:val="en-US"/>
        </w:rPr>
        <w:t>2</w:t>
      </w:r>
      <w:r w:rsidRPr="008F6E8E">
        <w:rPr>
          <w:rFonts w:ascii="Book Antiqua" w:hAnsi="Book Antiqua"/>
          <w:sz w:val="24"/>
          <w:szCs w:val="24"/>
          <w:lang w:val="en-US"/>
        </w:rPr>
        <w:t>-adrenergic receptors, the precise mechanism of action on IHs remains uncertai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ee&lt;/Author&gt;&lt;Year&gt;2013&lt;/Year&gt;&lt;RecNum&gt;1548&lt;/RecNum&gt;&lt;DisplayText&gt;&lt;style face="superscript"&gt;[19]&lt;/style&gt;&lt;/DisplayText&gt;&lt;record&gt;&lt;rec-number&gt;1548&lt;/rec-number&gt;&lt;foreign-keys&gt;&lt;key app="EN" db-id="5adarr2w6szpvper2s7vfr9iw5z25dx9sxv2" timestamp="1434372888"&gt;1548&lt;/key&gt;&lt;/foreign-keys&gt;&lt;ref-type name="Journal Article"&gt;17&lt;/ref-type&gt;&lt;contributors&gt;&lt;authors&gt;&lt;author&gt;Lee, K. C.&lt;/author&gt;&lt;author&gt;Bercovitch, L.&lt;/author&gt;&lt;/authors&gt;&lt;/contributors&gt;&lt;auth-address&gt;Warren Alpert Medical School of Brown University, Rhode Island Hospital, Providence, RI 02903, USA.&lt;/auth-address&gt;&lt;titles&gt;&lt;title&gt;Update on infantile hemangiomas&lt;/title&gt;&lt;secondary-title&gt;Semin Perinatol&lt;/secondary-title&gt;&lt;alt-title&gt;Seminars in perinatology&lt;/alt-title&gt;&lt;/titles&gt;&lt;periodical&gt;&lt;full-title&gt;Semin Perinatol&lt;/full-title&gt;&lt;abbr-1&gt;Seminars in perinatology&lt;/abbr-1&gt;&lt;/periodical&gt;&lt;alt-periodical&gt;&lt;full-title&gt;Semin Perinatol&lt;/full-title&gt;&lt;abbr-1&gt;Seminars in perinatology&lt;/abbr-1&gt;&lt;/alt-periodical&gt;&lt;pages&gt;49-58&lt;/pages&gt;&lt;volume&gt;37&lt;/volume&gt;&lt;number&gt;1&lt;/number&gt;&lt;edition&gt;2013/02/20&lt;/edition&gt;&lt;keywords&gt;&lt;keyword&gt;Adrenergic beta-Antagonists/*administration &amp;amp; dosage&lt;/keyword&gt;&lt;keyword&gt;Female&lt;/keyword&gt;&lt;keyword&gt;Hemangioma, Capillary/*diagnosis/drug therapy&lt;/keyword&gt;&lt;keyword&gt;Humans&lt;/keyword&gt;&lt;keyword&gt;Infant&lt;/keyword&gt;&lt;keyword&gt;Infant, Newborn&lt;/keyword&gt;&lt;keyword&gt;Male&lt;/keyword&gt;&lt;keyword&gt;Neoplastic Syndromes, Hereditary/diagnosis&lt;/keyword&gt;&lt;keyword&gt;Prognosis&lt;/keyword&gt;&lt;keyword&gt;Propranolol/*administration &amp;amp; dosage&lt;/keyword&gt;&lt;keyword&gt;Skin Neoplasms/*diagnosis/drug therapy&lt;/keyword&gt;&lt;keyword&gt;Treatment Outcome&lt;/keyword&gt;&lt;/keywords&gt;&lt;dates&gt;&lt;year&gt;2013&lt;/year&gt;&lt;pub-dates&gt;&lt;date&gt;Feb&lt;/date&gt;&lt;/pub-dates&gt;&lt;/dates&gt;&lt;isbn&gt;0146-0005&lt;/isbn&gt;&lt;accession-num&gt;23419763&lt;/accession-num&gt;&lt;urls&gt;&lt;/urls&gt;&lt;electronic-resource-num&gt;10.1053/j.semperi.2012.11.003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t is known that propranolol </w:t>
      </w:r>
      <w:r w:rsidR="000C23FF" w:rsidRPr="008F6E8E">
        <w:rPr>
          <w:rFonts w:ascii="Book Antiqua" w:hAnsi="Book Antiqua"/>
          <w:sz w:val="24"/>
          <w:szCs w:val="24"/>
          <w:lang w:val="en-US"/>
        </w:rPr>
        <w:t xml:space="preserve">is effective in IH </w:t>
      </w:r>
      <w:r w:rsidRPr="008F6E8E">
        <w:rPr>
          <w:rFonts w:ascii="Book Antiqua" w:hAnsi="Book Antiqua"/>
          <w:sz w:val="24"/>
          <w:szCs w:val="24"/>
          <w:lang w:val="en-US"/>
        </w:rPr>
        <w:t>through vasoconstriction, inhibition of angiogenesis, induction of apoptosis, or dysregulation of the renin</w:t>
      </w:r>
      <w:r w:rsidR="00297B2D" w:rsidRPr="008F6E8E">
        <w:rPr>
          <w:rFonts w:ascii="Book Antiqua" w:hAnsi="Book Antiqua"/>
          <w:sz w:val="24"/>
          <w:szCs w:val="24"/>
          <w:lang w:val="en-US"/>
        </w:rPr>
        <w:t>–</w:t>
      </w:r>
      <w:r w:rsidRPr="008F6E8E">
        <w:rPr>
          <w:rFonts w:ascii="Book Antiqua" w:hAnsi="Book Antiqua"/>
          <w:sz w:val="24"/>
          <w:szCs w:val="24"/>
          <w:lang w:val="en-US"/>
        </w:rPr>
        <w:t>angiotensin system</w:t>
      </w:r>
      <w:r w:rsidR="0087173D" w:rsidRPr="008F6E8E">
        <w:rPr>
          <w:rFonts w:ascii="Book Antiqua" w:hAnsi="Book Antiqua"/>
          <w:sz w:val="24"/>
          <w:szCs w:val="24"/>
          <w:lang w:val="en-US"/>
        </w:rPr>
        <w:t xml:space="preserve"> (RAS)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dG9yY2g8L0F1dGhvcj48WWVhcj4yMDEwPC9ZZWFyPjxS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dG9yY2g8L0F1dGhvcj48WWVhcj4yMDEwPC9ZZWFyPjxS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B13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95,</w:t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9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C23FF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BD61A2" w:rsidRDefault="00BD61A2" w:rsidP="00A80B13">
      <w:pPr>
        <w:spacing w:after="0" w:line="360" w:lineRule="auto"/>
        <w:ind w:firstLine="709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8F6E8E">
        <w:rPr>
          <w:rFonts w:ascii="Book Antiqua" w:hAnsi="Book Antiqua"/>
          <w:sz w:val="24"/>
          <w:szCs w:val="24"/>
          <w:lang w:val="en-US"/>
        </w:rPr>
        <w:t>The most common serious adverse effects of propranolol are bradycardia, hypoglycemia</w:t>
      </w:r>
      <w:r w:rsidR="000C23FF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hypotension. Other reported adverse side effects in adults and children include bronchospasms, congestive heart failure, hypothermia, somnolence, sleep disturbance, nightmares, depression, nausea, vomiting, diarrhea, hyperkalemia, gastro-esophageal reflux, psoriatic drug rash, and respiratory symptom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Hogeling&lt;/Author&gt;&lt;Year&gt;2011&lt;/Year&gt;&lt;RecNum&gt;1514&lt;/RecNum&gt;&lt;DisplayText&gt;&lt;style face="superscript"&gt;[92]&lt;/style&gt;&lt;/DisplayText&gt;&lt;record&gt;&lt;rec-number&gt;1514&lt;/rec-number&gt;&lt;foreign-keys&gt;&lt;key app="EN" db-id="5adarr2w6szpvper2s7vfr9iw5z25dx9sxv2" timestamp="1403863057"&gt;1514&lt;/key&gt;&lt;/foreign-keys&gt;&lt;ref-type name="Journal Article"&gt;17&lt;/ref-type&gt;&lt;contributors&gt;&lt;authors&gt;&lt;author&gt;Hogeling, M.&lt;/author&gt;&lt;author&gt;Adams, S.&lt;/author&gt;&lt;author&gt;Wargon, O.&lt;/author&gt;&lt;/authors&gt;&lt;/contributors&gt;&lt;titles&gt;&lt;title&gt;A randomized controlled trial of propranolol for infantile hemangiomas&lt;/title&gt;&lt;secondary-title&gt;Pediatrics&lt;/secondary-title&gt;&lt;/titles&gt;&lt;periodical&gt;&lt;full-title&gt;Pediatrics&lt;/full-title&gt;&lt;abbr-1&gt;Pediatrics&lt;/abbr-1&gt;&lt;/periodical&gt;&lt;pages&gt;2010-0029&lt;/pages&gt;&lt;volume&gt;128&lt;/volume&gt;&lt;number&gt;2&lt;/number&gt;&lt;dates&gt;&lt;year&gt;2011&lt;/year&gt;&lt;/dates&gt;&lt;isbn&gt;1098-4275 (Electronic)&amp;#xD;0031-4005 (Linking)&lt;/isbn&gt;&lt;work-type&gt;Comparative Study&amp;#xD;Randomized Controlled Trial&lt;/work-type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92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Because of the lipophilic nature of propranolol and the potential to penetrate the blood</w:t>
      </w:r>
      <w:r w:rsidR="000C23FF" w:rsidRPr="008F6E8E">
        <w:rPr>
          <w:rFonts w:ascii="Book Antiqua" w:hAnsi="Book Antiqua"/>
          <w:sz w:val="24"/>
          <w:szCs w:val="24"/>
          <w:lang w:val="en-US"/>
        </w:rPr>
        <w:t>–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brain barrier, the probability of affecting the developing central nervous system of infants </w:t>
      </w:r>
      <w:r w:rsidR="000C23FF" w:rsidRPr="008F6E8E">
        <w:rPr>
          <w:rFonts w:ascii="Book Antiqua" w:hAnsi="Book Antiqua"/>
          <w:sz w:val="24"/>
          <w:szCs w:val="24"/>
          <w:lang w:val="en-US"/>
        </w:rPr>
        <w:t xml:space="preserve">with IH </w:t>
      </w:r>
      <w:r w:rsidRPr="008F6E8E">
        <w:rPr>
          <w:rFonts w:ascii="Book Antiqua" w:hAnsi="Book Antiqua"/>
          <w:sz w:val="24"/>
          <w:szCs w:val="24"/>
          <w:lang w:val="en-US"/>
        </w:rPr>
        <w:t>was postulated in a report in 2013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Bryan&lt;/Author&gt;&lt;Year&gt;2013&lt;/Year&gt;&lt;RecNum&gt;7&lt;/RecNum&gt;&lt;DisplayText&gt;&lt;style face="superscript"&gt;[97]&lt;/style&gt;&lt;/DisplayText&gt;&lt;record&gt;&lt;rec-number&gt;7&lt;/rec-number&gt;&lt;foreign-keys&gt;&lt;key app="EN" db-id="5adarr2w6szpvper2s7vfr9iw5z25dx9sxv2" timestamp="1369299121"&gt;7&lt;/key&gt;&lt;key app="ENWeb" db-id=""&gt;0&lt;/key&gt;&lt;/foreign-keys&gt;&lt;ref-type name="Journal Article"&gt;17&lt;/ref-type&gt;&lt;contributors&gt;&lt;authors&gt;&lt;author&gt;Bryan, B.A.&lt;/author&gt;&lt;/authors&gt;&lt;/contributors&gt;&lt;titles&gt;&lt;title&gt;Reconsidering the Use of Propranolol in the Treatment of Cosmetic Infantile Hemangiomas&lt;/title&gt;&lt;secondary-title&gt;Angiol 1&lt;/secondary-title&gt;&lt;/titles&gt;&lt;periodical&gt;&lt;full-title&gt;Angiol 1&lt;/full-title&gt;&lt;/periodical&gt;&lt;pages&gt;doi: 10.4172/2329-9495.1000e101&lt;/pages&gt;&lt;volume&gt;e101&lt;/volume&gt;&lt;dates&gt;&lt;year&gt;2013&lt;/year&gt;&lt;/dates&gt;&lt;urls&gt;&lt;/urls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97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35760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is information was further elaborated by Langley </w:t>
      </w:r>
      <w:r w:rsidRPr="008F6E8E">
        <w:rPr>
          <w:rFonts w:ascii="Book Antiqua" w:hAnsi="Book Antiqua"/>
          <w:i/>
          <w:sz w:val="24"/>
          <w:szCs w:val="24"/>
          <w:lang w:val="en-US"/>
        </w:rPr>
        <w:t>et al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3F4615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angley&lt;/Author&gt;&lt;Year&gt;2015&lt;/Year&gt;&lt;RecNum&gt;1711&lt;/RecNum&gt;&lt;DisplayText&gt;&lt;style face="superscript"&gt;[18]&lt;/style&gt;&lt;/DisplayText&gt;&lt;record&gt;&lt;rec-number&gt;1711&lt;/rec-number&gt;&lt;foreign-keys&gt;&lt;key app="EN" db-id="5adarr2w6szpvper2s7vfr9iw5z25dx9sxv2" timestamp="1444485587"&gt;1711&lt;/key&gt;&lt;/foreign-keys&gt;&lt;ref-type name="Journal Article"&gt;17&lt;/ref-type&gt;&lt;contributors&gt;&lt;authors&gt;&lt;author&gt;Langley, A.&lt;/author&gt;&lt;author&gt;Pope, E.&lt;/author&gt;&lt;/authors&gt;&lt;/contributors&gt;&lt;auth-address&gt;The Hospital for Sick Children, Toronto, ON, Canada.&lt;/auth-address&gt;&lt;titles&gt;&lt;title&gt;Propranolol and central nervous system function: potential implications for paediatric patients with infantile haemangiomas&lt;/title&gt;&lt;secondary-title&gt;Br J Dermatol&lt;/secondary-title&gt;&lt;alt-title&gt;The British journal of dermatology&lt;/alt-title&gt;&lt;/titles&gt;&lt;periodical&gt;&lt;full-title&gt;Br J Dermatol&lt;/full-title&gt;&lt;abbr-1&gt;The British journal of dermatology&lt;/abbr-1&gt;&lt;/periodical&gt;&lt;alt-periodical&gt;&lt;full-title&gt;Br J Dermatol&lt;/full-title&gt;&lt;abbr-1&gt;The British journal of dermatology&lt;/abbr-1&gt;&lt;/alt-periodical&gt;&lt;pages&gt;13-23&lt;/pages&gt;&lt;volume&gt;172&lt;/volume&gt;&lt;number&gt;1&lt;/number&gt;&lt;edition&gt;2014/09/02&lt;/edition&gt;&lt;dates&gt;&lt;year&gt;2015&lt;/year&gt;&lt;pub-dates&gt;&lt;date&gt;Jan&lt;/date&gt;&lt;/pub-dates&gt;&lt;/dates&gt;&lt;isbn&gt;0007-0963&lt;/isbn&gt;&lt;accession-num&gt;25175684&lt;/accession-num&gt;&lt;urls&gt;&lt;/urls&gt;&lt;electronic-resource-num&gt;10.1111/bjd.13379&lt;/electronic-resource-num&gt;&lt;remote-database-provider&gt;NLM&lt;/remote-database-provider&gt;&lt;language&gt;eng&lt;/language&gt;&lt;/record&gt;&lt;/Cite&gt;&lt;/EndNote&gt;</w:instrTex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F4615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8]</w:t>
      </w:r>
      <w:r w:rsidR="003F4615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 201</w:t>
      </w:r>
      <w:r w:rsidR="00F32323" w:rsidRPr="008F6E8E">
        <w:rPr>
          <w:rFonts w:ascii="Book Antiqua" w:hAnsi="Book Antiqua"/>
          <w:sz w:val="24"/>
          <w:szCs w:val="24"/>
          <w:lang w:val="en-US"/>
        </w:rPr>
        <w:t>5</w:t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 2014</w:t>
      </w:r>
      <w:r w:rsidR="00084853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Gonski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and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Wargon</w:t>
      </w:r>
      <w:proofErr w:type="spellEnd"/>
      <w:r w:rsidR="00A80B13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A80B1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Gonski&lt;/Author&gt;&lt;Year&gt;2014&lt;/Year&gt;&lt;RecNum&gt;1518&lt;/RecNum&gt;&lt;DisplayText&gt;&lt;style face="superscript"&gt;[98]&lt;/style&gt;&lt;/DisplayText&gt;&lt;record&gt;&lt;rec-number&gt;1518&lt;/rec-number&gt;&lt;foreign-keys&gt;&lt;key app="EN" db-id="5adarr2w6szpvper2s7vfr9iw5z25dx9sxv2" timestamp="1404473570"&gt;1518&lt;/key&gt;&lt;/foreign-keys&gt;&lt;ref-type name="Journal Article"&gt;17&lt;/ref-type&gt;&lt;contributors&gt;&lt;authors&gt;&lt;author&gt;Gonski, K.&lt;/author&gt;&lt;author&gt;Wargon, O.&lt;/author&gt;&lt;/authors&gt;&lt;/contributors&gt;&lt;titles&gt;&lt;title&gt;Retrospective follow up of gross motor development in children using propranolol for treatment of infantile haemangioma at Sydney Children&amp;apos;s Hospital&lt;/title&gt;&lt;secondary-title&gt;Australas J Dermatol&lt;/secondary-title&gt;&lt;/titles&gt;&lt;periodical&gt;&lt;full-title&gt;Australas J Dermatol&lt;/full-title&gt;&lt;/periodical&gt;&lt;pages&gt;12156&lt;/pages&gt;&lt;volume&gt;13&lt;/volume&gt;&lt;number&gt;10&lt;/number&gt;&lt;dates&gt;&lt;year&gt;2014&lt;/year&gt;&lt;/dates&gt;&lt;orig-pub&gt;gross motor development&amp;#xD;infantile haemangioma&amp;#xD;propranolol&lt;/orig-pub&gt;&lt;isbn&gt;1440-0960 (Electronic)&amp;#xD;0004-8380 (Linking)&lt;/isbn&gt;&lt;urls&gt;&lt;/urls&gt;&lt;/record&gt;&lt;/Cite&gt;&lt;/EndNote&gt;</w:instrText>
      </w:r>
      <w:r w:rsidR="00A80B13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B1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98]</w:t>
      </w:r>
      <w:r w:rsidR="00A80B13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Pr="008F6E8E">
        <w:rPr>
          <w:rFonts w:ascii="Book Antiqua" w:hAnsi="Book Antiqua"/>
          <w:sz w:val="24"/>
          <w:szCs w:val="24"/>
          <w:lang w:val="en-US"/>
        </w:rPr>
        <w:t xml:space="preserve"> showed no gross motor development problems in propranolol-treated children with IH</w:t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ecently, our group confirmed these findings. We not only look</w:t>
      </w:r>
      <w:r w:rsidR="000C23FF" w:rsidRPr="008F6E8E">
        <w:rPr>
          <w:rFonts w:ascii="Book Antiqua" w:hAnsi="Book Antiqua"/>
          <w:sz w:val="24"/>
          <w:szCs w:val="24"/>
          <w:lang w:val="en-US"/>
        </w:rPr>
        <w:t>ed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for problems with gross motor development, but also included the fine motor/adaptation/personal social functioning and communication in our study</w:t>
      </w:r>
      <w:r w:rsidR="00A80B13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ZXNlbGw8L0F1dGhvcj48WWVhcj4xOTI1PC9ZZWFyPjxS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</w:fldData>
        </w:fldChar>
      </w:r>
      <w:r w:rsidR="00A80B1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A80B13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ZXNlbGw8L0F1dGhvcj48WWVhcj4xOTI1PC9ZZWFyPjxS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</w:fldData>
        </w:fldChar>
      </w:r>
      <w:r w:rsidR="00A80B1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A80B13" w:rsidRPr="008F6E8E">
        <w:rPr>
          <w:rFonts w:ascii="Book Antiqua" w:hAnsi="Book Antiqua"/>
          <w:sz w:val="24"/>
          <w:szCs w:val="24"/>
          <w:lang w:val="en-US"/>
        </w:rPr>
      </w:r>
      <w:r w:rsidR="00A80B13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A80B13" w:rsidRPr="008F6E8E">
        <w:rPr>
          <w:rFonts w:ascii="Book Antiqua" w:hAnsi="Book Antiqua"/>
          <w:sz w:val="24"/>
          <w:szCs w:val="24"/>
          <w:lang w:val="en-US"/>
        </w:rPr>
      </w:r>
      <w:r w:rsidR="00A80B13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B1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99-101]</w:t>
      </w:r>
      <w:r w:rsidR="00A80B13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Pr="008F6E8E">
        <w:rPr>
          <w:rFonts w:ascii="Book Antiqua" w:hAnsi="Book Antiqua"/>
          <w:sz w:val="24"/>
          <w:szCs w:val="24"/>
          <w:lang w:val="en-US"/>
        </w:rPr>
        <w:t xml:space="preserve">, using the </w:t>
      </w:r>
      <w:r w:rsidR="003F4615">
        <w:rPr>
          <w:rFonts w:ascii="Book Antiqua" w:eastAsiaTheme="minorEastAsia" w:hAnsi="Book Antiqua"/>
          <w:sz w:val="24"/>
          <w:szCs w:val="24"/>
          <w:lang w:val="en-US" w:eastAsia="zh-CN"/>
        </w:rPr>
        <w:t>“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van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Wiechen</w:t>
      </w:r>
      <w:proofErr w:type="spellEnd"/>
      <w:r w:rsidR="000C23FF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scheme</w:t>
      </w:r>
      <w:r w:rsidR="003F4615">
        <w:rPr>
          <w:rFonts w:ascii="Book Antiqua" w:eastAsiaTheme="minorEastAsia" w:hAnsi="Book Antiqua"/>
          <w:sz w:val="24"/>
          <w:szCs w:val="24"/>
          <w:lang w:val="en-US" w:eastAsia="zh-CN"/>
        </w:rPr>
        <w:t>”</w:t>
      </w:r>
      <w:r w:rsidRPr="008F6E8E">
        <w:rPr>
          <w:rFonts w:ascii="Book Antiqua" w:hAnsi="Book Antiqua"/>
          <w:sz w:val="24"/>
          <w:szCs w:val="24"/>
          <w:lang w:val="en-US"/>
        </w:rPr>
        <w:t>, a Dutch screening instrument based on the developmental model of an American development</w:t>
      </w:r>
      <w:r w:rsidR="000C23FF" w:rsidRPr="008F6E8E">
        <w:rPr>
          <w:rFonts w:ascii="Book Antiqua" w:hAnsi="Book Antiqua"/>
          <w:sz w:val="24"/>
          <w:szCs w:val="24"/>
          <w:lang w:val="en-US"/>
        </w:rPr>
        <w:t xml:space="preserve">al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psychologist and pediatrician </w:t>
      </w:r>
      <w:r w:rsidR="00A80B13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(</w:t>
      </w:r>
      <w:r w:rsidRPr="008F6E8E">
        <w:rPr>
          <w:rFonts w:ascii="Book Antiqua" w:hAnsi="Book Antiqua"/>
          <w:sz w:val="24"/>
          <w:szCs w:val="24"/>
          <w:lang w:val="en-US"/>
        </w:rPr>
        <w:t>A. Gesell</w:t>
      </w:r>
      <w:r w:rsidR="00A80B13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)</w:t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No signs of psychomotor developmental problems were found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Moyakine&lt;/Author&gt;&lt;Year&gt;2015&lt;/Year&gt;&lt;RecNum&gt;1625&lt;/RecNum&gt;&lt;DisplayText&gt;&lt;style face="superscript"&gt;[101]&lt;/style&gt;&lt;/DisplayText&gt;&lt;record&gt;&lt;rec-number&gt;1625&lt;/rec-number&gt;&lt;foreign-keys&gt;&lt;key app="EN" db-id="5adarr2w6szpvper2s7vfr9iw5z25dx9sxv2" timestamp="1437468703"&gt;1625&lt;/key&gt;&lt;/foreign-keys&gt;&lt;ref-type name="Journal Article"&gt;17&lt;/ref-type&gt;&lt;contributors&gt;&lt;authors&gt;&lt;author&gt;Moyakine, A. V.&lt;/author&gt;&lt;author&gt;Hermans, D. J.&lt;/author&gt;&lt;author&gt;Fuijkschot, J.&lt;/author&gt;&lt;author&gt;van der Vleuten, C. J.&lt;/author&gt;&lt;/authors&gt;&lt;/contributors&gt;&lt;auth-address&gt;Department of Dermatology, Hecovan Team for Hemangioma and Vascular Malformations, Radboud University Medical Centre, The Netherlands. Electronic address: Andre.Moyakine@radboudumc.nl.&amp;#xD;Department of Dermatology, Hecovan Team for Hemangioma and Vascular Malformations, Radboud University Medical Centre, The Netherlands.&amp;#xD;Department of Pediatrics, Radboud University Medical Centre, The Netherlands.&lt;/auth-address&gt;&lt;titles&gt;&lt;title&gt;Propranolol treatment of infantile hemangiomas does not negatively affect psychomotor development&lt;/title&gt;&lt;secondary-title&gt;J Am Acad Dermatol&lt;/secondary-title&gt;&lt;alt-title&gt;Journal of the American Academy of Dermatology&lt;/alt-title&gt;&lt;/titles&gt;&lt;periodical&gt;&lt;full-title&gt;J Am Acad Dermatol&lt;/full-title&gt;&lt;/periodical&gt;&lt;pages&gt;341-2&lt;/pages&gt;&lt;volume&gt;73&lt;/volume&gt;&lt;number&gt;2&lt;/number&gt;&lt;edition&gt;2015/07/18&lt;/edition&gt;&lt;dates&gt;&lt;year&gt;2015&lt;/year&gt;&lt;pub-dates&gt;&lt;date&gt;Aug&lt;/date&gt;&lt;/pub-dates&gt;&lt;/dates&gt;&lt;isbn&gt;0190-9622&lt;/isbn&gt;&lt;accession-num&gt;26183988&lt;/accession-num&gt;&lt;urls&gt;&lt;/urls&gt;&lt;electronic-resource-num&gt;10.1016/j.jaad.2015.04.053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01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35760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Despite these promising findings, it is still unclear what effects</w:t>
      </w:r>
      <w:r w:rsidR="000C23FF" w:rsidRPr="008F6E8E">
        <w:rPr>
          <w:rFonts w:ascii="Book Antiqua" w:hAnsi="Book Antiqua"/>
          <w:sz w:val="24"/>
          <w:szCs w:val="24"/>
          <w:lang w:val="en-US"/>
        </w:rPr>
        <w:t>, either subtle or not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propranolol has on the developing brain. Future prospective studies on later age, using universal screening tools or more advanced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neuropsychologic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tests are needed to support these findings. Until then, propranolol should only be prescribed for children with IHs with </w:t>
      </w:r>
      <w:r w:rsidR="000C23FF" w:rsidRPr="008F6E8E">
        <w:rPr>
          <w:rFonts w:ascii="Book Antiqua" w:hAnsi="Book Antiqua"/>
          <w:sz w:val="24"/>
          <w:szCs w:val="24"/>
          <w:lang w:val="en-US"/>
        </w:rPr>
        <w:t>current or impending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complications.</w:t>
      </w:r>
    </w:p>
    <w:p w:rsidR="00A80B13" w:rsidRPr="00A80B13" w:rsidRDefault="00A80B13" w:rsidP="00A80B13">
      <w:pPr>
        <w:spacing w:after="0" w:line="360" w:lineRule="auto"/>
        <w:ind w:firstLine="709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A80B13">
        <w:rPr>
          <w:rFonts w:ascii="Book Antiqua" w:hAnsi="Book Antiqua"/>
          <w:b/>
          <w:sz w:val="24"/>
          <w:szCs w:val="24"/>
          <w:lang w:val="en-US"/>
        </w:rPr>
        <w:t xml:space="preserve">Topical </w:t>
      </w:r>
      <w:r w:rsidR="000C23FF" w:rsidRPr="00A80B13">
        <w:rPr>
          <w:rFonts w:ascii="Book Antiqua" w:hAnsi="Book Antiqua"/>
          <w:b/>
          <w:sz w:val="24"/>
          <w:szCs w:val="24"/>
          <w:lang w:val="en-US"/>
        </w:rPr>
        <w:sym w:font="Symbol" w:char="F062"/>
      </w:r>
      <w:r w:rsidRPr="00A80B13">
        <w:rPr>
          <w:rFonts w:ascii="Book Antiqua" w:hAnsi="Book Antiqua"/>
          <w:b/>
          <w:sz w:val="24"/>
          <w:szCs w:val="24"/>
          <w:lang w:val="en-US"/>
        </w:rPr>
        <w:t>-blockers (first choice)</w:t>
      </w:r>
      <w:r w:rsidR="00A80B13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 xml:space="preserve">: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As an alternative to oral </w:t>
      </w:r>
      <w:r w:rsidR="00AD5677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lang w:val="en-US"/>
        </w:rPr>
        <w:t xml:space="preserve">-blockers, topical </w:t>
      </w:r>
      <w:r w:rsidR="00AD5677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lang w:val="en-US"/>
        </w:rPr>
        <w:t xml:space="preserve">-blockers have been used for superficial IHs. There are different forms of topical </w:t>
      </w:r>
      <w:r w:rsidR="00AD5677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lang w:val="en-US"/>
        </w:rPr>
        <w:t xml:space="preserve">-blockers, but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tim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(</w:t>
      </w:r>
      <w:r w:rsidR="00AD5677" w:rsidRPr="008F6E8E">
        <w:rPr>
          <w:rFonts w:ascii="Book Antiqua" w:hAnsi="Book Antiqua"/>
          <w:sz w:val="24"/>
          <w:szCs w:val="24"/>
          <w:lang w:val="en-US"/>
        </w:rPr>
        <w:t>0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5% ophthalmic solution or </w:t>
      </w:r>
      <w:r w:rsidR="00FE0CCA" w:rsidRPr="008F6E8E">
        <w:rPr>
          <w:rFonts w:ascii="Book Antiqua" w:hAnsi="Book Antiqua"/>
          <w:sz w:val="24"/>
          <w:szCs w:val="24"/>
          <w:lang w:val="en-US"/>
        </w:rPr>
        <w:t>0.</w:t>
      </w:r>
      <w:r w:rsidRPr="008F6E8E">
        <w:rPr>
          <w:rFonts w:ascii="Book Antiqua" w:hAnsi="Book Antiqua"/>
          <w:sz w:val="24"/>
          <w:szCs w:val="24"/>
          <w:lang w:val="en-US"/>
        </w:rPr>
        <w:t>1% gel), a non</w:t>
      </w:r>
      <w:r w:rsidR="00892FC0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selective </w:t>
      </w:r>
      <w:r w:rsidR="00AD5677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lang w:val="en-US"/>
        </w:rPr>
        <w:t>-blocker, is most widely used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Ames&lt;/Author&gt;&lt;Year&gt;2015&lt;/Year&gt;&lt;RecNum&gt;1616&lt;/RecNum&gt;&lt;DisplayText&gt;&lt;style face="superscript"&gt;[76]&lt;/style&gt;&lt;/DisplayText&gt;&lt;record&gt;&lt;rec-number&gt;1616&lt;/rec-number&gt;&lt;foreign-keys&gt;&lt;key app="EN" db-id="5adarr2w6szpvper2s7vfr9iw5z25dx9sxv2" timestamp="1437393391"&gt;1616&lt;/key&gt;&lt;/foreign-keys&gt;&lt;ref-type name="Journal Article"&gt;17&lt;/ref-type&gt;&lt;contributors&gt;&lt;authors&gt;&lt;author&gt;Ames, J. A.&lt;/author&gt;&lt;author&gt;Sykes, J. M.&lt;/author&gt;&lt;/authors&gt;&lt;/contributors&gt;&lt;auth-address&gt;Department of Otolaryngology/Facial Plastic Surgery, University of California, Davis Health System, California, USA.&lt;/auth-address&gt;&lt;titles&gt;&lt;title&gt;Current trends in medical management of infantile hemangioma&lt;/title&gt;&lt;secondary-title&gt;Curr Opin Otolaryngol Head Neck Surg&lt;/secondary-title&gt;&lt;alt-title&gt;Current opinion in otolaryngology &amp;amp; head and neck surgery&lt;/alt-title&gt;&lt;/titles&gt;&lt;periodical&gt;&lt;full-title&gt;Curr Opin Otolaryngol Head Neck Surg&lt;/full-title&gt;&lt;abbr-1&gt;Current opinion in otolaryngology &amp;amp; head and neck surgery&lt;/abbr-1&gt;&lt;/periodical&gt;&lt;alt-periodical&gt;&lt;full-title&gt;Curr Opin Otolaryngol Head Neck Surg&lt;/full-title&gt;&lt;abbr-1&gt;Current opinion in otolaryngology &amp;amp; head and neck surgery&lt;/abbr-1&gt;&lt;/alt-periodical&gt;&lt;pages&gt;286-91&lt;/pages&gt;&lt;volume&gt;23&lt;/volume&gt;&lt;number&gt;4&lt;/number&gt;&lt;edition&gt;2015/06/24&lt;/edition&gt;&lt;dates&gt;&lt;year&gt;2015&lt;/year&gt;&lt;pub-dates&gt;&lt;date&gt;Aug&lt;/date&gt;&lt;/pub-dates&gt;&lt;/dates&gt;&lt;isbn&gt;1068-9508&lt;/isbn&gt;&lt;accession-num&gt;26101875&lt;/accession-num&gt;&lt;urls&gt;&lt;/urls&gt;&lt;electronic-resource-num&gt;10.1097/moo.0000000000000170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 2013, a double-blind placebo</w:t>
      </w:r>
      <w:r w:rsidR="00AD5677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controlled RCT was published, comparing topical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tim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FE0CCA" w:rsidRPr="008F6E8E">
        <w:rPr>
          <w:rFonts w:ascii="Book Antiqua" w:hAnsi="Book Antiqua"/>
          <w:sz w:val="24"/>
          <w:szCs w:val="24"/>
          <w:lang w:val="en-US"/>
        </w:rPr>
        <w:t>0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5% solution with placebo for superficial IHs.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Tim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D5677" w:rsidRPr="008F6E8E">
        <w:rPr>
          <w:rFonts w:ascii="Book Antiqua" w:hAnsi="Book Antiqua"/>
          <w:sz w:val="24"/>
          <w:szCs w:val="24"/>
          <w:lang w:val="en-US"/>
        </w:rPr>
        <w:t>was shown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D5677" w:rsidRPr="008F6E8E">
        <w:rPr>
          <w:rFonts w:ascii="Book Antiqua" w:hAnsi="Book Antiqua"/>
          <w:sz w:val="24"/>
          <w:szCs w:val="24"/>
          <w:lang w:val="en-US"/>
        </w:rPr>
        <w:t>to b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afe</w:t>
      </w:r>
      <w:r w:rsidR="00AD5677" w:rsidRPr="008F6E8E">
        <w:rPr>
          <w:rFonts w:ascii="Book Antiqua" w:hAnsi="Book Antiqua"/>
          <w:sz w:val="24"/>
          <w:szCs w:val="24"/>
          <w:lang w:val="en-US"/>
        </w:rPr>
        <w:t xml:space="preserve"> and effectiv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Chan&lt;/Author&gt;&lt;Year&gt;2013&lt;/Year&gt;&lt;RecNum&gt;1660&lt;/RecNum&gt;&lt;DisplayText&gt;&lt;style face="superscript"&gt;[102]&lt;/style&gt;&lt;/DisplayText&gt;&lt;record&gt;&lt;rec-number&gt;1660&lt;/rec-number&gt;&lt;foreign-keys&gt;&lt;key app="EN" db-id="5adarr2w6szpvper2s7vfr9iw5z25dx9sxv2" timestamp="1437981214"&gt;1660&lt;/key&gt;&lt;/foreign-keys&gt;&lt;ref-type name="Journal Article"&gt;17&lt;/ref-type&gt;&lt;contributors&gt;&lt;authors&gt;&lt;author&gt;Chan, H.&lt;/author&gt;&lt;author&gt;McKay, C.&lt;/author&gt;&lt;author&gt;Adams, S.&lt;/author&gt;&lt;author&gt;Wargon, O.&lt;/author&gt;&lt;/authors&gt;&lt;/contributors&gt;&lt;auth-address&gt;Sydney Children&amp;apos;s Hospital, New South Wales, Australia. hsien.chan@gmail.com&lt;/auth-address&gt;&lt;titles&gt;&lt;title&gt;RCT of timolol maleate gel for superficial infantile hemangiomas in 5- to 24-week-olds&lt;/title&gt;&lt;secondary-title&gt;Pediatrics&lt;/secondary-title&gt;&lt;alt-title&gt;Pediatrics&lt;/alt-title&gt;&lt;/titles&gt;&lt;periodical&gt;&lt;full-title&gt;Pediatrics&lt;/full-title&gt;&lt;abbr-1&gt;Pediatrics&lt;/abbr-1&gt;&lt;/periodical&gt;&lt;alt-periodical&gt;&lt;full-title&gt;Pediatrics&lt;/full-title&gt;&lt;abbr-1&gt;Pediatrics&lt;/abbr-1&gt;&lt;/alt-periodical&gt;&lt;pages&gt;e1739-47&lt;/pages&gt;&lt;volume&gt;131&lt;/volume&gt;&lt;number&gt;6&lt;/number&gt;&lt;edition&gt;2013/05/08&lt;/edition&gt;&lt;keywords&gt;&lt;keyword&gt;Double-Blind Method&lt;/keyword&gt;&lt;keyword&gt;Female&lt;/keyword&gt;&lt;keyword&gt;Gels&lt;/keyword&gt;&lt;keyword&gt;Hemangioma/*drug therapy&lt;/keyword&gt;&lt;keyword&gt;Humans&lt;/keyword&gt;&lt;keyword&gt;Infant&lt;/keyword&gt;&lt;keyword&gt;Male&lt;/keyword&gt;&lt;keyword&gt;Skin Neoplasms/*drug therapy&lt;/keyword&gt;&lt;keyword&gt;Timolol/administration &amp;amp; dosage/adverse effects/*therapeutic use&lt;/keyword&gt;&lt;keyword&gt;Treatment Outcome&lt;/keyword&gt;&lt;keyword&gt;infantile hemangioma&lt;/keyword&gt;&lt;keyword&gt;randomized controlled trial&lt;/keyword&gt;&lt;keyword&gt;timolol/adverse effects&lt;/keyword&gt;&lt;/keywords&gt;&lt;dates&gt;&lt;year&gt;2013&lt;/year&gt;&lt;pub-dates&gt;&lt;date&gt;Jun&lt;/date&gt;&lt;/pub-dates&gt;&lt;/dates&gt;&lt;isbn&gt;0031-4005&lt;/isbn&gt;&lt;accession-num&gt;23650294&lt;/accession-num&gt;&lt;urls&gt;&lt;/urls&gt;&lt;electronic-resource-num&gt;10.1542/peds.2012-3828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02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ecently</w:t>
      </w:r>
      <w:r w:rsidR="00AD5677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tim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FE0CCA" w:rsidRPr="008F6E8E">
        <w:rPr>
          <w:rFonts w:ascii="Book Antiqua" w:hAnsi="Book Antiqua"/>
          <w:sz w:val="24"/>
          <w:szCs w:val="24"/>
          <w:lang w:val="en-US"/>
        </w:rPr>
        <w:t>0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5% ophthalmic solution was compared </w:t>
      </w:r>
      <w:r w:rsidR="00AD5677" w:rsidRPr="008F6E8E">
        <w:rPr>
          <w:rFonts w:ascii="Book Antiqua" w:hAnsi="Book Antiqua"/>
          <w:sz w:val="24"/>
          <w:szCs w:val="24"/>
          <w:lang w:val="en-US"/>
        </w:rPr>
        <w:t>with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laser treatment, where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tim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proved to be a safe, effective</w:t>
      </w:r>
      <w:r w:rsidR="00AD5677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painless alternative to lasers for the treatment of superficial IHs. In mixed IHs</w:t>
      </w:r>
      <w:r w:rsidR="00AD5677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laser</w:t>
      </w:r>
      <w:r w:rsidR="00AD5677" w:rsidRPr="008F6E8E">
        <w:rPr>
          <w:rFonts w:ascii="Book Antiqua" w:hAnsi="Book Antiqua"/>
          <w:sz w:val="24"/>
          <w:szCs w:val="24"/>
          <w:lang w:val="en-US"/>
        </w:rPr>
        <w:t xml:space="preserve"> treatment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provided better results than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tim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, because of </w:t>
      </w:r>
      <w:r w:rsidR="00AD5677" w:rsidRPr="008F6E8E">
        <w:rPr>
          <w:rFonts w:ascii="Book Antiqua" w:hAnsi="Book Antiqua"/>
          <w:sz w:val="24"/>
          <w:szCs w:val="24"/>
          <w:lang w:val="en-US"/>
        </w:rPr>
        <w:t xml:space="preserve">its </w:t>
      </w:r>
      <w:r w:rsidRPr="008F6E8E">
        <w:rPr>
          <w:rFonts w:ascii="Book Antiqua" w:hAnsi="Book Antiqua"/>
          <w:sz w:val="24"/>
          <w:szCs w:val="24"/>
          <w:lang w:val="en-US"/>
        </w:rPr>
        <w:t>deeper penetratio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Tawfik&lt;/Author&gt;&lt;Year&gt;2015&lt;/Year&gt;&lt;RecNum&gt;1661&lt;/RecNum&gt;&lt;DisplayText&gt;&lt;style face="superscript"&gt;[103]&lt;/style&gt;&lt;/DisplayText&gt;&lt;record&gt;&lt;rec-number&gt;1661&lt;/rec-number&gt;&lt;foreign-keys&gt;&lt;key app="EN" db-id="5adarr2w6szpvper2s7vfr9iw5z25dx9sxv2" timestamp="1437982005"&gt;1661&lt;/key&gt;&lt;/foreign-keys&gt;&lt;ref-type name="Journal Article"&gt;17&lt;/ref-type&gt;&lt;contributors&gt;&lt;authors&gt;&lt;author&gt;Tawfik, A. A.&lt;/author&gt;&lt;author&gt;Alsharnoubi, J.&lt;/author&gt;&lt;/authors&gt;&lt;/contributors&gt;&lt;auth-address&gt;Dermatology Unit, Department of Medical Applications of Lasers, National Institute of Laser Enhanced Sciences, Cairo University, Giza, Egypt.&amp;#xD;Pediatrics Unit, Department of Medical Applications of Lasers, National Institute of Laser Enhanced Sciences, Cairo University, Giza, Egypt.&lt;/auth-address&gt;&lt;titles&gt;&lt;title&gt;Topical timolol solution versus laser in treatment of infantile hemangioma: a comparative study&lt;/title&gt;&lt;secondary-title&gt;Pediatr Dermatol&lt;/secondary-title&gt;&lt;alt-title&gt;Pediatric dermatology&lt;/alt-title&gt;&lt;/titles&gt;&lt;periodical&gt;&lt;full-title&gt;Pediatr Dermatol&lt;/full-title&gt;&lt;abbr-1&gt;Pediatric dermatology&lt;/abbr-1&gt;&lt;/periodical&gt;&lt;alt-periodical&gt;&lt;full-title&gt;Pediatr Dermatol&lt;/full-title&gt;&lt;abbr-1&gt;Pediatric dermatology&lt;/abbr-1&gt;&lt;/alt-periodical&gt;&lt;pages&gt;369-76&lt;/pages&gt;&lt;volume&gt;32&lt;/volume&gt;&lt;number&gt;3&lt;/number&gt;&lt;edition&gt;2015/03/06&lt;/edition&gt;&lt;dates&gt;&lt;year&gt;2015&lt;/year&gt;&lt;pub-dates&gt;&lt;date&gt;May-Jun&lt;/date&gt;&lt;/pub-dates&gt;&lt;/dates&gt;&lt;isbn&gt;0736-8046&lt;/isbn&gt;&lt;accession-num&gt;25740672&lt;/accession-num&gt;&lt;urls&gt;&lt;/urls&gt;&lt;electronic-resource-num&gt;10.1111/pde.12542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0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Comparison between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tim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FE0CCA" w:rsidRPr="008F6E8E">
        <w:rPr>
          <w:rFonts w:ascii="Book Antiqua" w:hAnsi="Book Antiqua"/>
          <w:sz w:val="24"/>
          <w:szCs w:val="24"/>
          <w:lang w:val="en-US"/>
        </w:rPr>
        <w:t>0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5% ophthalmic solution and 5%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miquimod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cream in 54 patients</w:t>
      </w:r>
      <w:r w:rsidR="00B50355" w:rsidRPr="008F6E8E">
        <w:rPr>
          <w:rFonts w:ascii="Book Antiqua" w:hAnsi="Book Antiqua"/>
          <w:sz w:val="24"/>
          <w:szCs w:val="24"/>
          <w:lang w:val="en-US"/>
        </w:rPr>
        <w:t xml:space="preserve"> with IH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(half of the IH was treated with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tim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and other half with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miquimod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) showed similar efficacy, but </w:t>
      </w:r>
      <w:r w:rsidR="00B50355" w:rsidRPr="008F6E8E">
        <w:rPr>
          <w:rFonts w:ascii="Book Antiqua" w:hAnsi="Book Antiqua"/>
          <w:sz w:val="24"/>
          <w:szCs w:val="24"/>
          <w:lang w:val="en-US"/>
        </w:rPr>
        <w:t xml:space="preserve">fewer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side effects </w:t>
      </w:r>
      <w:r w:rsidR="00B50355" w:rsidRPr="008F6E8E">
        <w:rPr>
          <w:rFonts w:ascii="Book Antiqua" w:hAnsi="Book Antiqua"/>
          <w:sz w:val="24"/>
          <w:szCs w:val="24"/>
          <w:lang w:val="en-US"/>
        </w:rPr>
        <w:t xml:space="preserve">were seen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in the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tim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group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Hu&lt;/Author&gt;&lt;Year&gt;2015&lt;/Year&gt;&lt;RecNum&gt;1662&lt;/RecNum&gt;&lt;DisplayText&gt;&lt;style face="superscript"&gt;[89]&lt;/style&gt;&lt;/DisplayText&gt;&lt;record&gt;&lt;rec-number&gt;1662&lt;/rec-number&gt;&lt;foreign-keys&gt;&lt;key app="EN" db-id="5adarr2w6szpvper2s7vfr9iw5z25dx9sxv2" timestamp="1437983092"&gt;1662&lt;/key&gt;&lt;/foreign-keys&gt;&lt;ref-type name="Journal Article"&gt;17&lt;/ref-type&gt;&lt;contributors&gt;&lt;authors&gt;&lt;author&gt;Hu, L.&lt;/author&gt;&lt;author&gt;Huang, H. Z.&lt;/author&gt;&lt;author&gt;Li, X.&lt;/author&gt;&lt;author&gt;Lin, X. X.&lt;/author&gt;&lt;author&gt;Li, W.&lt;/author&gt;&lt;/authors&gt;&lt;/contributors&gt;&lt;auth-address&gt;Department of Plastic and Reconstructive Surgery, Shanghai Ninth People&amp;apos;s Hospital, Shanghai Jiao Tong University School of Medicine, Shanghai, PR China.&lt;/auth-address&gt;&lt;titles&gt;&lt;title&gt;Open-label nonrandomized left-right comparison of imiquimod 5% ointment and timolol maleate 0.5% eye drops in the treatment of proliferating superficial infantile hemangioma&lt;/title&gt;&lt;secondary-title&gt;Dermatology&lt;/secondary-title&gt;&lt;alt-title&gt;Dermatology (Basel, Switzerland)&lt;/alt-title&gt;&lt;/titles&gt;&lt;periodical&gt;&lt;full-title&gt;Dermatology&lt;/full-title&gt;&lt;abbr-1&gt;Dermatology (Basel, Switzerland)&lt;/abbr-1&gt;&lt;/periodical&gt;&lt;alt-periodical&gt;&lt;full-title&gt;Dermatology&lt;/full-title&gt;&lt;abbr-1&gt;Dermatology (Basel, Switzerland)&lt;/abbr-1&gt;&lt;/alt-periodical&gt;&lt;pages&gt;150-5&lt;/pages&gt;&lt;volume&gt;230&lt;/volume&gt;&lt;number&gt;2&lt;/number&gt;&lt;edition&gt;2015/01/31&lt;/edition&gt;&lt;dates&gt;&lt;year&gt;2015&lt;/year&gt;&lt;/dates&gt;&lt;isbn&gt;1018-8665&lt;/isbn&gt;&lt;accession-num&gt;25633200&lt;/accession-num&gt;&lt;urls&gt;&lt;/urls&gt;&lt;electronic-resource-num&gt;10.1159/000369164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A80B13" w:rsidRPr="00A80B13" w:rsidRDefault="00A80B13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A80B13">
        <w:rPr>
          <w:rFonts w:ascii="Book Antiqua" w:hAnsi="Book Antiqua"/>
          <w:b/>
          <w:sz w:val="24"/>
          <w:szCs w:val="24"/>
          <w:lang w:val="en-US"/>
        </w:rPr>
        <w:t>Systemic corticosteroids (second choice)</w:t>
      </w:r>
      <w:r w:rsidR="00A80B13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 xml:space="preserve">: </w:t>
      </w:r>
      <w:r w:rsidRPr="008F6E8E">
        <w:rPr>
          <w:rFonts w:ascii="Book Antiqua" w:hAnsi="Book Antiqua"/>
          <w:sz w:val="24"/>
          <w:szCs w:val="24"/>
          <w:lang w:val="en-US"/>
        </w:rPr>
        <w:t>In the 1960s</w:t>
      </w:r>
      <w:r w:rsidR="00B50355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ystemic corticosteroids were found to be an effective treatment for IH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b3N0PC9BdXRob3I+PFllYXI+MTk2ODwvWWVhcj48UmVj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b3N0PC9BdXRob3I+PFllYXI+MTk2ODwvWWVhcj48UmVj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B13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04,</w:t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05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mechanism </w:t>
      </w:r>
      <w:r w:rsidR="00B50355" w:rsidRPr="008F6E8E">
        <w:rPr>
          <w:rFonts w:ascii="Book Antiqua" w:hAnsi="Book Antiqua"/>
          <w:sz w:val="24"/>
          <w:szCs w:val="24"/>
          <w:lang w:val="en-US"/>
        </w:rPr>
        <w:t xml:space="preserve">of action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is still not completely understood, but the main theory is that corticosteroids suppress the VEGF-A expression and therefore inhibit angiogenesis and/or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vasculogenesis</w:t>
      </w:r>
      <w:proofErr w:type="spellEnd"/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cmVlbmJlcmdlcjwvQXV0aG9yPjxZZWFyPjIwMTA8L1ll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cmVlbmJlcmdlcjwvQXV0aG9yPjxZZWFyPjIwMTA8L1ll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0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usually recommended dose is 2-3 mg/kg</w:t>
      </w:r>
      <w:r w:rsidR="00B50355" w:rsidRPr="008F6E8E">
        <w:rPr>
          <w:rFonts w:ascii="Book Antiqua" w:hAnsi="Book Antiqua"/>
          <w:sz w:val="24"/>
          <w:szCs w:val="24"/>
          <w:lang w:val="en-US"/>
        </w:rPr>
        <w:t xml:space="preserve"> per </w:t>
      </w:r>
      <w:r w:rsidRPr="008F6E8E">
        <w:rPr>
          <w:rFonts w:ascii="Book Antiqua" w:hAnsi="Book Antiqua"/>
          <w:sz w:val="24"/>
          <w:szCs w:val="24"/>
          <w:lang w:val="en-US"/>
        </w:rPr>
        <w:t>day, which is most effective in the early proliferating phas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ZW5uZXR0PC9BdXRob3I+PFllYXI+MjAwMTwvWWVhcj48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ZW5uZXR0PC9BdXRob3I+PFllYXI+MjAwMTwvWWVhcj48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B13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07,</w:t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0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With </w:t>
      </w:r>
      <w:r w:rsidR="00B50355" w:rsidRPr="008F6E8E">
        <w:rPr>
          <w:rFonts w:ascii="Book Antiqua" w:hAnsi="Book Antiqua"/>
          <w:sz w:val="24"/>
          <w:szCs w:val="24"/>
          <w:lang w:val="en-US"/>
        </w:rPr>
        <w:t xml:space="preserve">a treatment </w:t>
      </w:r>
      <w:r w:rsidRPr="008F6E8E">
        <w:rPr>
          <w:rFonts w:ascii="Book Antiqua" w:hAnsi="Book Antiqua"/>
          <w:sz w:val="24"/>
          <w:szCs w:val="24"/>
          <w:lang w:val="en-US"/>
        </w:rPr>
        <w:t>response of 84</w:t>
      </w:r>
      <w:r w:rsidR="00844DAE" w:rsidRP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%</w:t>
      </w:r>
      <w:r w:rsidR="00B50355" w:rsidRPr="008F6E8E">
        <w:rPr>
          <w:rFonts w:ascii="Book Antiqua" w:hAnsi="Book Antiqua"/>
          <w:sz w:val="24"/>
          <w:szCs w:val="24"/>
          <w:lang w:val="en-US"/>
        </w:rPr>
        <w:t>–</w:t>
      </w:r>
      <w:r w:rsidRPr="008F6E8E">
        <w:rPr>
          <w:rFonts w:ascii="Book Antiqua" w:hAnsi="Book Antiqua"/>
          <w:sz w:val="24"/>
          <w:szCs w:val="24"/>
          <w:lang w:val="en-US"/>
        </w:rPr>
        <w:t>90% and an overall rebound rate of 36%, this therapy became the first</w:t>
      </w:r>
      <w:r w:rsidR="00B50355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choice therapy for severe</w:t>
      </w:r>
      <w:r w:rsidR="00B50355" w:rsidRPr="008F6E8E">
        <w:rPr>
          <w:rFonts w:ascii="Book Antiqua" w:hAnsi="Book Antiqua"/>
          <w:sz w:val="24"/>
          <w:szCs w:val="24"/>
          <w:lang w:val="en-US"/>
        </w:rPr>
        <w:t xml:space="preserve"> IHs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, requiring </w:t>
      </w:r>
      <w:r w:rsidR="00B50355" w:rsidRPr="008F6E8E">
        <w:rPr>
          <w:rFonts w:ascii="Book Antiqua" w:hAnsi="Book Antiqua"/>
          <w:sz w:val="24"/>
          <w:szCs w:val="24"/>
          <w:lang w:val="en-US"/>
        </w:rPr>
        <w:t>interventio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cmllZGVuPC9BdXRob3I+PFllYXI+MjAxMTwvWWVhcj48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cmllZGVuPC9BdXRob3I+PFllYXI+MjAxMTwvWWVhcj48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B13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3,107,</w:t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0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most common side effects of systemic corticosteroids are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cushingoid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facies (71%), personality changes (29%), gastric irritation (21%), fungal infection (6%)</w:t>
      </w:r>
      <w:r w:rsidR="00B50355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diminished weight </w:t>
      </w:r>
      <w:r w:rsidR="00B50355" w:rsidRPr="008F6E8E">
        <w:rPr>
          <w:rFonts w:ascii="Book Antiqua" w:hAnsi="Book Antiqua"/>
          <w:sz w:val="24"/>
          <w:szCs w:val="24"/>
          <w:lang w:val="en-US"/>
        </w:rPr>
        <w:t xml:space="preserve">gain </w:t>
      </w:r>
      <w:r w:rsidRPr="008F6E8E">
        <w:rPr>
          <w:rFonts w:ascii="Book Antiqua" w:hAnsi="Book Antiqua"/>
          <w:sz w:val="24"/>
          <w:szCs w:val="24"/>
          <w:lang w:val="en-US"/>
        </w:rPr>
        <w:t>(42%) and height (35%)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Boon&lt;/Author&gt;&lt;Year&gt;1999&lt;/Year&gt;&lt;RecNum&gt;1617&lt;/RecNum&gt;&lt;DisplayText&gt;&lt;style face="superscript"&gt;[110]&lt;/style&gt;&lt;/DisplayText&gt;&lt;record&gt;&lt;rec-number&gt;1617&lt;/rec-number&gt;&lt;foreign-keys&gt;&lt;key app="EN" db-id="5adarr2w6szpvper2s7vfr9iw5z25dx9sxv2" timestamp="1437393716"&gt;1617&lt;/key&gt;&lt;/foreign-keys&gt;&lt;ref-type name="Journal Article"&gt;17&lt;/ref-type&gt;&lt;contributors&gt;&lt;authors&gt;&lt;author&gt;Boon, L. M.&lt;/author&gt;&lt;author&gt;MacDonald, D. M.&lt;/author&gt;&lt;author&gt;Mulliken, J. B.&lt;/author&gt;&lt;/authors&gt;&lt;/contributors&gt;&lt;auth-address&gt;Division of Plastic Surgery at Children&amp;apos;s Hospital and Harvard Medical School, Boston, Mass 02115, USA.&lt;/auth-address&gt;&lt;titles&gt;&lt;title&gt;Complications of systemic corticosteroid therapy for problematic hemangioma&lt;/title&gt;&lt;secondary-title&gt;Plast Reconstr Surg&lt;/secondary-title&gt;&lt;alt-title&gt;Plastic and reconstructive surgery&lt;/alt-title&gt;&lt;/titles&gt;&lt;periodical&gt;&lt;full-title&gt;Plast Reconstr Surg&lt;/full-title&gt;&lt;/periodical&gt;&lt;pages&gt;1616-23&lt;/pages&gt;&lt;volume&gt;104&lt;/volume&gt;&lt;number&gt;6&lt;/number&gt;&lt;edition&gt;1999/11/30&lt;/edition&gt;&lt;keywords&gt;&lt;keyword&gt;Adolescent&lt;/keyword&gt;&lt;keyword&gt;Adrenal Cortex Hormones/administration &amp;amp; dosage/*adverse effects&lt;/keyword&gt;&lt;keyword&gt;Child&lt;/keyword&gt;&lt;keyword&gt;Child, Preschool&lt;/keyword&gt;&lt;keyword&gt;Dose-Response Relationship, Drug&lt;/keyword&gt;&lt;keyword&gt;Drug Administration Schedule&lt;/keyword&gt;&lt;keyword&gt;Female&lt;/keyword&gt;&lt;keyword&gt;Follow-Up Studies&lt;/keyword&gt;&lt;keyword&gt;Hemangioma/*drug therapy&lt;/keyword&gt;&lt;keyword&gt;Humans&lt;/keyword&gt;&lt;keyword&gt;Infant&lt;/keyword&gt;&lt;keyword&gt;Male&lt;/keyword&gt;&lt;keyword&gt;Retrospective Studies&lt;/keyword&gt;&lt;keyword&gt;Skin Neoplasms/*drug therapy&lt;/keyword&gt;&lt;keyword&gt;Soft Tissue Neoplasms/*drug therapy&lt;/keyword&gt;&lt;/keywords&gt;&lt;dates&gt;&lt;year&gt;1999&lt;/year&gt;&lt;pub-dates&gt;&lt;date&gt;Nov&lt;/date&gt;&lt;/pub-dates&gt;&lt;/dates&gt;&lt;isbn&gt;0032-1052 (Print)&amp;#xD;0032-1052&lt;/isbn&gt;&lt;accession-num&gt;10541160&lt;/accession-num&gt;&lt;urls&gt;&lt;/urls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10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Other </w:t>
      </w:r>
      <w:r w:rsidR="00B50355" w:rsidRPr="008F6E8E">
        <w:rPr>
          <w:rFonts w:ascii="Book Antiqua" w:hAnsi="Book Antiqua"/>
          <w:sz w:val="24"/>
          <w:szCs w:val="24"/>
          <w:lang w:val="en-US"/>
        </w:rPr>
        <w:t xml:space="preserve">possibl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side effects </w:t>
      </w:r>
      <w:r w:rsidR="00B50355" w:rsidRPr="008F6E8E">
        <w:rPr>
          <w:rFonts w:ascii="Book Antiqua" w:hAnsi="Book Antiqua"/>
          <w:sz w:val="24"/>
          <w:szCs w:val="24"/>
          <w:lang w:val="en-US"/>
        </w:rPr>
        <w:t>wer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ystemic infection, hypertension, increased appetite, aseptic necrosis of bones and cardiomyopathy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Chen&lt;/Author&gt;&lt;Year&gt;2013&lt;/Year&gt;&lt;RecNum&gt;1549&lt;/RecNum&gt;&lt;DisplayText&gt;&lt;style face="superscript"&gt;[20]&lt;/style&gt;&lt;/DisplayText&gt;&lt;record&gt;&lt;rec-number&gt;1549&lt;/rec-number&gt;&lt;foreign-keys&gt;&lt;key app="EN" db-id="5adarr2w6szpvper2s7vfr9iw5z25dx9sxv2" timestamp="1434373167"&gt;1549&lt;/key&gt;&lt;/foreign-keys&gt;&lt;ref-type name="Journal Article"&gt;17&lt;/ref-type&gt;&lt;contributors&gt;&lt;authors&gt;&lt;author&gt;Chen, T. S.&lt;/author&gt;&lt;author&gt;Eichenfield, L. F.&lt;/author&gt;&lt;author&gt;Friedlander, S. F.&lt;/author&gt;&lt;/authors&gt;&lt;/contributors&gt;&lt;auth-address&gt;Pediatric Dermatology, Rady Children&amp;apos;s Hospital San Diego, San Diego, California, USA. tina.chen@gmail.com&lt;/auth-address&gt;&lt;titles&gt;&lt;title&gt;Infantile hemangiomas: an update on pathogenesis and therapy&lt;/title&gt;&lt;secondary-title&gt;Pediatrics&lt;/secondary-title&gt;&lt;alt-title&gt;Pediatrics&lt;/alt-title&gt;&lt;/titles&gt;&lt;periodical&gt;&lt;full-title&gt;Pediatrics&lt;/full-title&gt;&lt;abbr-1&gt;Pediatrics&lt;/abbr-1&gt;&lt;/periodical&gt;&lt;alt-periodical&gt;&lt;full-title&gt;Pediatrics&lt;/full-title&gt;&lt;abbr-1&gt;Pediatrics&lt;/abbr-1&gt;&lt;/alt-periodical&gt;&lt;pages&gt;99-108&lt;/pages&gt;&lt;volume&gt;131&lt;/volume&gt;&lt;number&gt;1&lt;/number&gt;&lt;edition&gt;2012/12/26&lt;/edition&gt;&lt;keywords&gt;&lt;keyword&gt;Disease Management&lt;/keyword&gt;&lt;keyword&gt;Hemangioma/diagnosis/*etiology/*therapy&lt;/keyword&gt;&lt;keyword&gt;Humans&lt;/keyword&gt;&lt;keyword&gt;Infant&lt;/keyword&gt;&lt;keyword&gt;Infant, Newborn&lt;/keyword&gt;&lt;keyword&gt;Vascular Neoplasms/diagnosis/*etiology/*therapy&lt;/keyword&gt;&lt;/keywords&gt;&lt;dates&gt;&lt;year&gt;2013&lt;/year&gt;&lt;pub-dates&gt;&lt;date&gt;Jan&lt;/date&gt;&lt;/pub-dates&gt;&lt;/dates&gt;&lt;isbn&gt;0031-4005&lt;/isbn&gt;&lt;accession-num&gt;23266916&lt;/accession-num&gt;&lt;urls&gt;&lt;/urls&gt;&lt;electronic-resource-num&gt;10.1542/peds.2012-1128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0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Currently, systemic corticosteroids have become a little-used second-line option, because of the lower efficacy and less favorable side-effect profile compared </w:t>
      </w:r>
      <w:r w:rsidR="00B50355" w:rsidRPr="008F6E8E">
        <w:rPr>
          <w:rFonts w:ascii="Book Antiqua" w:hAnsi="Book Antiqua"/>
          <w:sz w:val="24"/>
          <w:szCs w:val="24"/>
          <w:lang w:val="en-US"/>
        </w:rPr>
        <w:t xml:space="preserve">with </w:t>
      </w:r>
      <w:r w:rsidRPr="008F6E8E">
        <w:rPr>
          <w:rFonts w:ascii="Book Antiqua" w:hAnsi="Book Antiqua"/>
          <w:sz w:val="24"/>
          <w:szCs w:val="24"/>
          <w:lang w:val="en-US"/>
        </w:rPr>
        <w:t>propranolol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Ames&lt;/Author&gt;&lt;Year&gt;2015&lt;/Year&gt;&lt;RecNum&gt;1616&lt;/RecNum&gt;&lt;DisplayText&gt;&lt;style face="superscript"&gt;[76]&lt;/style&gt;&lt;/DisplayText&gt;&lt;record&gt;&lt;rec-number&gt;1616&lt;/rec-number&gt;&lt;foreign-keys&gt;&lt;key app="EN" db-id="5adarr2w6szpvper2s7vfr9iw5z25dx9sxv2" timestamp="1437393391"&gt;1616&lt;/key&gt;&lt;/foreign-keys&gt;&lt;ref-type name="Journal Article"&gt;17&lt;/ref-type&gt;&lt;contributors&gt;&lt;authors&gt;&lt;author&gt;Ames, J. A.&lt;/author&gt;&lt;author&gt;Sykes, J. M.&lt;/author&gt;&lt;/authors&gt;&lt;/contributors&gt;&lt;auth-address&gt;Department of Otolaryngology/Facial Plastic Surgery, University of California, Davis Health System, California, USA.&lt;/auth-address&gt;&lt;titles&gt;&lt;title&gt;Current trends in medical management of infantile hemangioma&lt;/title&gt;&lt;secondary-title&gt;Curr Opin Otolaryngol Head Neck Surg&lt;/secondary-title&gt;&lt;alt-title&gt;Current opinion in otolaryngology &amp;amp; head and neck surgery&lt;/alt-title&gt;&lt;/titles&gt;&lt;periodical&gt;&lt;full-title&gt;Curr Opin Otolaryngol Head Neck Surg&lt;/full-title&gt;&lt;abbr-1&gt;Current opinion in otolaryngology &amp;amp; head and neck surgery&lt;/abbr-1&gt;&lt;/periodical&gt;&lt;alt-periodical&gt;&lt;full-title&gt;Curr Opin Otolaryngol Head Neck Surg&lt;/full-title&gt;&lt;abbr-1&gt;Current opinion in otolaryngology &amp;amp; head and neck surgery&lt;/abbr-1&gt;&lt;/alt-periodical&gt;&lt;pages&gt;286-91&lt;/pages&gt;&lt;volume&gt;23&lt;/volume&gt;&lt;number&gt;4&lt;/number&gt;&lt;edition&gt;2015/06/24&lt;/edition&gt;&lt;dates&gt;&lt;year&gt;2015&lt;/year&gt;&lt;pub-dates&gt;&lt;date&gt;Aug&lt;/date&gt;&lt;/pub-dates&gt;&lt;/dates&gt;&lt;isbn&gt;1068-9508&lt;/isbn&gt;&lt;accession-num&gt;26101875&lt;/accession-num&gt;&lt;urls&gt;&lt;/urls&gt;&lt;electronic-resource-num&gt;10.1097/moo.0000000000000170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A80B13" w:rsidRDefault="00A80B13" w:rsidP="00785B07">
      <w:pPr>
        <w:spacing w:after="0" w:line="360" w:lineRule="auto"/>
        <w:jc w:val="both"/>
        <w:rPr>
          <w:rFonts w:ascii="Book Antiqua" w:eastAsiaTheme="minorEastAsia" w:hAnsi="Book Antiqua"/>
          <w:i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proofErr w:type="spellStart"/>
      <w:r w:rsidRPr="00A80B13">
        <w:rPr>
          <w:rFonts w:ascii="Book Antiqua" w:hAnsi="Book Antiqua"/>
          <w:b/>
          <w:sz w:val="24"/>
          <w:szCs w:val="24"/>
          <w:lang w:val="en-US"/>
        </w:rPr>
        <w:t>Intralesional</w:t>
      </w:r>
      <w:proofErr w:type="spellEnd"/>
      <w:r w:rsidRPr="00A80B13">
        <w:rPr>
          <w:rFonts w:ascii="Book Antiqua" w:hAnsi="Book Antiqua"/>
          <w:b/>
          <w:sz w:val="24"/>
          <w:szCs w:val="24"/>
          <w:lang w:val="en-US"/>
        </w:rPr>
        <w:t xml:space="preserve"> corticosteroids (in specified indications)</w:t>
      </w:r>
      <w:r w:rsidR="00A80B13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 xml:space="preserve">: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ntralesiona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corticosteroids (mostly triamcinolon</w:t>
      </w:r>
      <w:r w:rsidR="00B50355" w:rsidRPr="008F6E8E">
        <w:rPr>
          <w:rFonts w:ascii="Book Antiqua" w:hAnsi="Book Antiqua"/>
          <w:sz w:val="24"/>
          <w:szCs w:val="24"/>
          <w:lang w:val="en-US"/>
        </w:rPr>
        <w:t>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10</w:t>
      </w:r>
      <w:r w:rsidR="00135760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mg/m</w:t>
      </w:r>
      <w:r w:rsidR="00135760" w:rsidRPr="008F6E8E">
        <w:rPr>
          <w:rFonts w:ascii="Book Antiqua" w:hAnsi="Book Antiqua"/>
          <w:sz w:val="24"/>
          <w:szCs w:val="24"/>
          <w:lang w:val="en-US"/>
        </w:rPr>
        <w:t>L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) offer an alternative to systemic therapy for small </w:t>
      </w:r>
      <w:r w:rsidRPr="008F6E8E">
        <w:rPr>
          <w:rFonts w:ascii="Book Antiqua" w:hAnsi="Book Antiqua"/>
          <w:sz w:val="24"/>
          <w:szCs w:val="24"/>
          <w:lang w:val="en-US"/>
        </w:rPr>
        <w:lastRenderedPageBreak/>
        <w:t>IH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Ames&lt;/Author&gt;&lt;Year&gt;2015&lt;/Year&gt;&lt;RecNum&gt;1616&lt;/RecNum&gt;&lt;DisplayText&gt;&lt;style face="superscript"&gt;[76]&lt;/style&gt;&lt;/DisplayText&gt;&lt;record&gt;&lt;rec-number&gt;1616&lt;/rec-number&gt;&lt;foreign-keys&gt;&lt;key app="EN" db-id="5adarr2w6szpvper2s7vfr9iw5z25dx9sxv2" timestamp="1437393391"&gt;1616&lt;/key&gt;&lt;/foreign-keys&gt;&lt;ref-type name="Journal Article"&gt;17&lt;/ref-type&gt;&lt;contributors&gt;&lt;authors&gt;&lt;author&gt;Ames, J. A.&lt;/author&gt;&lt;author&gt;Sykes, J. M.&lt;/author&gt;&lt;/authors&gt;&lt;/contributors&gt;&lt;auth-address&gt;Department of Otolaryngology/Facial Plastic Surgery, University of California, Davis Health System, California, USA.&lt;/auth-address&gt;&lt;titles&gt;&lt;title&gt;Current trends in medical management of infantile hemangioma&lt;/title&gt;&lt;secondary-title&gt;Curr Opin Otolaryngol Head Neck Surg&lt;/secondary-title&gt;&lt;alt-title&gt;Current opinion in otolaryngology &amp;amp; head and neck surgery&lt;/alt-title&gt;&lt;/titles&gt;&lt;periodical&gt;&lt;full-title&gt;Curr Opin Otolaryngol Head Neck Surg&lt;/full-title&gt;&lt;abbr-1&gt;Current opinion in otolaryngology &amp;amp; head and neck surgery&lt;/abbr-1&gt;&lt;/periodical&gt;&lt;alt-periodical&gt;&lt;full-title&gt;Curr Opin Otolaryngol Head Neck Surg&lt;/full-title&gt;&lt;abbr-1&gt;Current opinion in otolaryngology &amp;amp; head and neck surgery&lt;/abbr-1&gt;&lt;/alt-periodical&gt;&lt;pages&gt;286-91&lt;/pages&gt;&lt;volume&gt;23&lt;/volume&gt;&lt;number&gt;4&lt;/number&gt;&lt;edition&gt;2015/06/24&lt;/edition&gt;&lt;dates&gt;&lt;year&gt;2015&lt;/year&gt;&lt;pub-dates&gt;&lt;date&gt;Aug&lt;/date&gt;&lt;/pub-dates&gt;&lt;/dates&gt;&lt;isbn&gt;1068-9508&lt;/isbn&gt;&lt;accession-num&gt;26101875&lt;/accession-num&gt;&lt;urls&gt;&lt;/urls&gt;&lt;electronic-resource-num&gt;10.1097/moo.0000000000000170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is therapy was initially used by ophthalmologists for periorbital IHs. Because of the risk of retinal artery damage and blindness,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ntralesiona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corticosteroids are no longer </w:t>
      </w:r>
      <w:r w:rsidR="00C46F3A" w:rsidRPr="008F6E8E">
        <w:rPr>
          <w:rFonts w:ascii="Book Antiqua" w:hAnsi="Book Antiqua"/>
          <w:sz w:val="24"/>
          <w:szCs w:val="24"/>
          <w:lang w:val="en-US"/>
        </w:rPr>
        <w:t xml:space="preserve">used </w:t>
      </w:r>
      <w:r w:rsidRPr="008F6E8E">
        <w:rPr>
          <w:rFonts w:ascii="Book Antiqua" w:hAnsi="Book Antiqua"/>
          <w:sz w:val="24"/>
          <w:szCs w:val="24"/>
          <w:lang w:val="en-US"/>
        </w:rPr>
        <w:t>for periorbital IH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93bjwvQXV0aG9yPjxZZWFyPjE5ODI8L1llYXI+PFJl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93bjwvQXV0aG9yPjxZZWFyPjE5ODI8L1llYXI+PFJl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11-11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common side effects may include subcutaneous atrophy and hypopigmentatio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Ames&lt;/Author&gt;&lt;Year&gt;2015&lt;/Year&gt;&lt;RecNum&gt;1616&lt;/RecNum&gt;&lt;DisplayText&gt;&lt;style face="superscript"&gt;[76]&lt;/style&gt;&lt;/DisplayText&gt;&lt;record&gt;&lt;rec-number&gt;1616&lt;/rec-number&gt;&lt;foreign-keys&gt;&lt;key app="EN" db-id="5adarr2w6szpvper2s7vfr9iw5z25dx9sxv2" timestamp="1437393391"&gt;1616&lt;/key&gt;&lt;/foreign-keys&gt;&lt;ref-type name="Journal Article"&gt;17&lt;/ref-type&gt;&lt;contributors&gt;&lt;authors&gt;&lt;author&gt;Ames, J. A.&lt;/author&gt;&lt;author&gt;Sykes, J. M.&lt;/author&gt;&lt;/authors&gt;&lt;/contributors&gt;&lt;auth-address&gt;Department of Otolaryngology/Facial Plastic Surgery, University of California, Davis Health System, California, USA.&lt;/auth-address&gt;&lt;titles&gt;&lt;title&gt;Current trends in medical management of infantile hemangioma&lt;/title&gt;&lt;secondary-title&gt;Curr Opin Otolaryngol Head Neck Surg&lt;/secondary-title&gt;&lt;alt-title&gt;Current opinion in otolaryngology &amp;amp; head and neck surgery&lt;/alt-title&gt;&lt;/titles&gt;&lt;periodical&gt;&lt;full-title&gt;Curr Opin Otolaryngol Head Neck Surg&lt;/full-title&gt;&lt;abbr-1&gt;Current opinion in otolaryngology &amp;amp; head and neck surgery&lt;/abbr-1&gt;&lt;/periodical&gt;&lt;alt-periodical&gt;&lt;full-title&gt;Curr Opin Otolaryngol Head Neck Surg&lt;/full-title&gt;&lt;abbr-1&gt;Current opinion in otolaryngology &amp;amp; head and neck surgery&lt;/abbr-1&gt;&lt;/alt-periodical&gt;&lt;pages&gt;286-91&lt;/pages&gt;&lt;volume&gt;23&lt;/volume&gt;&lt;number&gt;4&lt;/number&gt;&lt;edition&gt;2015/06/24&lt;/edition&gt;&lt;dates&gt;&lt;year&gt;2015&lt;/year&gt;&lt;pub-dates&gt;&lt;date&gt;Aug&lt;/date&gt;&lt;/pub-dates&gt;&lt;/dates&gt;&lt;isbn&gt;1068-9508&lt;/isbn&gt;&lt;accession-num&gt;26101875&lt;/accession-num&gt;&lt;urls&gt;&lt;/urls&gt;&lt;electronic-resource-num&gt;10.1097/moo.0000000000000170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A80B13" w:rsidRDefault="00A80B13" w:rsidP="00785B07">
      <w:pPr>
        <w:spacing w:after="0" w:line="360" w:lineRule="auto"/>
        <w:jc w:val="both"/>
        <w:rPr>
          <w:rFonts w:ascii="Book Antiqua" w:eastAsiaTheme="minorEastAsia" w:hAnsi="Book Antiqua"/>
          <w:i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A80B13">
        <w:rPr>
          <w:rFonts w:ascii="Book Antiqua" w:hAnsi="Book Antiqua"/>
          <w:b/>
          <w:sz w:val="24"/>
          <w:szCs w:val="24"/>
          <w:lang w:val="en-US"/>
        </w:rPr>
        <w:t>Surgery (in specified indications)</w:t>
      </w:r>
      <w:r w:rsidR="00A80B13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 xml:space="preserve">: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Surgical treatment </w:t>
      </w:r>
      <w:r w:rsidR="006C3A8E" w:rsidRPr="008F6E8E">
        <w:rPr>
          <w:rFonts w:ascii="Book Antiqua" w:hAnsi="Book Antiqua"/>
          <w:sz w:val="24"/>
          <w:szCs w:val="24"/>
          <w:lang w:val="en-US"/>
        </w:rPr>
        <w:t>o</w:t>
      </w:r>
      <w:r w:rsidR="00C46F3A" w:rsidRPr="008F6E8E">
        <w:rPr>
          <w:rFonts w:ascii="Book Antiqua" w:hAnsi="Book Antiqua"/>
          <w:sz w:val="24"/>
          <w:szCs w:val="24"/>
          <w:lang w:val="en-US"/>
        </w:rPr>
        <w:t xml:space="preserve">f IH </w:t>
      </w:r>
      <w:r w:rsidRPr="008F6E8E">
        <w:rPr>
          <w:rFonts w:ascii="Book Antiqua" w:hAnsi="Book Antiqua"/>
          <w:sz w:val="24"/>
          <w:szCs w:val="24"/>
          <w:lang w:val="en-US"/>
        </w:rPr>
        <w:t>is suitable in some specific cases. It is indicated in well</w:t>
      </w:r>
      <w:r w:rsidR="00C46F3A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circumscribed, pedunculated</w:t>
      </w:r>
      <w:r w:rsidR="00297B2D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or ulcerated lesions that have failed to respon</w:t>
      </w:r>
      <w:r w:rsidR="00297B2D" w:rsidRPr="008F6E8E">
        <w:rPr>
          <w:rFonts w:ascii="Book Antiqua" w:hAnsi="Book Antiqua"/>
          <w:sz w:val="24"/>
          <w:szCs w:val="24"/>
          <w:lang w:val="en-US"/>
        </w:rPr>
        <w:t>d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o medical treatment, grow rapidly</w:t>
      </w:r>
      <w:r w:rsidR="00C46F3A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or cause significant deformity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eone&lt;/Author&gt;&lt;Year&gt;2014&lt;/Year&gt;&lt;RecNum&gt;1650&lt;/RecNum&gt;&lt;DisplayText&gt;&lt;style face="superscript"&gt;[114]&lt;/style&gt;&lt;/DisplayText&gt;&lt;record&gt;&lt;rec-number&gt;1650&lt;/rec-number&gt;&lt;foreign-keys&gt;&lt;key app="EN" db-id="5adarr2w6szpvper2s7vfr9iw5z25dx9sxv2" timestamp="1437558448"&gt;1650&lt;/key&gt;&lt;/foreign-keys&gt;&lt;ref-type name="Journal Article"&gt;17&lt;/ref-type&gt;&lt;contributors&gt;&lt;authors&gt;&lt;author&gt;Leone, F.&lt;/author&gt;&lt;author&gt;Benanti, E.&lt;/author&gt;&lt;author&gt;Marchesi, A.&lt;/author&gt;&lt;author&gt;Marcelli, S.&lt;/author&gt;&lt;author&gt;Gazzola, R.&lt;/author&gt;&lt;author&gt;Vaienti, L.&lt;/author&gt;&lt;/authors&gt;&lt;/contributors&gt;&lt;auth-address&gt;Plastic Surgery Department, Universita degli Studi di Milano, IRCCS Policlinico San Donato Milanese, Milano. francescobrsb@hotmail.it.&lt;/auth-address&gt;&lt;titles&gt;&lt;title&gt;Surgical excision of Infantile Haemangiomas: a technical refinement to prevent bleeding complications&lt;/title&gt;&lt;secondary-title&gt;Pediatr Med Chir&lt;/secondary-title&gt;&lt;alt-title&gt;La Pediatria medica e chirurgica : Medical and surgical pediatrics&lt;/alt-title&gt;&lt;/titles&gt;&lt;periodical&gt;&lt;full-title&gt;Pediatr Med Chir&lt;/full-title&gt;&lt;abbr-1&gt;La Pediatria medica e chirurgica : Medical and surgical pediatrics&lt;/abbr-1&gt;&lt;/periodical&gt;&lt;alt-periodical&gt;&lt;full-title&gt;Pediatr Med Chir&lt;/full-title&gt;&lt;abbr-1&gt;La Pediatria medica e chirurgica : Medical and surgical pediatrics&lt;/abbr-1&gt;&lt;/alt-periodical&gt;&lt;pages&gt;7&lt;/pages&gt;&lt;volume&gt;36&lt;/volume&gt;&lt;number&gt;3&lt;/number&gt;&lt;edition&gt;2015/01/13&lt;/edition&gt;&lt;dates&gt;&lt;year&gt;2014&lt;/year&gt;&lt;pub-dates&gt;&lt;date&gt;May-Jun&lt;/date&gt;&lt;/pub-dates&gt;&lt;/dates&gt;&lt;isbn&gt;0391-5387 (Print)&amp;#xD;0391-5387&lt;/isbn&gt;&lt;accession-num&gt;25573642&lt;/accession-num&gt;&lt;urls&gt;&lt;/urls&gt;&lt;electronic-resource-num&gt;10.4081/pmc.2014.7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14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="00AB0531" w:rsidRPr="008F6E8E">
        <w:rPr>
          <w:rFonts w:ascii="Book Antiqua" w:hAnsi="Book Antiqua"/>
          <w:sz w:val="24"/>
          <w:szCs w:val="24"/>
          <w:lang w:val="en-US"/>
        </w:rPr>
        <w:t xml:space="preserve"> Although propranolol treatment has been a breakthrough in the management of IHs, many children still require plastic surgery after the involution phase.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At the present time, most surgical interventions in IHs are used to treat </w:t>
      </w:r>
      <w:r w:rsidR="00AB0531" w:rsidRPr="008F6E8E">
        <w:rPr>
          <w:rFonts w:ascii="Book Antiqua" w:hAnsi="Book Antiqua"/>
          <w:sz w:val="24"/>
          <w:szCs w:val="24"/>
          <w:lang w:val="en-US"/>
        </w:rPr>
        <w:t>th</w:t>
      </w:r>
      <w:r w:rsidR="00C46F3A" w:rsidRPr="008F6E8E">
        <w:rPr>
          <w:rFonts w:ascii="Book Antiqua" w:hAnsi="Book Antiqua"/>
          <w:sz w:val="24"/>
          <w:szCs w:val="24"/>
          <w:lang w:val="en-US"/>
        </w:rPr>
        <w:t>o</w:t>
      </w:r>
      <w:r w:rsidR="00AB0531" w:rsidRPr="008F6E8E">
        <w:rPr>
          <w:rFonts w:ascii="Book Antiqua" w:hAnsi="Book Antiqua"/>
          <w:sz w:val="24"/>
          <w:szCs w:val="24"/>
          <w:lang w:val="en-US"/>
        </w:rPr>
        <w:t xml:space="preserve">se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nvoluted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IHs that </w:t>
      </w:r>
      <w:r w:rsidR="00C46F3A" w:rsidRPr="008F6E8E">
        <w:rPr>
          <w:rFonts w:ascii="Book Antiqua" w:hAnsi="Book Antiqua"/>
          <w:sz w:val="24"/>
          <w:szCs w:val="24"/>
          <w:lang w:val="en-US"/>
        </w:rPr>
        <w:t xml:space="preserve">have </w:t>
      </w:r>
      <w:r w:rsidRPr="008F6E8E">
        <w:rPr>
          <w:rFonts w:ascii="Book Antiqua" w:hAnsi="Book Antiqua"/>
          <w:sz w:val="24"/>
          <w:szCs w:val="24"/>
          <w:lang w:val="en-US"/>
        </w:rPr>
        <w:t>left residual lesions</w:t>
      </w:r>
      <w:r w:rsidR="00C46F3A" w:rsidRPr="008F6E8E">
        <w:rPr>
          <w:rFonts w:ascii="Book Antiqua" w:hAnsi="Book Antiqua"/>
          <w:sz w:val="24"/>
          <w:szCs w:val="24"/>
          <w:lang w:val="en-US"/>
        </w:rPr>
        <w:t>, such as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kin surplus, scarification after ulceration and/or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fibrofatty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tissu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b211cmE8L0F1dGhvcj48WWVhcj4yMDE1PC9ZZWFyPjxS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b211cmE8L0F1dGhvcj48WWVhcj4yMDE1PC9ZZWFyPjxS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B13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15,</w:t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1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084853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A80B13" w:rsidRDefault="00A80B13" w:rsidP="00785B07">
      <w:pPr>
        <w:spacing w:after="0" w:line="360" w:lineRule="auto"/>
        <w:jc w:val="both"/>
        <w:rPr>
          <w:rFonts w:ascii="Book Antiqua" w:eastAsiaTheme="minorEastAsia" w:hAnsi="Book Antiqua"/>
          <w:i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A80B13">
        <w:rPr>
          <w:rFonts w:ascii="Book Antiqua" w:hAnsi="Book Antiqua"/>
          <w:b/>
          <w:sz w:val="24"/>
          <w:szCs w:val="24"/>
          <w:lang w:val="en-US"/>
        </w:rPr>
        <w:t>Laser</w:t>
      </w:r>
      <w:r w:rsidR="00C46F3A" w:rsidRPr="00A80B13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A80B13">
        <w:rPr>
          <w:rFonts w:ascii="Book Antiqua" w:hAnsi="Book Antiqua"/>
          <w:b/>
          <w:sz w:val="24"/>
          <w:szCs w:val="24"/>
          <w:lang w:val="en-US"/>
        </w:rPr>
        <w:t>therapy (in specified indications)</w:t>
      </w:r>
      <w:r w:rsidR="00A80B13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 xml:space="preserve">: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Pulsed dye laser (PDL) </w:t>
      </w:r>
      <w:r w:rsidR="00C46F3A" w:rsidRPr="008F6E8E">
        <w:rPr>
          <w:rFonts w:ascii="Book Antiqua" w:hAnsi="Book Antiqua"/>
          <w:sz w:val="24"/>
          <w:szCs w:val="24"/>
          <w:lang w:val="en-US"/>
        </w:rPr>
        <w:t xml:space="preserve">is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he most commonly used laser treatment </w:t>
      </w:r>
      <w:r w:rsidR="00C46F3A" w:rsidRPr="008F6E8E">
        <w:rPr>
          <w:rFonts w:ascii="Book Antiqua" w:hAnsi="Book Antiqua"/>
          <w:sz w:val="24"/>
          <w:szCs w:val="24"/>
          <w:lang w:val="en-US"/>
        </w:rPr>
        <w:t xml:space="preserve">for </w:t>
      </w:r>
      <w:r w:rsidRPr="008F6E8E">
        <w:rPr>
          <w:rFonts w:ascii="Book Antiqua" w:hAnsi="Book Antiqua"/>
          <w:sz w:val="24"/>
          <w:szCs w:val="24"/>
          <w:lang w:val="en-US"/>
        </w:rPr>
        <w:t>superficial and ulcerating</w:t>
      </w:r>
      <w:r w:rsidR="00C46F3A" w:rsidRPr="008F6E8E">
        <w:rPr>
          <w:rFonts w:ascii="Book Antiqua" w:hAnsi="Book Antiqua"/>
          <w:sz w:val="24"/>
          <w:szCs w:val="24"/>
          <w:lang w:val="en-US"/>
        </w:rPr>
        <w:t xml:space="preserve"> IHs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for residual lesions. The literature </w:t>
      </w:r>
      <w:r w:rsidR="00C46F3A" w:rsidRPr="008F6E8E">
        <w:rPr>
          <w:rFonts w:ascii="Book Antiqua" w:hAnsi="Book Antiqua"/>
          <w:sz w:val="24"/>
          <w:szCs w:val="24"/>
          <w:lang w:val="en-US"/>
        </w:rPr>
        <w:t xml:space="preserve">on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he effectiveness of PDL in IHs is </w:t>
      </w:r>
      <w:r w:rsidR="00C46F3A" w:rsidRPr="008F6E8E">
        <w:rPr>
          <w:rFonts w:ascii="Book Antiqua" w:hAnsi="Book Antiqua"/>
          <w:sz w:val="24"/>
          <w:szCs w:val="24"/>
          <w:lang w:val="en-US"/>
        </w:rPr>
        <w:t xml:space="preserve">somewhat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controversial. Some earlier studies suggest that early treatment of IHs with PDL prevents further growth, induces </w:t>
      </w:r>
      <w:r w:rsidR="002A26A7" w:rsidRPr="008F6E8E">
        <w:rPr>
          <w:rFonts w:ascii="Book Antiqua" w:hAnsi="Book Antiqua"/>
          <w:sz w:val="24"/>
          <w:szCs w:val="24"/>
          <w:lang w:val="en-US"/>
        </w:rPr>
        <w:t xml:space="preserve">tumor </w:t>
      </w:r>
      <w:r w:rsidRPr="008F6E8E">
        <w:rPr>
          <w:rFonts w:ascii="Book Antiqua" w:hAnsi="Book Antiqua"/>
          <w:sz w:val="24"/>
          <w:szCs w:val="24"/>
          <w:lang w:val="en-US"/>
        </w:rPr>
        <w:t>regression</w:t>
      </w:r>
      <w:r w:rsidR="00C46F3A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improves cosmetic outcome, while a</w:t>
      </w:r>
      <w:r w:rsidR="002A26A7" w:rsidRPr="008F6E8E">
        <w:rPr>
          <w:rFonts w:ascii="Book Antiqua" w:hAnsi="Book Antiqua"/>
          <w:sz w:val="24"/>
          <w:szCs w:val="24"/>
          <w:lang w:val="en-US"/>
        </w:rPr>
        <w:t>n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andomized controlled trial of 121 infants showed no significant difference in complete clearance or minimum residual signs between the PDL-treated group and </w:t>
      </w:r>
      <w:r w:rsidR="002A26A7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>observational group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YW5kdGhhbGVyPC9BdXRob3I+PFllYXI+MTk5NTwvWWVh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YW5kdGhhbGVyPC9BdXRob3I+PFllYXI+MTk5NTwvWWVh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17-120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Conventional PDL is ineffective in the treatment of deep IHs. Its penetration depth is limited due to the optical absorption and scattering in </w:t>
      </w:r>
      <w:r w:rsidR="00C46F3A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>epidermis and dermi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Zhong&lt;/Author&gt;&lt;Year&gt;2015&lt;/Year&gt;&lt;RecNum&gt;1635&lt;/RecNum&gt;&lt;DisplayText&gt;&lt;style face="superscript"&gt;[121]&lt;/style&gt;&lt;/DisplayText&gt;&lt;record&gt;&lt;rec-number&gt;1635&lt;/rec-number&gt;&lt;foreign-keys&gt;&lt;key app="EN" db-id="5adarr2w6szpvper2s7vfr9iw5z25dx9sxv2" timestamp="1437479156"&gt;1635&lt;/key&gt;&lt;/foreign-keys&gt;&lt;ref-type name="Journal Article"&gt;17&lt;/ref-type&gt;&lt;contributors&gt;&lt;authors&gt;&lt;author&gt;Zhong, S. X.&lt;/author&gt;&lt;author&gt;Tao, Y. C.&lt;/author&gt;&lt;author&gt;Zhou, J. F.&lt;/author&gt;&lt;author&gt;Liu, Y. Y.&lt;/author&gt;&lt;author&gt;Yao, L.&lt;/author&gt;&lt;author&gt;Li, S. S.&lt;/author&gt;&lt;/authors&gt;&lt;/contributors&gt;&lt;auth-address&gt;Department of Dermatology and Venereology, First Hospital of Jilin University, Changchun, China.&amp;#xD;Department of Epidemiology and Health Statistics, Public Health College, Jilin University, Changchun, China.&lt;/auth-address&gt;&lt;titles&gt;&lt;title&gt;Infantile Hemangioma: Clinical Characteristics and Efficacy of Treatment with the Long-Pulsed 1,064-nm Neodymium-Doped Yttrium Aluminum Garnet Laser in 794 Chinese Patients&lt;/title&gt;&lt;secondary-title&gt;Pediatr Dermatol&lt;/secondary-title&gt;&lt;alt-title&gt;Pediatric dermatology&lt;/alt-title&gt;&lt;/titles&gt;&lt;periodical&gt;&lt;full-title&gt;Pediatr Dermatol&lt;/full-title&gt;&lt;abbr-1&gt;Pediatric dermatology&lt;/abbr-1&gt;&lt;/periodical&gt;&lt;alt-periodical&gt;&lt;full-title&gt;Pediatr Dermatol&lt;/full-title&gt;&lt;abbr-1&gt;Pediatric dermatology&lt;/abbr-1&gt;&lt;/alt-periodical&gt;&lt;pages&gt;495-500&lt;/pages&gt;&lt;volume&gt;32&lt;/volume&gt;&lt;number&gt;4&lt;/number&gt;&lt;edition&gt;2015/05/08&lt;/edition&gt;&lt;dates&gt;&lt;year&gt;2015&lt;/year&gt;&lt;pub-dates&gt;&lt;date&gt;Jul&lt;/date&gt;&lt;/pub-dates&gt;&lt;/dates&gt;&lt;isbn&gt;0736-8046&lt;/isbn&gt;&lt;accession-num&gt;25950113&lt;/accession-num&gt;&lt;urls&gt;&lt;/urls&gt;&lt;electronic-resource-num&gt;10.1111/pde.12593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21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troduction of a long-pulse PDL in combination with an epidermal cooling system made a greater depth of vascular injury possibl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b25vPC9BdXRob3I+PFllYXI+MjAwNjwvWWVhcj48UmVj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b25vPC9BdXRob3I+PFllYXI+MjAwNjwvWWVhcj48UmVj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B13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20,</w:t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22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dditionally, the use of </w:t>
      </w:r>
      <w:r w:rsidR="006C3A8E" w:rsidRPr="008F6E8E">
        <w:rPr>
          <w:rFonts w:ascii="Book Antiqua" w:hAnsi="Book Antiqua"/>
          <w:sz w:val="24"/>
          <w:szCs w:val="24"/>
          <w:lang w:val="en-US"/>
        </w:rPr>
        <w:t xml:space="preserve">long-pulse </w:t>
      </w:r>
      <w:r w:rsidRPr="008F6E8E">
        <w:rPr>
          <w:rFonts w:ascii="Book Antiqua" w:hAnsi="Book Antiqua"/>
          <w:sz w:val="24"/>
          <w:szCs w:val="24"/>
          <w:lang w:val="en-US"/>
        </w:rPr>
        <w:t>PDL with an epidermal cooling system decreases the risk of scarring and induction of ulceratio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b25vPC9BdXRob3I+PFllYXI+MjAwNjwvWWVhcj48UmVj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b25vPC9BdXRob3I+PFllYXI+MjAwNjwvWWVhcj48UmVj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22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se types of laser treatment are not painless and may require anesthesia in infants.</w:t>
      </w:r>
    </w:p>
    <w:p w:rsidR="00BD61A2" w:rsidRPr="008F6E8E" w:rsidRDefault="00BD61A2" w:rsidP="00A80B13">
      <w:pPr>
        <w:spacing w:after="0" w:line="360" w:lineRule="auto"/>
        <w:ind w:firstLine="709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>The larger, deep IHs may also be effectively treated using the neodymium-doped yttrium aluminum garnet (ND</w:t>
      </w:r>
      <w:proofErr w:type="gramStart"/>
      <w:r w:rsidRPr="008F6E8E">
        <w:rPr>
          <w:rFonts w:ascii="Book Antiqua" w:hAnsi="Book Antiqua"/>
          <w:sz w:val="24"/>
          <w:szCs w:val="24"/>
          <w:lang w:val="en-US"/>
        </w:rPr>
        <w:t>:YAG</w:t>
      </w:r>
      <w:proofErr w:type="gramEnd"/>
      <w:r w:rsidRPr="008F6E8E">
        <w:rPr>
          <w:rFonts w:ascii="Book Antiqua" w:hAnsi="Book Antiqua"/>
          <w:sz w:val="24"/>
          <w:szCs w:val="24"/>
          <w:lang w:val="en-US"/>
        </w:rPr>
        <w:t xml:space="preserve">) laser. However, due to greater risk of scarring or hypo- </w:t>
      </w:r>
      <w:r w:rsidR="00CC4C91" w:rsidRPr="008F6E8E">
        <w:rPr>
          <w:rFonts w:ascii="Book Antiqua" w:hAnsi="Book Antiqua"/>
          <w:sz w:val="24"/>
          <w:szCs w:val="24"/>
          <w:lang w:val="en-US"/>
        </w:rPr>
        <w:t xml:space="preserve">or </w:t>
      </w:r>
      <w:r w:rsidRPr="008F6E8E">
        <w:rPr>
          <w:rFonts w:ascii="Book Antiqua" w:hAnsi="Book Antiqua"/>
          <w:sz w:val="24"/>
          <w:szCs w:val="24"/>
          <w:lang w:val="en-US"/>
        </w:rPr>
        <w:t>hyperpigmentation, this therapy should be preserved for difficult, recalcitrant case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aaG9uZzwvQXV0aG9yPjxZZWFyPjIwMTU8L1llYXI+PFJl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aaG9uZzwvQXV0aG9yPjxZZWFyPjIwMTU8L1llYXI+PFJl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B13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21,123,</w:t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24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BD61A2" w:rsidRPr="008F6E8E" w:rsidRDefault="00BD61A2" w:rsidP="00A80B13">
      <w:pPr>
        <w:spacing w:after="0" w:line="360" w:lineRule="auto"/>
        <w:ind w:firstLine="709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lastRenderedPageBreak/>
        <w:t>Therapy with the fractionate</w:t>
      </w:r>
      <w:r w:rsidR="00CC4C91" w:rsidRPr="008F6E8E">
        <w:rPr>
          <w:rFonts w:ascii="Book Antiqua" w:hAnsi="Book Antiqua"/>
          <w:sz w:val="24"/>
          <w:szCs w:val="24"/>
          <w:lang w:val="en-US"/>
        </w:rPr>
        <w:t>d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CO</w:t>
      </w:r>
      <w:r w:rsidRPr="008F6E8E">
        <w:rPr>
          <w:rFonts w:ascii="Book Antiqua" w:hAnsi="Book Antiqua"/>
          <w:sz w:val="24"/>
          <w:szCs w:val="24"/>
          <w:vertAlign w:val="subscript"/>
          <w:lang w:val="en-US"/>
        </w:rPr>
        <w:t>2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laser is reserved for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nvoluted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IHs with residual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fibrofatty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tissue, atrophic plaques</w:t>
      </w:r>
      <w:r w:rsidR="00CC4C91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or other textural change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Brauer&lt;/Author&gt;&lt;Year&gt;2013&lt;/Year&gt;&lt;RecNum&gt;1639&lt;/RecNum&gt;&lt;DisplayText&gt;&lt;style face="superscript"&gt;[125]&lt;/style&gt;&lt;/DisplayText&gt;&lt;record&gt;&lt;rec-number&gt;1639&lt;/rec-number&gt;&lt;foreign-keys&gt;&lt;key app="EN" db-id="5adarr2w6szpvper2s7vfr9iw5z25dx9sxv2" timestamp="1437487320"&gt;1639&lt;/key&gt;&lt;/foreign-keys&gt;&lt;ref-type name="Journal Article"&gt;17&lt;/ref-type&gt;&lt;contributors&gt;&lt;authors&gt;&lt;author&gt;Brauer, J. A.&lt;/author&gt;&lt;author&gt;Geronemus, R. G.&lt;/author&gt;&lt;/authors&gt;&lt;/contributors&gt;&lt;auth-address&gt;Laser &amp;amp; Skin Surgery Center of New York, New York, NY 10016, USA. jbrauer@laserskinsurgery.com&lt;/auth-address&gt;&lt;titles&gt;&lt;title&gt;Laser treatment in the management of infantile hemangiomas and capillary vascular malformations&lt;/title&gt;&lt;secondary-title&gt;Tech Vasc Interv Radiol&lt;/secondary-title&gt;&lt;alt-title&gt;Techniques in vascular and interventional radiology&lt;/alt-title&gt;&lt;/titles&gt;&lt;periodical&gt;&lt;full-title&gt;Tech Vasc Interv Radiol&lt;/full-title&gt;&lt;abbr-1&gt;Techniques in vascular and interventional radiology&lt;/abbr-1&gt;&lt;/periodical&gt;&lt;alt-periodical&gt;&lt;full-title&gt;Tech Vasc Interv Radiol&lt;/full-title&gt;&lt;abbr-1&gt;Techniques in vascular and interventional radiology&lt;/abbr-1&gt;&lt;/alt-periodical&gt;&lt;pages&gt;51-4&lt;/pages&gt;&lt;volume&gt;16&lt;/volume&gt;&lt;number&gt;1&lt;/number&gt;&lt;edition&gt;2013/03/19&lt;/edition&gt;&lt;keywords&gt;&lt;keyword&gt;Hemangioma/*surgery&lt;/keyword&gt;&lt;keyword&gt;Humans&lt;/keyword&gt;&lt;keyword&gt;Infant&lt;/keyword&gt;&lt;keyword&gt;Infant, Newborn&lt;/keyword&gt;&lt;keyword&gt;Lasers, Dye/*therapeutic use&lt;/keyword&gt;&lt;keyword&gt;Vascular Malformations/*surgery&lt;/keyword&gt;&lt;/keywords&gt;&lt;dates&gt;&lt;year&gt;2013&lt;/year&gt;&lt;pub-dates&gt;&lt;date&gt;Mar&lt;/date&gt;&lt;/pub-dates&gt;&lt;/dates&gt;&lt;isbn&gt;1557-9808&lt;/isbn&gt;&lt;accession-num&gt;23499132&lt;/accession-num&gt;&lt;urls&gt;&lt;/urls&gt;&lt;electronic-resource-num&gt;10.1053/j.tvir.2013.01.007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25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A80B13" w:rsidRDefault="00A80B13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A80B13" w:rsidRDefault="00BD61A2" w:rsidP="00785B07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A80B13">
        <w:rPr>
          <w:rFonts w:ascii="Book Antiqua" w:hAnsi="Book Antiqua"/>
          <w:b/>
          <w:i/>
          <w:sz w:val="24"/>
          <w:szCs w:val="24"/>
          <w:lang w:val="en-US"/>
        </w:rPr>
        <w:t>Future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A80B13">
        <w:rPr>
          <w:rFonts w:ascii="Book Antiqua" w:hAnsi="Book Antiqua"/>
          <w:b/>
          <w:sz w:val="24"/>
          <w:szCs w:val="24"/>
          <w:lang w:val="en-US"/>
        </w:rPr>
        <w:t xml:space="preserve">Other systemic </w:t>
      </w:r>
      <w:r w:rsidR="006C3A8E" w:rsidRPr="00A80B13">
        <w:rPr>
          <w:rFonts w:ascii="Book Antiqua" w:hAnsi="Book Antiqua"/>
          <w:b/>
          <w:sz w:val="24"/>
          <w:szCs w:val="24"/>
          <w:lang w:val="en-US"/>
        </w:rPr>
        <w:sym w:font="Symbol" w:char="F062"/>
      </w:r>
      <w:r w:rsidRPr="00A80B13">
        <w:rPr>
          <w:rFonts w:ascii="Book Antiqua" w:hAnsi="Book Antiqua"/>
          <w:b/>
          <w:sz w:val="24"/>
          <w:szCs w:val="24"/>
          <w:lang w:val="en-US"/>
        </w:rPr>
        <w:t>-blockers</w:t>
      </w:r>
      <w:r w:rsidR="00A80B13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 xml:space="preserve">: </w:t>
      </w:r>
      <w:r w:rsidRPr="008F6E8E">
        <w:rPr>
          <w:rFonts w:ascii="Book Antiqua" w:hAnsi="Book Antiqua"/>
          <w:sz w:val="24"/>
          <w:szCs w:val="24"/>
          <w:lang w:val="en-US"/>
        </w:rPr>
        <w:t>Propranolol is a non</w:t>
      </w:r>
      <w:r w:rsidR="00892FC0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selective, lipophilic, </w:t>
      </w:r>
      <w:r w:rsidR="00CC4C91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lang w:val="en-US"/>
        </w:rPr>
        <w:t xml:space="preserve">-adrenergic receptor antagonist, which binds to </w:t>
      </w:r>
      <w:r w:rsidR="00CC4C91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vertAlign w:val="subscript"/>
          <w:lang w:val="en-US"/>
        </w:rPr>
        <w:t>1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- and </w:t>
      </w:r>
      <w:r w:rsidR="00CC4C91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vertAlign w:val="subscript"/>
          <w:lang w:val="en-US"/>
        </w:rPr>
        <w:t>2</w:t>
      </w:r>
      <w:r w:rsidRPr="008F6E8E">
        <w:rPr>
          <w:rFonts w:ascii="Book Antiqua" w:hAnsi="Book Antiqua"/>
          <w:sz w:val="24"/>
          <w:szCs w:val="24"/>
          <w:lang w:val="en-US"/>
        </w:rPr>
        <w:t>-</w:t>
      </w:r>
      <w:r w:rsidR="006C3A8E" w:rsidRPr="008F6E8E">
        <w:rPr>
          <w:rFonts w:ascii="Book Antiqua" w:hAnsi="Book Antiqua"/>
          <w:sz w:val="24"/>
          <w:szCs w:val="24"/>
          <w:lang w:val="en-US"/>
        </w:rPr>
        <w:t>adrenergic receptor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Filippi&lt;/Author&gt;&lt;Year&gt;2015&lt;/Year&gt;&lt;RecNum&gt;1681&lt;/RecNum&gt;&lt;DisplayText&gt;&lt;style face="superscript"&gt;[126]&lt;/style&gt;&lt;/DisplayText&gt;&lt;record&gt;&lt;rec-number&gt;1681&lt;/rec-number&gt;&lt;foreign-keys&gt;&lt;key app="EN" db-id="5adarr2w6szpvper2s7vfr9iw5z25dx9sxv2" timestamp="1440144110"&gt;1681&lt;/key&gt;&lt;/foreign-keys&gt;&lt;ref-type name="Journal Article"&gt;17&lt;/ref-type&gt;&lt;contributors&gt;&lt;authors&gt;&lt;author&gt;Filippi, L.&lt;/author&gt;&lt;author&gt;Dal Monte, M.&lt;/author&gt;&lt;author&gt;Casini, G.&lt;/author&gt;&lt;author&gt;Daniotti, M.&lt;/author&gt;&lt;author&gt;Sereni, F.&lt;/author&gt;&lt;author&gt;Bagnoli, P.&lt;/author&gt;&lt;/authors&gt;&lt;/contributors&gt;&lt;auth-address&gt;Neonatal Intensive Care Unit, Medical Surgical Fetal-Neonatal Department, &amp;quot;A. Meyer&amp;quot; University Children&amp;apos;s Hospital, Florence, Italy.&lt;/auth-address&gt;&lt;titles&gt;&lt;title&gt;Infantile hemangiomas, retinopathy of prematurity and cancer: a common pathogenetic role of the beta-adrenergic system&lt;/title&gt;&lt;secondary-title&gt;Med Res Rev&lt;/secondary-title&gt;&lt;alt-title&gt;Medicinal research reviews&lt;/alt-title&gt;&lt;/titles&gt;&lt;periodical&gt;&lt;full-title&gt;Med Res Rev&lt;/full-title&gt;&lt;abbr-1&gt;Medicinal research reviews&lt;/abbr-1&gt;&lt;/periodical&gt;&lt;alt-periodical&gt;&lt;full-title&gt;Med Res Rev&lt;/full-title&gt;&lt;abbr-1&gt;Medicinal research reviews&lt;/abbr-1&gt;&lt;/alt-periodical&gt;&lt;pages&gt;619-52&lt;/pages&gt;&lt;volume&gt;35&lt;/volume&gt;&lt;number&gt;3&lt;/number&gt;&lt;edition&gt;2014/12/20&lt;/edition&gt;&lt;keywords&gt;&lt;keyword&gt;beta blockers&lt;/keyword&gt;&lt;keyword&gt;cancer&lt;/keyword&gt;&lt;keyword&gt;propranolol&lt;/keyword&gt;&lt;keyword&gt;retinal diseases&lt;/keyword&gt;&lt;keyword&gt;retinal neovascularization&lt;/keyword&gt;&lt;/keywords&gt;&lt;dates&gt;&lt;year&gt;2015&lt;/year&gt;&lt;pub-dates&gt;&lt;date&gt;May&lt;/date&gt;&lt;/pub-dates&gt;&lt;/dates&gt;&lt;isbn&gt;0198-6325&lt;/isbn&gt;&lt;accession-num&gt;25523517&lt;/accession-num&gt;&lt;urls&gt;&lt;/urls&gt;&lt;electronic-resource-num&gt;10.1002/med.21336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2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potential side effects of propranolol made physicians and researchers search for an alternative </w:t>
      </w:r>
      <w:r w:rsidR="00CC4C91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lang w:val="en-US"/>
        </w:rPr>
        <w:t xml:space="preserve">-blocker </w:t>
      </w:r>
      <w:r w:rsidR="006C3A8E" w:rsidRPr="008F6E8E">
        <w:rPr>
          <w:rFonts w:ascii="Book Antiqua" w:hAnsi="Book Antiqua"/>
          <w:sz w:val="24"/>
          <w:szCs w:val="24"/>
          <w:lang w:val="en-US"/>
        </w:rPr>
        <w:t xml:space="preserve">that is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as effective as propranolol, but with </w:t>
      </w:r>
      <w:r w:rsidR="00B50355" w:rsidRPr="008F6E8E">
        <w:rPr>
          <w:rFonts w:ascii="Book Antiqua" w:hAnsi="Book Antiqua"/>
          <w:sz w:val="24"/>
          <w:szCs w:val="24"/>
          <w:lang w:val="en-US"/>
        </w:rPr>
        <w:t xml:space="preserve">fewer </w:t>
      </w:r>
      <w:r w:rsidRPr="008F6E8E">
        <w:rPr>
          <w:rFonts w:ascii="Book Antiqua" w:hAnsi="Book Antiqua"/>
          <w:sz w:val="24"/>
          <w:szCs w:val="24"/>
          <w:lang w:val="en-US"/>
        </w:rPr>
        <w:t>side effects.</w:t>
      </w:r>
      <w:r w:rsidRPr="008F6E8E">
        <w:rPr>
          <w:rFonts w:ascii="Book Antiqua" w:hAnsi="Book Antiqua"/>
          <w:color w:val="FF0000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It was suggested that a hydrophilic, selective</w:t>
      </w:r>
      <w:r w:rsidRPr="008F6E8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="00CC4C91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vertAlign w:val="subscript"/>
          <w:lang w:val="en-US"/>
        </w:rPr>
        <w:t>1</w:t>
      </w:r>
      <w:r w:rsidRPr="008F6E8E">
        <w:rPr>
          <w:rFonts w:ascii="Book Antiqua" w:hAnsi="Book Antiqua"/>
          <w:sz w:val="24"/>
          <w:szCs w:val="24"/>
          <w:lang w:val="en-US"/>
        </w:rPr>
        <w:t>-blocker, atenolol, which occurs at lower concentrations in the brain, may have these characteristic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b3NoYW48L0F1dGhvcj48WWVhcj4xOTg2PC9ZZWFyPjxS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b3NoYW48L0F1dGhvcj48WWVhcj4xOTg2PC9ZZWFyPjxS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B13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27,</w:t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2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 small randomi</w:t>
      </w:r>
      <w:r w:rsidR="00503EAF" w:rsidRPr="008F6E8E">
        <w:rPr>
          <w:rFonts w:ascii="Book Antiqua" w:hAnsi="Book Antiqua"/>
          <w:sz w:val="24"/>
          <w:szCs w:val="24"/>
          <w:lang w:val="en-US"/>
        </w:rPr>
        <w:t>zed controlled trial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howed no significant difference in effectiveness between atenolol and propranolol. However</w:t>
      </w:r>
      <w:r w:rsidR="002C5D53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no difference in adverse effects </w:t>
      </w:r>
      <w:r w:rsidR="002C5D53" w:rsidRPr="008F6E8E">
        <w:rPr>
          <w:rFonts w:ascii="Book Antiqua" w:hAnsi="Book Antiqua"/>
          <w:sz w:val="24"/>
          <w:szCs w:val="24"/>
          <w:lang w:val="en-US"/>
        </w:rPr>
        <w:t xml:space="preserve">was demonstrated </w:t>
      </w:r>
      <w:r w:rsidRPr="008F6E8E">
        <w:rPr>
          <w:rFonts w:ascii="Book Antiqua" w:hAnsi="Book Antiqua"/>
          <w:sz w:val="24"/>
          <w:szCs w:val="24"/>
          <w:lang w:val="en-US"/>
        </w:rPr>
        <w:t>either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BYmFyenVhLUFyYXlhPC9BdXRob3I+PFllYXI+MjAxNDwv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BYmFyenVhLUFyYXlhPC9BdXRob3I+PFllYXI+MjAxNDwv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2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 2009, oral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nad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>, a non</w:t>
      </w:r>
      <w:r w:rsidR="00892FC0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selective </w:t>
      </w:r>
      <w:r w:rsidR="002C5D53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lang w:val="en-US"/>
        </w:rPr>
        <w:t xml:space="preserve">-blocker, which is significantly less lipophilic than propranolol, was found to have a significant effect on IH </w:t>
      </w:r>
      <w:r w:rsidR="002C5D53" w:rsidRPr="008F6E8E">
        <w:rPr>
          <w:rFonts w:ascii="Book Antiqua" w:hAnsi="Book Antiqua"/>
          <w:sz w:val="24"/>
          <w:szCs w:val="24"/>
          <w:lang w:val="en-US"/>
        </w:rPr>
        <w:t xml:space="preserve">growth,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with </w:t>
      </w:r>
      <w:r w:rsidR="002C5D53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>rapid reduction in siz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b3BlPC9BdXRob3I+PFllYXI+MjAxMzwvWWVhcj48UmVj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b3BlPC9BdXRob3I+PFllYXI+MjAxMzwvWWVhcj48UmVj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B13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30,</w:t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31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ecently, a small retrospective study </w:t>
      </w:r>
      <w:r w:rsidR="002C5D53" w:rsidRPr="008F6E8E">
        <w:rPr>
          <w:rFonts w:ascii="Book Antiqua" w:hAnsi="Book Antiqua"/>
          <w:sz w:val="24"/>
          <w:szCs w:val="24"/>
          <w:lang w:val="en-US"/>
        </w:rPr>
        <w:t xml:space="preserve">of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48 participants showed effects of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nad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similar to those of propranolol. Although serious adverse effects were rare, side effects</w:t>
      </w:r>
      <w:r w:rsidR="002C5D53" w:rsidRPr="008F6E8E">
        <w:rPr>
          <w:rFonts w:ascii="Book Antiqua" w:hAnsi="Book Antiqua"/>
          <w:sz w:val="24"/>
          <w:szCs w:val="24"/>
          <w:lang w:val="en-US"/>
        </w:rPr>
        <w:t xml:space="preserve"> such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s sleep disturbance, behavior problems, gastrointestinal symptoms</w:t>
      </w:r>
      <w:r w:rsidR="002C5D53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cold extremities were still frequently see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Randhawa&lt;/Author&gt;&lt;Year&gt;2015&lt;/Year&gt;&lt;RecNum&gt;1684&lt;/RecNum&gt;&lt;DisplayText&gt;&lt;style face="superscript"&gt;[132]&lt;/style&gt;&lt;/DisplayText&gt;&lt;record&gt;&lt;rec-number&gt;1684&lt;/rec-number&gt;&lt;foreign-keys&gt;&lt;key app="EN" db-id="5adarr2w6szpvper2s7vfr9iw5z25dx9sxv2" timestamp="1440148301"&gt;1684&lt;/key&gt;&lt;/foreign-keys&gt;&lt;ref-type name="Journal Article"&gt;17&lt;/ref-type&gt;&lt;contributors&gt;&lt;authors&gt;&lt;author&gt;Randhawa, H. K.&lt;/author&gt;&lt;author&gt;Sibbald, C.&lt;/author&gt;&lt;author&gt;Garcia Romero, M. T.&lt;/author&gt;&lt;author&gt;Pope, E.&lt;/author&gt;&lt;/authors&gt;&lt;/contributors&gt;&lt;auth-address&gt;Section of Dermatology, Hospital for Sick Children, University of Toronto, Toronto, Ontario, Canada.&lt;/auth-address&gt;&lt;titles&gt;&lt;title&gt;Oral Nadolol for the Treatment of Infantile Hemangiomas: A Single-Institution Retrospective Cohort Study&lt;/title&gt;&lt;secondary-title&gt;Pediatr Dermatol&lt;/secondary-title&gt;&lt;alt-title&gt;Pediatric dermatology&lt;/alt-title&gt;&lt;/titles&gt;&lt;periodical&gt;&lt;full-title&gt;Pediatr Dermatol&lt;/full-title&gt;&lt;abbr-1&gt;Pediatric dermatology&lt;/abbr-1&gt;&lt;/periodical&gt;&lt;alt-periodical&gt;&lt;full-title&gt;Pediatr Dermatol&lt;/full-title&gt;&lt;abbr-1&gt;Pediatric dermatology&lt;/abbr-1&gt;&lt;/alt-periodical&gt;&lt;edition&gt;2015/07/29&lt;/edition&gt;&lt;dates&gt;&lt;year&gt;2015&lt;/year&gt;&lt;pub-dates&gt;&lt;date&gt;Jul 27&lt;/date&gt;&lt;/pub-dates&gt;&lt;/dates&gt;&lt;isbn&gt;0736-8046&lt;/isbn&gt;&lt;accession-num&gt;26215612&lt;/accession-num&gt;&lt;urls&gt;&lt;/urls&gt;&lt;electronic-resource-num&gt;10.1111/pde.12655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32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 2010, a case report suggested the use of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acebutolol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2C5D53" w:rsidRPr="008F6E8E">
        <w:rPr>
          <w:rFonts w:ascii="Book Antiqua" w:hAnsi="Book Antiqua"/>
          <w:sz w:val="24"/>
          <w:szCs w:val="24"/>
          <w:lang w:val="en-US"/>
        </w:rPr>
        <w:t xml:space="preserve">for the </w:t>
      </w:r>
      <w:r w:rsidRPr="008F6E8E">
        <w:rPr>
          <w:rFonts w:ascii="Book Antiqua" w:hAnsi="Book Antiqua"/>
          <w:sz w:val="24"/>
          <w:szCs w:val="24"/>
          <w:lang w:val="en-US"/>
        </w:rPr>
        <w:t>treatment of infantile subglottic hemangioma, because of fewer side effects on resting heart rate than propranolol, metoprolol</w:t>
      </w:r>
      <w:r w:rsidR="002C5D53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atenolol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bGFuY2hldDwvQXV0aG9yPjxZZWFyPjIwMTA8L1llYXI+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bGFuY2hldDwvQXV0aG9yPjxZZWFyPjIwMTA8L1llYXI+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3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BD61A2" w:rsidRDefault="00BD61A2" w:rsidP="00A80B13">
      <w:pPr>
        <w:spacing w:after="0" w:line="360" w:lineRule="auto"/>
        <w:ind w:firstLine="709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In general, </w:t>
      </w:r>
      <w:r w:rsidR="002C5D53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lang w:val="en-US"/>
        </w:rPr>
        <w:t>-blocker</w:t>
      </w:r>
      <w:r w:rsidR="002C5D53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lipophility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and/or selectivity are factors that determine </w:t>
      </w:r>
      <w:r w:rsidR="002C5D53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>efficacy and side</w:t>
      </w:r>
      <w:r w:rsidR="002C5D53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effect profile. It is unclear whether </w:t>
      </w:r>
      <w:r w:rsidR="002C5D53" w:rsidRPr="008F6E8E">
        <w:rPr>
          <w:rFonts w:ascii="Book Antiqua" w:hAnsi="Book Antiqua"/>
          <w:sz w:val="24"/>
          <w:szCs w:val="24"/>
          <w:lang w:val="en-US"/>
        </w:rPr>
        <w:t>a degree of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lipophilicity may</w:t>
      </w:r>
      <w:r w:rsidR="00065140" w:rsidRPr="008F6E8E">
        <w:rPr>
          <w:rFonts w:ascii="Book Antiqua" w:hAnsi="Book Antiqua"/>
          <w:sz w:val="24"/>
          <w:szCs w:val="24"/>
          <w:lang w:val="en-US"/>
        </w:rPr>
        <w:t xml:space="preserve"> b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equired for tissue penetration and efficacy of IH treatment. It is also unclear whether </w:t>
      </w:r>
      <w:r w:rsidR="002C5D53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vertAlign w:val="subscript"/>
          <w:lang w:val="en-US"/>
        </w:rPr>
        <w:t>1</w:t>
      </w:r>
      <w:r w:rsidR="0069649E" w:rsidRPr="008F6E8E">
        <w:rPr>
          <w:rFonts w:ascii="Book Antiqua" w:hAnsi="Book Antiqua"/>
          <w:sz w:val="24"/>
          <w:szCs w:val="24"/>
          <w:vertAlign w:val="subscript"/>
          <w:lang w:val="en-US"/>
        </w:rPr>
        <w:noBreakHyphen/>
      </w:r>
      <w:r w:rsidRPr="008F6E8E">
        <w:rPr>
          <w:rFonts w:ascii="Book Antiqua" w:hAnsi="Book Antiqua"/>
          <w:sz w:val="24"/>
          <w:szCs w:val="24"/>
          <w:lang w:val="en-US"/>
        </w:rPr>
        <w:t xml:space="preserve"> or </w:t>
      </w:r>
      <w:r w:rsidR="002C5D53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vertAlign w:val="subscript"/>
          <w:lang w:val="en-US"/>
        </w:rPr>
        <w:t>2</w:t>
      </w:r>
      <w:r w:rsidR="0069649E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blockade or </w:t>
      </w:r>
      <w:r w:rsidR="002C5D53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combination </w:t>
      </w:r>
      <w:r w:rsidR="002C5D53" w:rsidRPr="008F6E8E">
        <w:rPr>
          <w:rFonts w:ascii="Book Antiqua" w:hAnsi="Book Antiqua"/>
          <w:sz w:val="24"/>
          <w:szCs w:val="24"/>
          <w:lang w:val="en-US"/>
        </w:rPr>
        <w:t xml:space="preserve">of </w:t>
      </w:r>
      <w:r w:rsidR="0069649E" w:rsidRPr="008F6E8E">
        <w:rPr>
          <w:rFonts w:ascii="Book Antiqua" w:hAnsi="Book Antiqua"/>
          <w:sz w:val="24"/>
          <w:szCs w:val="24"/>
          <w:lang w:val="en-US"/>
        </w:rPr>
        <w:t>the two</w:t>
      </w:r>
      <w:r w:rsidR="002C5D53" w:rsidRPr="008F6E8E">
        <w:rPr>
          <w:rFonts w:ascii="Book Antiqua" w:hAnsi="Book Antiqua"/>
          <w:sz w:val="24"/>
          <w:szCs w:val="24"/>
          <w:lang w:val="en-US"/>
        </w:rPr>
        <w:t xml:space="preserve"> is needed </w:t>
      </w:r>
      <w:r w:rsidR="0069649E" w:rsidRPr="008F6E8E">
        <w:rPr>
          <w:rFonts w:ascii="Book Antiqua" w:hAnsi="Book Antiqua"/>
          <w:sz w:val="24"/>
          <w:szCs w:val="24"/>
          <w:lang w:val="en-US"/>
        </w:rPr>
        <w:t>to achieve a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rapeutic effect. In conclusion, the search for a </w:t>
      </w:r>
      <w:r w:rsidR="002C5D53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lang w:val="en-US"/>
        </w:rPr>
        <w:t>-blocker with the best effectiveness and the most favorable side</w:t>
      </w:r>
      <w:r w:rsidR="002C5D53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effects profile, is still ongoing.</w:t>
      </w:r>
    </w:p>
    <w:p w:rsidR="00A80B13" w:rsidRPr="00A80B13" w:rsidRDefault="00A80B13" w:rsidP="00A80B13">
      <w:pPr>
        <w:spacing w:after="0" w:line="360" w:lineRule="auto"/>
        <w:ind w:firstLine="709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A80B13">
        <w:rPr>
          <w:rFonts w:ascii="Book Antiqua" w:hAnsi="Book Antiqua"/>
          <w:b/>
          <w:sz w:val="24"/>
          <w:szCs w:val="24"/>
          <w:lang w:val="en-US"/>
        </w:rPr>
        <w:t>Rapamycin</w:t>
      </w:r>
      <w:r w:rsidR="00A80B13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 xml:space="preserve">: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Rapamycin, also known as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sirolimus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>, is a bacterial macrolide that also has antifungal effects.</w:t>
      </w:r>
      <w:r w:rsidR="00E45C49" w:rsidRPr="008F6E8E">
        <w:rPr>
          <w:rFonts w:ascii="Book Antiqua" w:hAnsi="Book Antiqua"/>
          <w:sz w:val="24"/>
          <w:szCs w:val="24"/>
          <w:lang w:val="en-US"/>
        </w:rPr>
        <w:t xml:space="preserve"> Since rapamycin is an </w:t>
      </w:r>
      <w:proofErr w:type="spellStart"/>
      <w:r w:rsidR="00E45C49" w:rsidRPr="008F6E8E">
        <w:rPr>
          <w:rFonts w:ascii="Book Antiqua" w:hAnsi="Book Antiqua"/>
          <w:sz w:val="24"/>
          <w:szCs w:val="24"/>
          <w:lang w:val="en-US"/>
        </w:rPr>
        <w:t>mTOR</w:t>
      </w:r>
      <w:proofErr w:type="spellEnd"/>
      <w:r w:rsidR="00E45C49" w:rsidRPr="008F6E8E">
        <w:rPr>
          <w:rFonts w:ascii="Book Antiqua" w:hAnsi="Book Antiqua"/>
          <w:sz w:val="24"/>
          <w:szCs w:val="24"/>
          <w:lang w:val="en-US"/>
        </w:rPr>
        <w:t xml:space="preserve"> inhibitor, it inhibits </w:t>
      </w:r>
      <w:proofErr w:type="spellStart"/>
      <w:r w:rsidR="00E45C49" w:rsidRPr="008F6E8E">
        <w:rPr>
          <w:rFonts w:ascii="Book Antiqua" w:hAnsi="Book Antiqua"/>
          <w:sz w:val="24"/>
          <w:szCs w:val="24"/>
          <w:lang w:val="en-US"/>
        </w:rPr>
        <w:t>mTOR</w:t>
      </w:r>
      <w:proofErr w:type="spellEnd"/>
      <w:r w:rsidR="00E45C49" w:rsidRPr="008F6E8E">
        <w:rPr>
          <w:rFonts w:ascii="Book Antiqua" w:hAnsi="Book Antiqua"/>
          <w:sz w:val="24"/>
          <w:szCs w:val="24"/>
          <w:lang w:val="en-US"/>
        </w:rPr>
        <w:t xml:space="preserve"> signaling, an important regulator of growth and proliferation. By inhibiting the </w:t>
      </w:r>
      <w:proofErr w:type="spellStart"/>
      <w:r w:rsidR="00E45C49" w:rsidRPr="008F6E8E">
        <w:rPr>
          <w:rFonts w:ascii="Book Antiqua" w:hAnsi="Book Antiqua"/>
          <w:sz w:val="24"/>
          <w:szCs w:val="24"/>
          <w:lang w:val="en-US"/>
        </w:rPr>
        <w:t>mTOR</w:t>
      </w:r>
      <w:proofErr w:type="spellEnd"/>
      <w:r w:rsidR="00E45C49" w:rsidRPr="008F6E8E">
        <w:rPr>
          <w:rFonts w:ascii="Book Antiqua" w:hAnsi="Book Antiqua"/>
          <w:sz w:val="24"/>
          <w:szCs w:val="24"/>
          <w:lang w:val="en-US"/>
        </w:rPr>
        <w:t xml:space="preserve"> signaling pathway, rapamycin decreases the elevated VEGF and HIF</w:t>
      </w:r>
      <w:r w:rsidR="00FE1B49" w:rsidRPr="008F6E8E">
        <w:rPr>
          <w:rFonts w:ascii="Book Antiqua" w:hAnsi="Book Antiqua"/>
          <w:sz w:val="24"/>
          <w:szCs w:val="24"/>
          <w:lang w:val="en-US"/>
        </w:rPr>
        <w:t>-</w:t>
      </w:r>
      <w:r w:rsidR="00E45C49" w:rsidRPr="008F6E8E">
        <w:rPr>
          <w:rFonts w:ascii="Book Antiqua" w:hAnsi="Book Antiqua"/>
          <w:sz w:val="24"/>
          <w:szCs w:val="24"/>
          <w:lang w:val="en-US"/>
        </w:rPr>
        <w:t xml:space="preserve">1 levels </w:t>
      </w:r>
      <w:r w:rsidR="00E45C49" w:rsidRPr="008F6E8E">
        <w:rPr>
          <w:rFonts w:ascii="Book Antiqua" w:hAnsi="Book Antiqua"/>
          <w:sz w:val="24"/>
          <w:szCs w:val="24"/>
          <w:lang w:val="en-US"/>
        </w:rPr>
        <w:lastRenderedPageBreak/>
        <w:t>produced by endothelial cells</w:t>
      </w:r>
      <w:r w:rsidR="00AA564A" w:rsidRPr="008F6E8E">
        <w:rPr>
          <w:rFonts w:ascii="Book Antiqua" w:hAnsi="Book Antiqua"/>
          <w:sz w:val="24"/>
          <w:szCs w:val="24"/>
          <w:lang w:val="en-US"/>
        </w:rPr>
        <w:t>,</w:t>
      </w:r>
      <w:r w:rsidR="00E45C49" w:rsidRPr="008F6E8E">
        <w:rPr>
          <w:rFonts w:ascii="Book Antiqua" w:hAnsi="Book Antiqua"/>
          <w:sz w:val="24"/>
          <w:szCs w:val="24"/>
          <w:lang w:val="en-US"/>
        </w:rPr>
        <w:t xml:space="preserve"> and reduces IH</w:t>
      </w:r>
      <w:r w:rsidR="00FE1B49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E45C49" w:rsidRPr="008F6E8E">
        <w:rPr>
          <w:rFonts w:ascii="Book Antiqua" w:hAnsi="Book Antiqua"/>
          <w:sz w:val="24"/>
          <w:szCs w:val="24"/>
          <w:lang w:val="en-US"/>
        </w:rPr>
        <w:t>proliferatio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1taWxsPC9BdXRob3I+PFllYXI+MjAxMTwvWWVhcj48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1taWxsPC9BdXRob3I+PFllYXI+MjAxMTwvWWVhcj48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34-13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apamycin </w:t>
      </w:r>
      <w:r w:rsidR="001C3EF9" w:rsidRPr="008F6E8E">
        <w:rPr>
          <w:rFonts w:ascii="Book Antiqua" w:hAnsi="Book Antiqua"/>
          <w:sz w:val="24"/>
          <w:szCs w:val="24"/>
          <w:lang w:val="en-US"/>
        </w:rPr>
        <w:t>not only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negatively affects cell proliferation</w:t>
      </w:r>
      <w:r w:rsidR="001C3EF9" w:rsidRPr="008F6E8E">
        <w:rPr>
          <w:rFonts w:ascii="Book Antiqua" w:hAnsi="Book Antiqua"/>
          <w:sz w:val="24"/>
          <w:szCs w:val="24"/>
          <w:lang w:val="en-US"/>
        </w:rPr>
        <w:t>, but also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metabolism, as well as angiogenesis. Additionally, rapamycin seems to limit stem cell replicative capabilities, affecting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vasculogenesis</w:t>
      </w:r>
      <w:proofErr w:type="spellEnd"/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cmVlbmJlcmdlcjwvQXV0aG9yPjxZZWFyPjIwMTE8L1ll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cmVlbmJlcmdlcjwvQXV0aG9yPjxZZWFyPjIwMTE8L1ll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37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t this time</w:t>
      </w:r>
      <w:r w:rsidR="00FE1B49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apamycin treatment use is restricted to clinical trials until better safety data are availabl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aGVuPC9BdXRob3I+PFllYXI+MjAxMzwvWWVhcj48UmVj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aGVuPC9BdXRob3I+PFllYXI+MjAxMzwvWWVhcj48UmVj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</w:fldData>
        </w:fldChar>
      </w:r>
      <w:r w:rsidR="00F32323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B13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0,</w:t>
      </w:r>
      <w:r w:rsidR="00F32323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7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</w:p>
    <w:p w:rsidR="00A80B13" w:rsidRPr="00A80B13" w:rsidRDefault="00A80B13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Default="00BD61A2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A80B13">
        <w:rPr>
          <w:rFonts w:ascii="Book Antiqua" w:hAnsi="Book Antiqua"/>
          <w:b/>
          <w:sz w:val="24"/>
          <w:szCs w:val="24"/>
          <w:lang w:val="en-US"/>
        </w:rPr>
        <w:t>Angiotens</w:t>
      </w:r>
      <w:r w:rsidR="00A80B13">
        <w:rPr>
          <w:rFonts w:ascii="Book Antiqua" w:hAnsi="Book Antiqua"/>
          <w:b/>
          <w:sz w:val="24"/>
          <w:szCs w:val="24"/>
          <w:lang w:val="en-US"/>
        </w:rPr>
        <w:t>in-converting enzyme inhibitors</w:t>
      </w:r>
      <w:r w:rsidR="00A80B13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 xml:space="preserve">: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With the expanding knowledge on </w:t>
      </w:r>
      <w:r w:rsidR="00AA564A" w:rsidRPr="008F6E8E">
        <w:rPr>
          <w:rFonts w:ascii="Book Antiqua" w:hAnsi="Book Antiqua"/>
          <w:sz w:val="24"/>
          <w:szCs w:val="24"/>
          <w:lang w:val="en-US"/>
        </w:rPr>
        <w:t xml:space="preserve">IH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pathogenesis as a result of the discovery of </w:t>
      </w:r>
      <w:r w:rsidR="00AA564A" w:rsidRPr="008F6E8E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efficacy of </w:t>
      </w:r>
      <w:r w:rsidR="00FE1B49" w:rsidRPr="008F6E8E">
        <w:rPr>
          <w:rFonts w:ascii="Book Antiqua" w:hAnsi="Book Antiqua"/>
          <w:sz w:val="24"/>
          <w:szCs w:val="24"/>
          <w:lang w:val="en-US"/>
        </w:rPr>
        <w:sym w:font="Symbol" w:char="F062"/>
      </w:r>
      <w:r w:rsidRPr="008F6E8E">
        <w:rPr>
          <w:rFonts w:ascii="Book Antiqua" w:hAnsi="Book Antiqua"/>
          <w:sz w:val="24"/>
          <w:szCs w:val="24"/>
          <w:lang w:val="en-US"/>
        </w:rPr>
        <w:t>-blockers</w:t>
      </w:r>
      <w:r w:rsidR="00AA564A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463726" w:rsidRPr="008F6E8E">
        <w:rPr>
          <w:rFonts w:ascii="Book Antiqua" w:hAnsi="Book Antiqua"/>
          <w:sz w:val="24"/>
          <w:szCs w:val="24"/>
          <w:lang w:val="en-US"/>
        </w:rPr>
        <w:t>for</w:t>
      </w:r>
      <w:r w:rsidR="00AA564A" w:rsidRPr="008F6E8E">
        <w:rPr>
          <w:rFonts w:ascii="Book Antiqua" w:hAnsi="Book Antiqua"/>
          <w:sz w:val="24"/>
          <w:szCs w:val="24"/>
          <w:lang w:val="en-US"/>
        </w:rPr>
        <w:t xml:space="preserve"> this indication</w:t>
      </w:r>
      <w:r w:rsidR="00FE1B49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regulation of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hemogenic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endothelium regulated by the RAS in IHs became a point of interest with possible therapeutic consequences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Itinteang&lt;/Author&gt;&lt;Year&gt;2010&lt;/Year&gt;&lt;RecNum&gt;1673&lt;/RecNum&gt;&lt;DisplayText&gt;&lt;style face="superscript"&gt;[138]&lt;/style&gt;&lt;/DisplayText&gt;&lt;record&gt;&lt;rec-number&gt;1673&lt;/rec-number&gt;&lt;foreign-keys&gt;&lt;key app="EN" db-id="5adarr2w6szpvper2s7vfr9iw5z25dx9sxv2" timestamp="1438328555"&gt;1673&lt;/key&gt;&lt;/foreign-keys&gt;&lt;ref-type name="Journal Article"&gt;17&lt;/ref-type&gt;&lt;contributors&gt;&lt;authors&gt;&lt;author&gt;Itinteang, T.&lt;/author&gt;&lt;author&gt;Tan, S. T.&lt;/author&gt;&lt;author&gt;Brasch, H.&lt;/author&gt;&lt;author&gt;Day, D. J.&lt;/author&gt;&lt;/authors&gt;&lt;/contributors&gt;&lt;auth-address&gt;School of Biological Sciences, Victoria University of Wellington, Wellington, New Zealand.&lt;/auth-address&gt;&lt;titles&gt;&lt;title&gt;Haemogenic endothelium in infantile haemangioma&lt;/title&gt;&lt;secondary-title&gt;J Clin Pathol&lt;/secondary-title&gt;&lt;alt-title&gt;Journal of clinical pathology&lt;/alt-title&gt;&lt;/titles&gt;&lt;periodical&gt;&lt;full-title&gt;J Clin Pathol&lt;/full-title&gt;&lt;abbr-1&gt;Journal of clinical pathology&lt;/abbr-1&gt;&lt;/periodical&gt;&lt;alt-periodical&gt;&lt;full-title&gt;J Clin Pathol&lt;/full-title&gt;&lt;abbr-1&gt;Journal of clinical pathology&lt;/abbr-1&gt;&lt;/alt-periodical&gt;&lt;pages&gt;982-6&lt;/pages&gt;&lt;volume&gt;63&lt;/volume&gt;&lt;number&gt;11&lt;/number&gt;&lt;edition&gt;2010/10/07&lt;/edition&gt;&lt;keywords&gt;&lt;keyword&gt;Biopsy&lt;/keyword&gt;&lt;keyword&gt;Cell Proliferation&lt;/keyword&gt;&lt;keyword&gt;Hemangioblasts/metabolism/*pathology&lt;/keyword&gt;&lt;keyword&gt;Hemangioma, Capillary/metabolism/*pathology&lt;/keyword&gt;&lt;keyword&gt;Humans&lt;/keyword&gt;&lt;keyword&gt;Infant&lt;/keyword&gt;&lt;keyword&gt;Male&lt;/keyword&gt;&lt;keyword&gt;Neoplasm Proteins/metabolism&lt;/keyword&gt;&lt;keyword&gt;Tumor Markers, Biological/metabolism&lt;/keyword&gt;&lt;/keywords&gt;&lt;dates&gt;&lt;year&gt;2010&lt;/year&gt;&lt;pub-dates&gt;&lt;date&gt;Nov&lt;/date&gt;&lt;/pub-dates&gt;&lt;/dates&gt;&lt;isbn&gt;0021-9746&lt;/isbn&gt;&lt;accession-num&gt;20924092&lt;/accession-num&gt;&lt;urls&gt;&lt;/urls&gt;&lt;electronic-resource-num&gt;10.1136/jcp.2010.081257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3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 year later, expression of components of the RAS by the endothelium of proliferating IHs was shown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JdGludGVhbmc8L0F1dGhvcj48WWVhcj4yMDExPC9ZZWFy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JdGludGVhbmc8L0F1dGhvcj48WWVhcj4yMDExPC9ZZWFy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3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role of the RAS in IH is supported by the clinical observation of a higher incidence of IHs in premature</w:t>
      </w:r>
      <w:r w:rsidR="00FE1B49" w:rsidRPr="008F6E8E">
        <w:rPr>
          <w:rFonts w:ascii="Book Antiqua" w:hAnsi="Book Antiqua"/>
          <w:sz w:val="24"/>
          <w:szCs w:val="24"/>
          <w:lang w:val="en-US"/>
        </w:rPr>
        <w:t xml:space="preserve"> infants</w:t>
      </w:r>
      <w:r w:rsidRPr="008F6E8E">
        <w:rPr>
          <w:rFonts w:ascii="Book Antiqua" w:hAnsi="Book Antiqua"/>
          <w:sz w:val="24"/>
          <w:szCs w:val="24"/>
          <w:lang w:val="en-US"/>
        </w:rPr>
        <w:t>, females</w:t>
      </w:r>
      <w:r w:rsidR="00FE1B49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Caucasian</w:t>
      </w:r>
      <w:r w:rsidR="00FE1B49" w:rsidRPr="008F6E8E">
        <w:rPr>
          <w:rFonts w:ascii="Book Antiqua" w:hAnsi="Book Antiqua"/>
          <w:sz w:val="24"/>
          <w:szCs w:val="24"/>
          <w:lang w:val="en-US"/>
        </w:rPr>
        <w:t>s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, since these groups have </w:t>
      </w:r>
      <w:r w:rsidR="00FE1B49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>higher renin level or activity than full-term</w:t>
      </w:r>
      <w:r w:rsidR="00FE1B49" w:rsidRPr="008F6E8E">
        <w:rPr>
          <w:rFonts w:ascii="Book Antiqua" w:hAnsi="Book Antiqua"/>
          <w:sz w:val="24"/>
          <w:szCs w:val="24"/>
          <w:lang w:val="en-US"/>
        </w:rPr>
        <w:t xml:space="preserve"> infant</w:t>
      </w:r>
      <w:r w:rsidRPr="008F6E8E">
        <w:rPr>
          <w:rFonts w:ascii="Book Antiqua" w:hAnsi="Book Antiqua"/>
          <w:sz w:val="24"/>
          <w:szCs w:val="24"/>
          <w:lang w:val="en-US"/>
        </w:rPr>
        <w:t>s, males</w:t>
      </w:r>
      <w:r w:rsidR="00FE1B49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black infants, respectively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JdGludGVhbmc8L0F1dGhvcj48WWVhcj4yMDExPC9ZZWFy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JdGludGVhbmc8L0F1dGhvcj48WWVhcj4yMDExPC9ZZWFy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39-142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n connection with these findings</w:t>
      </w:r>
      <w:r w:rsidR="00FE1B49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 clinical trial </w:t>
      </w:r>
      <w:r w:rsidR="00A415FE" w:rsidRPr="008F6E8E">
        <w:rPr>
          <w:rFonts w:ascii="Book Antiqua" w:hAnsi="Book Antiqua"/>
          <w:sz w:val="24"/>
          <w:szCs w:val="24"/>
          <w:lang w:val="en-US"/>
        </w:rPr>
        <w:t xml:space="preserve">of </w:t>
      </w:r>
      <w:r w:rsidR="00FE1B49" w:rsidRPr="008F6E8E">
        <w:rPr>
          <w:rFonts w:ascii="Book Antiqua" w:hAnsi="Book Antiqua"/>
          <w:sz w:val="24"/>
          <w:szCs w:val="24"/>
          <w:lang w:val="en-US"/>
        </w:rPr>
        <w:t xml:space="preserve">eight patients with </w:t>
      </w:r>
      <w:r w:rsidRPr="008F6E8E">
        <w:rPr>
          <w:rFonts w:ascii="Book Antiqua" w:hAnsi="Book Antiqua"/>
          <w:sz w:val="24"/>
          <w:szCs w:val="24"/>
          <w:lang w:val="en-US"/>
        </w:rPr>
        <w:t>IH</w:t>
      </w:r>
      <w:r w:rsidR="00FE1B49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="00A415FE" w:rsidRPr="008F6E8E">
        <w:rPr>
          <w:rFonts w:ascii="Book Antiqua" w:hAnsi="Book Antiqua"/>
          <w:sz w:val="24"/>
          <w:szCs w:val="24"/>
          <w:lang w:val="en-US"/>
        </w:rPr>
        <w:t xml:space="preserve">conducted in 2012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reported promising results </w:t>
      </w:r>
      <w:r w:rsidR="00A415FE" w:rsidRPr="008F6E8E">
        <w:rPr>
          <w:rFonts w:ascii="Book Antiqua" w:hAnsi="Book Antiqua"/>
          <w:sz w:val="24"/>
          <w:szCs w:val="24"/>
          <w:lang w:val="en-US"/>
        </w:rPr>
        <w:t>for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captopril </w:t>
      </w:r>
      <w:r w:rsidR="00A415FE" w:rsidRPr="008F6E8E">
        <w:rPr>
          <w:rFonts w:ascii="Book Antiqua" w:hAnsi="Book Antiqua"/>
          <w:sz w:val="24"/>
          <w:szCs w:val="24"/>
          <w:lang w:val="en-US"/>
        </w:rPr>
        <w:t>treatment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UYW48L0F1dGhvcj48WWVhcj4yMDEyPC9ZZWFyPjxSZWNO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UYW48L0F1dGhvcj48WWVhcj4yMDEyPC9ZZWFyPjxSZWNO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43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Shortly after that, it was contradicted by a small retrospective review from Australia, </w:t>
      </w:r>
      <w:r w:rsidR="00A415FE" w:rsidRPr="008F6E8E">
        <w:rPr>
          <w:rFonts w:ascii="Book Antiqua" w:hAnsi="Book Antiqua"/>
          <w:sz w:val="24"/>
          <w:szCs w:val="24"/>
          <w:lang w:val="en-US"/>
        </w:rPr>
        <w:t xml:space="preserve">assessing </w:t>
      </w:r>
      <w:r w:rsidR="00C96C52" w:rsidRPr="008F6E8E">
        <w:rPr>
          <w:rFonts w:ascii="Book Antiqua" w:hAnsi="Book Antiqua"/>
          <w:sz w:val="24"/>
          <w:szCs w:val="24"/>
          <w:lang w:val="en-US"/>
        </w:rPr>
        <w:t xml:space="preserve">patients with </w:t>
      </w:r>
      <w:r w:rsidRPr="008F6E8E">
        <w:rPr>
          <w:rFonts w:ascii="Book Antiqua" w:hAnsi="Book Antiqua"/>
          <w:sz w:val="24"/>
          <w:szCs w:val="24"/>
          <w:lang w:val="en-US"/>
        </w:rPr>
        <w:t>IH</w:t>
      </w:r>
      <w:r w:rsidR="00A415FE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who </w:t>
      </w:r>
      <w:r w:rsidR="00C96C52" w:rsidRPr="008F6E8E">
        <w:rPr>
          <w:rFonts w:ascii="Book Antiqua" w:hAnsi="Book Antiqua"/>
          <w:sz w:val="24"/>
          <w:szCs w:val="24"/>
          <w:lang w:val="en-US"/>
        </w:rPr>
        <w:t xml:space="preserve">had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o </w:t>
      </w:r>
      <w:r w:rsidR="00A415FE" w:rsidRPr="008F6E8E">
        <w:rPr>
          <w:rFonts w:ascii="Book Antiqua" w:hAnsi="Book Antiqua"/>
          <w:sz w:val="24"/>
          <w:szCs w:val="24"/>
          <w:lang w:val="en-US"/>
        </w:rPr>
        <w:t>discontinue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reatment with prednisolone because of steroid-induced hypertension. Of the patients who received captopril after discontinuing prednisolone, 33% demonstrated no changes in IH and 58% demonstrated </w:t>
      </w:r>
      <w:r w:rsidR="00A415FE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>worsening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Christou&lt;/Author&gt;&lt;Year&gt;2012&lt;/Year&gt;&lt;RecNum&gt;1649&lt;/RecNum&gt;&lt;DisplayText&gt;&lt;style face="superscript"&gt;[144]&lt;/style&gt;&lt;/DisplayText&gt;&lt;record&gt;&lt;rec-number&gt;1649&lt;/rec-number&gt;&lt;foreign-keys&gt;&lt;key app="EN" db-id="5adarr2w6szpvper2s7vfr9iw5z25dx9sxv2" timestamp="1437557232"&gt;1649&lt;/key&gt;&lt;/foreign-keys&gt;&lt;ref-type name="Journal Article"&gt;17&lt;/ref-type&gt;&lt;contributors&gt;&lt;authors&gt;&lt;author&gt;Christou, E. M.&lt;/author&gt;&lt;author&gt;Wargon, O.&lt;/author&gt;&lt;/authors&gt;&lt;/contributors&gt;&lt;auth-address&gt;Department of Paediatric Dermatology, Sydney Children&amp;apos;s Hospital, Randwick, NSW 2031, Australia. lizzy.christou@gmail.com&lt;/auth-address&gt;&lt;titles&gt;&lt;title&gt;Effect of captopril on infantile haemangiomas: a retrospective case series&lt;/title&gt;&lt;secondary-title&gt;Australas J Dermatol&lt;/secondary-title&gt;&lt;alt-title&gt;The Australasian journal of dermatology&lt;/alt-title&gt;&lt;/titles&gt;&lt;periodical&gt;&lt;full-title&gt;Australas J Dermatol&lt;/full-title&gt;&lt;/periodical&gt;&lt;pages&gt;216-8&lt;/pages&gt;&lt;volume&gt;53&lt;/volume&gt;&lt;number&gt;3&lt;/number&gt;&lt;edition&gt;2012/06/08&lt;/edition&gt;&lt;keywords&gt;&lt;keyword&gt;Angiotensin-Converting Enzyme Inhibitors/*therapeutic use&lt;/keyword&gt;&lt;keyword&gt;Captopril/*therapeutic use&lt;/keyword&gt;&lt;keyword&gt;Glucocorticoids/adverse effects&lt;/keyword&gt;&lt;keyword&gt;Hemangioma/*drug therapy&lt;/keyword&gt;&lt;keyword&gt;Humans&lt;/keyword&gt;&lt;keyword&gt;Hypertension/chemically induced/*drug therapy&lt;/keyword&gt;&lt;keyword&gt;Infant&lt;/keyword&gt;&lt;keyword&gt;Prednisolone/adverse effects&lt;/keyword&gt;&lt;keyword&gt;Retrospective Studies&lt;/keyword&gt;&lt;/keywords&gt;&lt;dates&gt;&lt;year&gt;2012&lt;/year&gt;&lt;pub-dates&gt;&lt;date&gt;Aug&lt;/date&gt;&lt;/pub-dates&gt;&lt;/dates&gt;&lt;isbn&gt;0004-8380&lt;/isbn&gt;&lt;accession-num&gt;22671578&lt;/accession-num&gt;&lt;urls&gt;&lt;/urls&gt;&lt;electronic-resource-num&gt;10.1111/j.1440-0960.2012.00901.x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44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More prospective randomized studies are needed to confirm or disprove</w:t>
      </w:r>
      <w:r w:rsidRPr="008F6E8E" w:rsidDel="008A4170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hese findings. </w:t>
      </w:r>
    </w:p>
    <w:p w:rsidR="00A80B13" w:rsidRPr="00A80B13" w:rsidRDefault="00A80B13" w:rsidP="00785B07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A80B13">
        <w:rPr>
          <w:rFonts w:ascii="Book Antiqua" w:hAnsi="Book Antiqua"/>
          <w:b/>
          <w:sz w:val="24"/>
          <w:szCs w:val="24"/>
          <w:lang w:val="en-US"/>
        </w:rPr>
        <w:t xml:space="preserve">Oral </w:t>
      </w:r>
      <w:proofErr w:type="spellStart"/>
      <w:r w:rsidRPr="00A80B13">
        <w:rPr>
          <w:rFonts w:ascii="Book Antiqua" w:hAnsi="Book Antiqua"/>
          <w:b/>
          <w:sz w:val="24"/>
          <w:szCs w:val="24"/>
          <w:lang w:val="en-US"/>
        </w:rPr>
        <w:t>itraconazole</w:t>
      </w:r>
      <w:proofErr w:type="spellEnd"/>
      <w:r w:rsidR="00A80B13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 xml:space="preserve">: </w:t>
      </w:r>
      <w:r w:rsidRPr="008F6E8E">
        <w:rPr>
          <w:rFonts w:ascii="Book Antiqua" w:hAnsi="Book Antiqua"/>
          <w:sz w:val="24"/>
          <w:szCs w:val="24"/>
          <w:lang w:val="en-US"/>
        </w:rPr>
        <w:t>Recently</w:t>
      </w:r>
      <w:r w:rsidR="00A415FE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efficacy of oral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traconazole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was reported in six infants with IH. An obvious clinical improvement was noted in all cases during </w:t>
      </w:r>
      <w:r w:rsidR="00A415FE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>3-mo</w:t>
      </w:r>
      <w:r w:rsidR="00A80B13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period, with </w:t>
      </w:r>
      <w:r w:rsidR="00A415FE" w:rsidRPr="008F6E8E">
        <w:rPr>
          <w:rFonts w:ascii="Book Antiqua" w:hAnsi="Book Antiqua"/>
          <w:sz w:val="24"/>
          <w:szCs w:val="24"/>
          <w:lang w:val="en-US"/>
        </w:rPr>
        <w:t>an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mprovement</w:t>
      </w:r>
      <w:r w:rsidR="000776A9" w:rsidRPr="008F6E8E">
        <w:rPr>
          <w:rFonts w:ascii="Book Antiqua" w:hAnsi="Book Antiqua"/>
          <w:sz w:val="24"/>
          <w:szCs w:val="24"/>
          <w:lang w:val="en-US"/>
        </w:rPr>
        <w:t xml:space="preserve"> of 80</w:t>
      </w:r>
      <w:r w:rsidR="00844DAE" w:rsidRPr="008F6E8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%</w:t>
      </w:r>
      <w:r w:rsidR="000776A9" w:rsidRPr="008F6E8E">
        <w:rPr>
          <w:rFonts w:ascii="Book Antiqua" w:hAnsi="Book Antiqua"/>
          <w:sz w:val="24"/>
          <w:szCs w:val="24"/>
          <w:lang w:val="en-US"/>
        </w:rPr>
        <w:t>-100%</w:t>
      </w:r>
      <w:r w:rsidRPr="008F6E8E">
        <w:rPr>
          <w:rFonts w:ascii="Book Antiqua" w:hAnsi="Book Antiqua"/>
          <w:sz w:val="24"/>
          <w:szCs w:val="24"/>
          <w:lang w:val="en-US"/>
        </w:rPr>
        <w:t>. Side effects were mild and limited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Ran&lt;/Author&gt;&lt;Year&gt;2015&lt;/Year&gt;&lt;RecNum&gt;1641&lt;/RecNum&gt;&lt;DisplayText&gt;&lt;style face="superscript"&gt;[145]&lt;/style&gt;&lt;/DisplayText&gt;&lt;record&gt;&lt;rec-number&gt;1641&lt;/rec-number&gt;&lt;foreign-keys&gt;&lt;key app="EN" db-id="5adarr2w6szpvper2s7vfr9iw5z25dx9sxv2" timestamp="1437550445"&gt;1641&lt;/key&gt;&lt;/foreign-keys&gt;&lt;ref-type name="Journal Article"&gt;17&lt;/ref-type&gt;&lt;contributors&gt;&lt;authors&gt;&lt;author&gt;Ran, Y.&lt;/author&gt;&lt;author&gt;Chen, S.&lt;/author&gt;&lt;author&gt;Dai, Y.&lt;/author&gt;&lt;author&gt;Kang, D.&lt;/author&gt;&lt;author&gt;Lama, J.&lt;/author&gt;&lt;author&gt;Ran, X.&lt;/author&gt;&lt;author&gt;Zhuang, K.&lt;/author&gt;&lt;/authors&gt;&lt;/contributors&gt;&lt;auth-address&gt;Department of Dermatovenereology, West China Hospital, Sichuan University, Chengdu, China.&lt;/auth-address&gt;&lt;titles&gt;&lt;title&gt;Successful treatment of oral itraconazole for infantile hemangiomas: a case series&lt;/title&gt;&lt;secondary-title&gt;J Dermatol&lt;/secondary-title&gt;&lt;alt-title&gt;The Journal of dermatology&lt;/alt-title&gt;&lt;/titles&gt;&lt;periodical&gt;&lt;full-title&gt;J Dermatol&lt;/full-title&gt;&lt;abbr-1&gt;The Journal of dermatology&lt;/abbr-1&gt;&lt;/periodical&gt;&lt;alt-periodical&gt;&lt;full-title&gt;J Dermatol&lt;/full-title&gt;&lt;abbr-1&gt;The Journal of dermatology&lt;/abbr-1&gt;&lt;/alt-periodical&gt;&lt;pages&gt;202-6&lt;/pages&gt;&lt;volume&gt;42&lt;/volume&gt;&lt;number&gt;2&lt;/number&gt;&lt;edition&gt;2014/12/17&lt;/edition&gt;&lt;keywords&gt;&lt;keyword&gt;hemangioma&lt;/keyword&gt;&lt;keyword&gt;infant&lt;/keyword&gt;&lt;keyword&gt;itraconazole&lt;/keyword&gt;&lt;keyword&gt;oral&lt;/keyword&gt;&lt;/keywords&gt;&lt;dates&gt;&lt;year&gt;2015&lt;/year&gt;&lt;pub-dates&gt;&lt;date&gt;Feb&lt;/date&gt;&lt;/pub-dates&gt;&lt;/dates&gt;&lt;isbn&gt;0385-2407&lt;/isbn&gt;&lt;accession-num&gt;25512128&lt;/accession-num&gt;&lt;urls&gt;&lt;/urls&gt;&lt;electronic-resource-num&gt;10.1111/1346-8138.12724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45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exact mechanism of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traconazole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effectiveness is not </w:t>
      </w:r>
      <w:r w:rsidR="00A415FE" w:rsidRPr="008F6E8E">
        <w:rPr>
          <w:rFonts w:ascii="Book Antiqua" w:hAnsi="Book Antiqua"/>
          <w:sz w:val="24"/>
          <w:szCs w:val="24"/>
          <w:lang w:val="en-US"/>
        </w:rPr>
        <w:t xml:space="preserve">yet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fully understood, but it seems that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traconazole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has an anti-angiogenic effect by inhibiting the VEGRF</w:t>
      </w:r>
      <w:r w:rsidR="00A415FE" w:rsidRPr="008F6E8E">
        <w:rPr>
          <w:rFonts w:ascii="Book Antiqua" w:hAnsi="Book Antiqua"/>
          <w:sz w:val="24"/>
          <w:szCs w:val="24"/>
          <w:lang w:val="en-US"/>
        </w:rPr>
        <w:t>-</w:t>
      </w:r>
      <w:r w:rsidRPr="008F6E8E">
        <w:rPr>
          <w:rFonts w:ascii="Book Antiqua" w:hAnsi="Book Antiqua"/>
          <w:sz w:val="24"/>
          <w:szCs w:val="24"/>
          <w:lang w:val="en-US"/>
        </w:rPr>
        <w:t>2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YWNldjwvQXV0aG9yPjxZZWFyPjIwMTE8L1llYXI+PFJl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YWNldjwvQXV0aG9yPjxZZWFyPjIwMTE8L1llYXI+PFJl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46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future will </w:t>
      </w:r>
      <w:r w:rsidR="00892FC0" w:rsidRPr="008F6E8E">
        <w:rPr>
          <w:rFonts w:ascii="Book Antiqua" w:hAnsi="Book Antiqua"/>
          <w:sz w:val="24"/>
          <w:szCs w:val="24"/>
          <w:lang w:val="en-US"/>
        </w:rPr>
        <w:t xml:space="preserve">teach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us what </w:t>
      </w:r>
      <w:proofErr w:type="spellStart"/>
      <w:r w:rsidRPr="008F6E8E">
        <w:rPr>
          <w:rFonts w:ascii="Book Antiqua" w:hAnsi="Book Antiqua"/>
          <w:sz w:val="24"/>
          <w:szCs w:val="24"/>
          <w:lang w:val="en-US"/>
        </w:rPr>
        <w:t>itraconazole</w:t>
      </w:r>
      <w:proofErr w:type="spellEnd"/>
      <w:r w:rsidRPr="008F6E8E">
        <w:rPr>
          <w:rFonts w:ascii="Book Antiqua" w:hAnsi="Book Antiqua"/>
          <w:sz w:val="24"/>
          <w:szCs w:val="24"/>
          <w:lang w:val="en-US"/>
        </w:rPr>
        <w:t xml:space="preserve"> adds to the therapeutic arsenal for IHs.</w:t>
      </w:r>
    </w:p>
    <w:p w:rsidR="00A80B13" w:rsidRDefault="00A80B13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t>ASSES</w:t>
      </w:r>
      <w:r w:rsidR="00FE0CCA" w:rsidRPr="008F6E8E">
        <w:rPr>
          <w:rFonts w:ascii="Book Antiqua" w:hAnsi="Book Antiqua"/>
          <w:b/>
          <w:sz w:val="24"/>
          <w:szCs w:val="24"/>
          <w:lang w:val="en-US"/>
        </w:rPr>
        <w:t>S</w:t>
      </w:r>
      <w:r w:rsidRPr="008F6E8E">
        <w:rPr>
          <w:rFonts w:ascii="Book Antiqua" w:hAnsi="Book Antiqua"/>
          <w:b/>
          <w:sz w:val="24"/>
          <w:szCs w:val="24"/>
          <w:lang w:val="en-US"/>
        </w:rPr>
        <w:t>MENT OF IH SEVERITY AND ACTIVITY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lastRenderedPageBreak/>
        <w:t xml:space="preserve">The number of prospective studies </w:t>
      </w:r>
      <w:r w:rsidR="00463726" w:rsidRPr="008F6E8E">
        <w:rPr>
          <w:rFonts w:ascii="Book Antiqua" w:hAnsi="Book Antiqua"/>
          <w:sz w:val="24"/>
          <w:szCs w:val="24"/>
          <w:lang w:val="en-US"/>
        </w:rPr>
        <w:t xml:space="preserve">of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IH and </w:t>
      </w:r>
      <w:r w:rsidR="000776A9" w:rsidRPr="008F6E8E">
        <w:rPr>
          <w:rFonts w:ascii="Book Antiqua" w:hAnsi="Book Antiqua"/>
          <w:sz w:val="24"/>
          <w:szCs w:val="24"/>
          <w:lang w:val="en-US"/>
        </w:rPr>
        <w:t>its</w:t>
      </w:r>
      <w:r w:rsidR="00463726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treatment </w:t>
      </w:r>
      <w:r w:rsidR="00463726" w:rsidRPr="008F6E8E">
        <w:rPr>
          <w:rFonts w:ascii="Book Antiqua" w:hAnsi="Book Antiqua"/>
          <w:sz w:val="24"/>
          <w:szCs w:val="24"/>
          <w:lang w:val="en-US"/>
        </w:rPr>
        <w:t>ha</w:t>
      </w:r>
      <w:r w:rsidR="000776A9" w:rsidRPr="008F6E8E">
        <w:rPr>
          <w:rFonts w:ascii="Book Antiqua" w:hAnsi="Book Antiqua"/>
          <w:sz w:val="24"/>
          <w:szCs w:val="24"/>
          <w:lang w:val="en-US"/>
        </w:rPr>
        <w:t>s</w:t>
      </w:r>
      <w:r w:rsidR="00463726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increase</w:t>
      </w:r>
      <w:r w:rsidR="00463726" w:rsidRPr="008F6E8E">
        <w:rPr>
          <w:rFonts w:ascii="Book Antiqua" w:hAnsi="Book Antiqua"/>
          <w:sz w:val="24"/>
          <w:szCs w:val="24"/>
          <w:lang w:val="en-US"/>
        </w:rPr>
        <w:t>d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apidly. Especially since the discovery of propranolol</w:t>
      </w:r>
      <w:r w:rsidR="00463726" w:rsidRPr="008F6E8E">
        <w:rPr>
          <w:rFonts w:ascii="Book Antiqua" w:hAnsi="Book Antiqua"/>
          <w:sz w:val="24"/>
          <w:szCs w:val="24"/>
          <w:lang w:val="en-US"/>
        </w:rPr>
        <w:t xml:space="preserve"> for this indication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, the need for validated and reliable instruments to measure IH severity and activity in clinical trials </w:t>
      </w:r>
      <w:r w:rsidR="00892FC0" w:rsidRPr="008F6E8E">
        <w:rPr>
          <w:rFonts w:ascii="Book Antiqua" w:hAnsi="Book Antiqua"/>
          <w:sz w:val="24"/>
          <w:szCs w:val="24"/>
          <w:lang w:val="en-US"/>
        </w:rPr>
        <w:t xml:space="preserve">has become </w:t>
      </w:r>
      <w:r w:rsidRPr="008F6E8E">
        <w:rPr>
          <w:rFonts w:ascii="Book Antiqua" w:hAnsi="Book Antiqua"/>
          <w:sz w:val="24"/>
          <w:szCs w:val="24"/>
          <w:lang w:val="en-US"/>
        </w:rPr>
        <w:t>an important issue. In 2011, the Hemangioma Activity Score (HAS) was developed, which provided a total activity score by measuring the swelling, color</w:t>
      </w:r>
      <w:r w:rsidR="00892FC0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ulceration of IH. HAS seems to be suitable </w:t>
      </w:r>
      <w:r w:rsidR="00892FC0" w:rsidRPr="008F6E8E">
        <w:rPr>
          <w:rFonts w:ascii="Book Antiqua" w:hAnsi="Book Antiqua"/>
          <w:sz w:val="24"/>
          <w:szCs w:val="24"/>
          <w:lang w:val="en-US"/>
        </w:rPr>
        <w:t xml:space="preserve">for </w:t>
      </w:r>
      <w:r w:rsidRPr="008F6E8E">
        <w:rPr>
          <w:rFonts w:ascii="Book Antiqua" w:hAnsi="Book Antiqua"/>
          <w:sz w:val="24"/>
          <w:szCs w:val="24"/>
          <w:lang w:val="en-US"/>
        </w:rPr>
        <w:t>evaluat</w:t>
      </w:r>
      <w:r w:rsidR="00892FC0" w:rsidRPr="008F6E8E">
        <w:rPr>
          <w:rFonts w:ascii="Book Antiqua" w:hAnsi="Book Antiqua"/>
          <w:sz w:val="24"/>
          <w:szCs w:val="24"/>
          <w:lang w:val="en-US"/>
        </w:rPr>
        <w:t>ing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IH activity and response to treatment over time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YW5tb2hhbWVkPC9BdXRob3I+PFllYXI+MjAxMTwvWWVh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YW5tb2hhbWVkPC9BdXRob3I+PFllYXI+MjAxMTwvWWVh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B13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47,</w:t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48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="00F03495" w:rsidRPr="008F6E8E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sz w:val="24"/>
          <w:szCs w:val="24"/>
          <w:lang w:val="en-US"/>
        </w:rPr>
        <w:t>In 2012, the Hemangioma Investigator Group Research Core (HIG-RC) developed another scoring system, the Hemangioma Severity Scale (HSS)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dnc3Ryb208L0F1dGhvcj48WWVhcj4yMDEyPC9ZZWFy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dnc3Ryb208L0F1dGhvcj48WWVhcj4yMDEyPC9ZZWFy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4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HSS not only take</w:t>
      </w:r>
      <w:r w:rsidR="00892FC0" w:rsidRPr="008F6E8E">
        <w:rPr>
          <w:rFonts w:ascii="Book Antiqua" w:hAnsi="Book Antiqua"/>
          <w:sz w:val="24"/>
          <w:szCs w:val="24"/>
          <w:lang w:val="en-US"/>
        </w:rPr>
        <w:t>s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objective items, such as size, location</w:t>
      </w:r>
      <w:r w:rsidR="00892FC0" w:rsidRPr="008F6E8E">
        <w:rPr>
          <w:rFonts w:ascii="Book Antiqua" w:hAnsi="Book Antiqua"/>
          <w:sz w:val="24"/>
          <w:szCs w:val="24"/>
          <w:lang w:val="en-US"/>
        </w:rPr>
        <w:t>,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and complications</w:t>
      </w:r>
      <w:r w:rsidR="00892FC0" w:rsidRPr="008F6E8E">
        <w:rPr>
          <w:rFonts w:ascii="Book Antiqua" w:hAnsi="Book Antiqua"/>
          <w:sz w:val="24"/>
          <w:szCs w:val="24"/>
          <w:lang w:val="en-US"/>
        </w:rPr>
        <w:t xml:space="preserve"> into account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, but it also </w:t>
      </w:r>
      <w:r w:rsidR="00892FC0" w:rsidRPr="008F6E8E">
        <w:rPr>
          <w:rFonts w:ascii="Book Antiqua" w:hAnsi="Book Antiqua"/>
          <w:sz w:val="24"/>
          <w:szCs w:val="24"/>
          <w:lang w:val="en-US"/>
        </w:rPr>
        <w:t>assesses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the subjective items, such as pain and risk of disfigurement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dnc3Ryb208L0F1dGhvcj48WWVhcj4yMDEyPC9ZZWFy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dnc3Ryb208L0F1dGhvcj48WWVhcj4yMDEyPC9ZZWFy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=
</w:fldData>
        </w:fldChar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sz w:val="24"/>
          <w:szCs w:val="24"/>
          <w:lang w:val="en-US"/>
        </w:rPr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49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Recently, </w:t>
      </w:r>
      <w:r w:rsidR="00892FC0" w:rsidRPr="008F6E8E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8E">
        <w:rPr>
          <w:rFonts w:ascii="Book Antiqua" w:hAnsi="Book Antiqua"/>
          <w:sz w:val="24"/>
          <w:szCs w:val="24"/>
          <w:lang w:val="en-US"/>
        </w:rPr>
        <w:t>group of Bulgarian dermatologists presented the Hemangioma Activity and Severity Index (HASI)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Semkova&lt;/Author&gt;&lt;Year&gt;2015&lt;/Year&gt;&lt;RecNum&gt;1669&lt;/RecNum&gt;&lt;DisplayText&gt;&lt;style face="superscript"&gt;[150]&lt;/style&gt;&lt;/DisplayText&gt;&lt;record&gt;&lt;rec-number&gt;1669&lt;/rec-number&gt;&lt;foreign-keys&gt;&lt;key app="EN" db-id="5adarr2w6szpvper2s7vfr9iw5z25dx9sxv2" timestamp="1438073376"&gt;1669&lt;/key&gt;&lt;/foreign-keys&gt;&lt;ref-type name="Journal Article"&gt;17&lt;/ref-type&gt;&lt;contributors&gt;&lt;authors&gt;&lt;author&gt;Semkova, K.&lt;/author&gt;&lt;author&gt;Kazandjieva, J.&lt;/author&gt;&lt;author&gt;Kadurina, M.&lt;/author&gt;&lt;author&gt;Tsankov, N.&lt;/author&gt;&lt;/authors&gt;&lt;/contributors&gt;&lt;auth-address&gt;Department of Dermatology and Venereology, Medical University Sofia, Sofia, Bulgaria.&lt;/auth-address&gt;&lt;titles&gt;&lt;title&gt;Hemangioma Activity and Severity Index (HASI), an instrument for evaluating infantile hemangioma: development and preliminary validation&lt;/title&gt;&lt;secondary-title&gt;Int J Dermatol&lt;/secondary-title&gt;&lt;alt-title&gt;International journal of dermatology&lt;/alt-title&gt;&lt;/titles&gt;&lt;periodical&gt;&lt;full-title&gt;Int J Dermatol&lt;/full-title&gt;&lt;abbr-1&gt;International journal of dermatology&lt;/abbr-1&gt;&lt;/periodical&gt;&lt;alt-periodical&gt;&lt;full-title&gt;Int J Dermatol&lt;/full-title&gt;&lt;abbr-1&gt;International journal of dermatology&lt;/abbr-1&gt;&lt;/alt-periodical&gt;&lt;pages&gt;494-8&lt;/pages&gt;&lt;volume&gt;54&lt;/volume&gt;&lt;number&gt;4&lt;/number&gt;&lt;edition&gt;2015/01/06&lt;/edition&gt;&lt;dates&gt;&lt;year&gt;2015&lt;/year&gt;&lt;pub-dates&gt;&lt;date&gt;Apr&lt;/date&gt;&lt;/pub-dates&gt;&lt;/dates&gt;&lt;isbn&gt;0011-9059&lt;/isbn&gt;&lt;accession-num&gt;25557642&lt;/accession-num&gt;&lt;urls&gt;&lt;/urls&gt;&lt;electronic-resource-num&gt;10.1111/ijd.12646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50]</w:t>
      </w:r>
      <w:r w:rsidR="001043F4" w:rsidRPr="008F6E8E">
        <w:rPr>
          <w:rFonts w:ascii="Book Antiqua" w:hAnsi="Book Antiqua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sz w:val="24"/>
          <w:szCs w:val="24"/>
          <w:lang w:val="en-US"/>
        </w:rPr>
        <w:t>.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BD61A2" w:rsidRPr="008F6E8E" w:rsidRDefault="00BD61A2" w:rsidP="00A80B13">
      <w:pPr>
        <w:spacing w:after="0" w:line="360" w:lineRule="auto"/>
        <w:ind w:firstLine="709"/>
        <w:jc w:val="both"/>
        <w:rPr>
          <w:rFonts w:ascii="Book Antiqua" w:hAnsi="Book Antiqua"/>
          <w:sz w:val="24"/>
          <w:szCs w:val="24"/>
          <w:lang w:val="en-US"/>
        </w:rPr>
      </w:pPr>
      <w:r w:rsidRPr="008F6E8E">
        <w:rPr>
          <w:rFonts w:ascii="Book Antiqua" w:hAnsi="Book Antiqua"/>
          <w:sz w:val="24"/>
          <w:szCs w:val="24"/>
          <w:lang w:val="en-US"/>
        </w:rPr>
        <w:t xml:space="preserve">Time will tell which scoring system has the best qualities to be implemented in clinical practice and </w:t>
      </w:r>
      <w:r w:rsidR="00195E7F" w:rsidRPr="008F6E8E">
        <w:rPr>
          <w:rFonts w:ascii="Book Antiqua" w:hAnsi="Book Antiqua"/>
          <w:sz w:val="24"/>
          <w:szCs w:val="24"/>
          <w:lang w:val="en-US"/>
        </w:rPr>
        <w:t xml:space="preserve">used </w:t>
      </w:r>
      <w:r w:rsidRPr="008F6E8E">
        <w:rPr>
          <w:rFonts w:ascii="Book Antiqua" w:hAnsi="Book Antiqua"/>
          <w:sz w:val="24"/>
          <w:szCs w:val="24"/>
          <w:lang w:val="en-US"/>
        </w:rPr>
        <w:t xml:space="preserve">for research purposes. </w:t>
      </w:r>
    </w:p>
    <w:p w:rsidR="00A80B13" w:rsidRDefault="00A80B13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t>IMPACT OF IH ON QUALITY OF LIFE</w:t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en-US"/>
        </w:rPr>
      </w:pP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It is well</w:t>
      </w:r>
      <w:r w:rsidR="0069649E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known that visible abnormalities, such as IH, may affect </w:t>
      </w:r>
      <w:r w:rsidR="00892FC0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quality of life (</w:t>
      </w:r>
      <w:proofErr w:type="spellStart"/>
      <w:r w:rsidRPr="008F6E8E">
        <w:rPr>
          <w:rFonts w:ascii="Book Antiqua" w:hAnsi="Book Antiqua"/>
          <w:color w:val="000000"/>
          <w:sz w:val="24"/>
          <w:szCs w:val="24"/>
          <w:lang w:val="en-US"/>
        </w:rPr>
        <w:t>QoL</w:t>
      </w:r>
      <w:proofErr w:type="spellEnd"/>
      <w:r w:rsidRPr="008F6E8E">
        <w:rPr>
          <w:rFonts w:ascii="Book Antiqua" w:hAnsi="Book Antiqua"/>
          <w:color w:val="000000"/>
          <w:sz w:val="24"/>
          <w:szCs w:val="24"/>
          <w:lang w:val="en-US"/>
        </w:rPr>
        <w:t>) of children or their parents/caregivers. Several studies have tried to measure the impact of IH on children and their parents. Until recently, either validated non-IH-specific or non-validated but IH-specific questionnaires have been used, providing controversial information</w:t>
      </w:r>
      <w:r w:rsidR="001043F4" w:rsidRPr="008F6E8E">
        <w:rPr>
          <w:rFonts w:ascii="Book Antiqua" w:hAnsi="Book Antiqua"/>
          <w:color w:val="000000"/>
          <w:sz w:val="24"/>
          <w:szCs w:val="24"/>
          <w:lang w:val="en-US"/>
        </w:rPr>
        <w:fldChar w:fldCharType="begin">
          <w:fldData xml:space="preserve">PEVuZE5vdGU+PENpdGU+PEF1dGhvcj5ad2VlZ2VyczwvQXV0aG9yPjxZZWFyPjIwMTI8L1llYXI+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</w:fldData>
        </w:fldChar>
      </w:r>
      <w:r w:rsidR="00963FEE" w:rsidRPr="008F6E8E">
        <w:rPr>
          <w:rFonts w:ascii="Book Antiqua" w:hAnsi="Book Antiqua"/>
          <w:color w:val="000000"/>
          <w:sz w:val="24"/>
          <w:szCs w:val="24"/>
          <w:lang w:val="en-US"/>
        </w:rPr>
        <w:instrText xml:space="preserve"> ADDIN EN.CITE </w:instrText>
      </w:r>
      <w:r w:rsidR="001043F4" w:rsidRPr="008F6E8E">
        <w:rPr>
          <w:rFonts w:ascii="Book Antiqua" w:hAnsi="Book Antiqua"/>
          <w:color w:val="000000"/>
          <w:sz w:val="24"/>
          <w:szCs w:val="24"/>
          <w:lang w:val="en-US"/>
        </w:rPr>
        <w:fldChar w:fldCharType="begin">
          <w:fldData xml:space="preserve">PEVuZE5vdGU+PENpdGU+PEF1dGhvcj5ad2VlZ2VyczwvQXV0aG9yPjxZZWFyPjIwMTI8L1llYXI+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</w:fldData>
        </w:fldChar>
      </w:r>
      <w:r w:rsidR="00963FEE" w:rsidRPr="008F6E8E">
        <w:rPr>
          <w:rFonts w:ascii="Book Antiqua" w:hAnsi="Book Antiqua"/>
          <w:color w:val="000000"/>
          <w:sz w:val="24"/>
          <w:szCs w:val="24"/>
          <w:lang w:val="en-US"/>
        </w:rPr>
        <w:instrText xml:space="preserve"> ADDIN EN.CITE.DATA </w:instrText>
      </w:r>
      <w:r w:rsidR="001043F4" w:rsidRPr="008F6E8E">
        <w:rPr>
          <w:rFonts w:ascii="Book Antiqua" w:hAnsi="Book Antiqua"/>
          <w:color w:val="000000"/>
          <w:sz w:val="24"/>
          <w:szCs w:val="24"/>
          <w:lang w:val="en-US"/>
        </w:rPr>
      </w:r>
      <w:r w:rsidR="001043F4" w:rsidRPr="008F6E8E">
        <w:rPr>
          <w:rFonts w:ascii="Book Antiqua" w:hAnsi="Book Antiqua"/>
          <w:color w:val="000000"/>
          <w:sz w:val="24"/>
          <w:szCs w:val="24"/>
          <w:lang w:val="en-US"/>
        </w:rPr>
        <w:fldChar w:fldCharType="end"/>
      </w:r>
      <w:r w:rsidR="001043F4" w:rsidRPr="008F6E8E">
        <w:rPr>
          <w:rFonts w:ascii="Book Antiqua" w:hAnsi="Book Antiqua"/>
          <w:color w:val="000000"/>
          <w:sz w:val="24"/>
          <w:szCs w:val="24"/>
          <w:lang w:val="en-US"/>
        </w:rPr>
      </w:r>
      <w:r w:rsidR="001043F4" w:rsidRPr="008F6E8E">
        <w:rPr>
          <w:rFonts w:ascii="Book Antiqua" w:hAnsi="Book Antiqua"/>
          <w:color w:val="000000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color w:val="000000"/>
          <w:sz w:val="24"/>
          <w:szCs w:val="24"/>
          <w:vertAlign w:val="superscript"/>
          <w:lang w:val="en-US"/>
        </w:rPr>
        <w:t>[151-153]</w:t>
      </w:r>
      <w:r w:rsidR="001043F4" w:rsidRPr="008F6E8E">
        <w:rPr>
          <w:rFonts w:ascii="Book Antiqua" w:hAnsi="Book Antiqua"/>
          <w:color w:val="000000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color w:val="000000"/>
          <w:sz w:val="24"/>
          <w:szCs w:val="24"/>
          <w:lang w:val="en-US"/>
        </w:rPr>
        <w:t>.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This controversy may be explained by </w:t>
      </w:r>
      <w:r w:rsidR="0069649E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the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absence of attention to impact of IH</w:t>
      </w:r>
      <w:r w:rsidR="0069649E" w:rsidRPr="008F6E8E">
        <w:rPr>
          <w:rFonts w:ascii="Book Antiqua" w:hAnsi="Book Antiqua"/>
          <w:color w:val="000000"/>
          <w:sz w:val="24"/>
          <w:szCs w:val="24"/>
          <w:lang w:val="en-US"/>
        </w:rPr>
        <w:t>-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specific factors (</w:t>
      </w:r>
      <w:r w:rsidRPr="00A80B13">
        <w:rPr>
          <w:rFonts w:ascii="Book Antiqua" w:hAnsi="Book Antiqua"/>
          <w:i/>
          <w:color w:val="000000"/>
          <w:sz w:val="24"/>
          <w:szCs w:val="24"/>
          <w:lang w:val="en-US"/>
        </w:rPr>
        <w:t>e.g.</w:t>
      </w:r>
      <w:r w:rsidR="00A80B13">
        <w:rPr>
          <w:rFonts w:ascii="Book Antiqua" w:eastAsiaTheme="minorEastAsia" w:hAnsi="Book Antiqua" w:hint="eastAsia"/>
          <w:color w:val="000000"/>
          <w:sz w:val="24"/>
          <w:szCs w:val="24"/>
          <w:lang w:val="en-US" w:eastAsia="zh-CN"/>
        </w:rPr>
        <w:t>,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localization, size, </w:t>
      </w:r>
      <w:r w:rsidR="0069649E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and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complications) in non-IH-specific questionnaires or by use of non-validated IH-specific questionnaires. Most of them measure the overall psychosocial well</w:t>
      </w:r>
      <w:r w:rsidR="0069649E" w:rsidRPr="008F6E8E">
        <w:rPr>
          <w:rFonts w:ascii="Book Antiqua" w:hAnsi="Book Antiqua"/>
          <w:color w:val="000000"/>
          <w:sz w:val="24"/>
          <w:szCs w:val="24"/>
          <w:lang w:val="en-US"/>
        </w:rPr>
        <w:t>-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being instead of measuring a specific IH-related psychosocial impact</w:t>
      </w:r>
      <w:r w:rsidR="001043F4" w:rsidRPr="008F6E8E">
        <w:rPr>
          <w:rFonts w:ascii="Book Antiqua" w:hAnsi="Book Antiqua"/>
          <w:color w:val="000000"/>
          <w:sz w:val="24"/>
          <w:szCs w:val="24"/>
          <w:lang w:val="en-US"/>
        </w:rPr>
        <w:fldChar w:fldCharType="begin"/>
      </w:r>
      <w:r w:rsidR="00963FEE" w:rsidRPr="008F6E8E">
        <w:rPr>
          <w:rFonts w:ascii="Book Antiqua" w:hAnsi="Book Antiqua"/>
          <w:color w:val="000000"/>
          <w:sz w:val="24"/>
          <w:szCs w:val="24"/>
          <w:lang w:val="en-US"/>
        </w:rPr>
        <w:instrText xml:space="preserve"> ADDIN EN.CITE &lt;EndNote&gt;&lt;Cite&gt;&lt;Author&gt;Zweegers&lt;/Author&gt;&lt;Year&gt;2012&lt;/Year&gt;&lt;RecNum&gt;1534&lt;/RecNum&gt;&lt;DisplayText&gt;&lt;style face="superscript"&gt;[151]&lt;/style&gt;&lt;/DisplayText&gt;&lt;record&gt;&lt;rec-number&gt;1534&lt;/rec-number&gt;&lt;foreign-keys&gt;&lt;key app="EN" db-id="5adarr2w6szpvper2s7vfr9iw5z25dx9sxv2" timestamp="1431522648"&gt;1534&lt;/key&gt;&lt;/foreign-keys&gt;&lt;ref-type name="Journal Article"&gt;17&lt;/ref-type&gt;&lt;contributors&gt;&lt;authors&gt;&lt;author&gt;Zweegers, J.&lt;/author&gt;&lt;author&gt;van der Vleuten, C. J.&lt;/author&gt;&lt;/authors&gt;&lt;/contributors&gt;&lt;auth-address&gt;Department of Dermatology, Radboud University Nijmegen Medical Centre, PO Box 9101, Nijmegen NL-6500 HB, The Netherlands. jeffrey_zweegers@hotmail.com&lt;/auth-address&gt;&lt;titles&gt;&lt;title&gt;The psychosocial impact of an infantile haemangioma on children and their parents&lt;/title&gt;&lt;secondary-title&gt;Arch Dis Child&lt;/secondary-title&gt;&lt;alt-title&gt;Archives of disease in childhood&lt;/alt-title&gt;&lt;/titles&gt;&lt;periodical&gt;&lt;full-title&gt;Arch Dis Child&lt;/full-title&gt;&lt;/periodical&gt;&lt;pages&gt;922-6&lt;/pages&gt;&lt;volume&gt;97&lt;/volume&gt;&lt;number&gt;10&lt;/number&gt;&lt;edition&gt;2012/08/07&lt;/edition&gt;&lt;keywords&gt;&lt;keyword&gt;Adrenergic beta-Antagonists/therapeutic use&lt;/keyword&gt;&lt;keyword&gt;Child&lt;/keyword&gt;&lt;keyword&gt;Child Behavior/*psychology&lt;/keyword&gt;&lt;keyword&gt;Child, Preschool&lt;/keyword&gt;&lt;keyword&gt;Hemangioma/drug therapy/*psychology&lt;/keyword&gt;&lt;keyword&gt;Humans&lt;/keyword&gt;&lt;keyword&gt;Infant&lt;/keyword&gt;&lt;keyword&gt;Infant Behavior/*psychology&lt;/keyword&gt;&lt;keyword&gt;Parents/*psychology&lt;/keyword&gt;&lt;keyword&gt;Propranolol/therapeutic use&lt;/keyword&gt;&lt;keyword&gt;Questionnaires&lt;/keyword&gt;&lt;/keywords&gt;&lt;dates&gt;&lt;year&gt;2012&lt;/year&gt;&lt;pub-dates&gt;&lt;date&gt;Oct&lt;/date&gt;&lt;/pub-dates&gt;&lt;/dates&gt;&lt;isbn&gt;0003-9888&lt;/isbn&gt;&lt;accession-num&gt;22863688&lt;/accession-num&gt;&lt;urls&gt;&lt;/urls&gt;&lt;electronic-resource-num&gt;10.1136/archdischild-2012-302470&lt;/electronic-resource-num&gt;&lt;remote-database-provider&gt;NLM&lt;/remote-database-provider&gt;&lt;language&gt;eng&lt;/language&gt;&lt;/record&gt;&lt;/Cite&gt;&lt;/EndNote&gt;</w:instrText>
      </w:r>
      <w:r w:rsidR="001043F4" w:rsidRPr="008F6E8E">
        <w:rPr>
          <w:rFonts w:ascii="Book Antiqua" w:hAnsi="Book Antiqua"/>
          <w:color w:val="000000"/>
          <w:sz w:val="24"/>
          <w:szCs w:val="24"/>
          <w:lang w:val="en-US"/>
        </w:rPr>
        <w:fldChar w:fldCharType="separate"/>
      </w:r>
      <w:r w:rsidR="00963FEE" w:rsidRPr="008F6E8E">
        <w:rPr>
          <w:rFonts w:ascii="Book Antiqua" w:hAnsi="Book Antiqua"/>
          <w:noProof/>
          <w:color w:val="000000"/>
          <w:sz w:val="24"/>
          <w:szCs w:val="24"/>
          <w:vertAlign w:val="superscript"/>
          <w:lang w:val="en-US"/>
        </w:rPr>
        <w:t>[151]</w:t>
      </w:r>
      <w:r w:rsidR="001043F4" w:rsidRPr="008F6E8E">
        <w:rPr>
          <w:rFonts w:ascii="Book Antiqua" w:hAnsi="Book Antiqua"/>
          <w:color w:val="000000"/>
          <w:sz w:val="24"/>
          <w:szCs w:val="24"/>
          <w:lang w:val="en-US"/>
        </w:rPr>
        <w:fldChar w:fldCharType="end"/>
      </w:r>
      <w:r w:rsidR="00FE0CCA" w:rsidRPr="008F6E8E">
        <w:rPr>
          <w:rFonts w:ascii="Book Antiqua" w:hAnsi="Book Antiqua"/>
          <w:color w:val="000000"/>
          <w:sz w:val="24"/>
          <w:szCs w:val="24"/>
          <w:lang w:val="en-US"/>
        </w:rPr>
        <w:t>.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In February 2015, </w:t>
      </w:r>
      <w:proofErr w:type="spellStart"/>
      <w:r w:rsidRPr="008F6E8E">
        <w:rPr>
          <w:rFonts w:ascii="Book Antiqua" w:hAnsi="Book Antiqua"/>
          <w:color w:val="000000"/>
          <w:sz w:val="24"/>
          <w:szCs w:val="24"/>
          <w:lang w:val="en-US"/>
        </w:rPr>
        <w:t>Chamlin</w:t>
      </w:r>
      <w:proofErr w:type="spellEnd"/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</w:t>
      </w:r>
      <w:r w:rsidRPr="008F6E8E">
        <w:rPr>
          <w:rFonts w:ascii="Book Antiqua" w:hAnsi="Book Antiqua"/>
          <w:i/>
          <w:color w:val="000000"/>
          <w:sz w:val="24"/>
          <w:szCs w:val="24"/>
          <w:lang w:val="en-US"/>
        </w:rPr>
        <w:t>et al</w:t>
      </w:r>
      <w:r w:rsidR="008F6E8E" w:rsidRPr="008F6E8E">
        <w:rPr>
          <w:rFonts w:ascii="Book Antiqua" w:hAnsi="Book Antiqua"/>
          <w:color w:val="000000"/>
          <w:sz w:val="24"/>
          <w:szCs w:val="24"/>
          <w:lang w:val="en-US"/>
        </w:rPr>
        <w:fldChar w:fldCharType="begin">
          <w:fldData xml:space="preserve">PEVuZE5vdGU+PENpdGU+PEF1dGhvcj5DaGFtbGluPC9BdXRob3I+PFllYXI+MjAxNTwvWWVhcj48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</w:fldData>
        </w:fldChar>
      </w:r>
      <w:r w:rsidR="008F6E8E" w:rsidRPr="008F6E8E">
        <w:rPr>
          <w:rFonts w:ascii="Book Antiqua" w:hAnsi="Book Antiqua"/>
          <w:color w:val="000000"/>
          <w:sz w:val="24"/>
          <w:szCs w:val="24"/>
          <w:lang w:val="en-US"/>
        </w:rPr>
        <w:instrText xml:space="preserve"> ADDIN EN.CITE </w:instrText>
      </w:r>
      <w:r w:rsidR="008F6E8E" w:rsidRPr="008F6E8E">
        <w:rPr>
          <w:rFonts w:ascii="Book Antiqua" w:hAnsi="Book Antiqua"/>
          <w:color w:val="000000"/>
          <w:sz w:val="24"/>
          <w:szCs w:val="24"/>
          <w:lang w:val="en-US"/>
        </w:rPr>
        <w:fldChar w:fldCharType="begin">
          <w:fldData xml:space="preserve">PEVuZE5vdGU+PENpdGU+PEF1dGhvcj5DaGFtbGluPC9BdXRob3I+PFllYXI+MjAxNTwvWWVhcj48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</w:fldData>
        </w:fldChar>
      </w:r>
      <w:r w:rsidR="008F6E8E" w:rsidRPr="008F6E8E">
        <w:rPr>
          <w:rFonts w:ascii="Book Antiqua" w:hAnsi="Book Antiqua"/>
          <w:color w:val="000000"/>
          <w:sz w:val="24"/>
          <w:szCs w:val="24"/>
          <w:lang w:val="en-US"/>
        </w:rPr>
        <w:instrText xml:space="preserve"> ADDIN EN.CITE.DATA </w:instrText>
      </w:r>
      <w:r w:rsidR="008F6E8E" w:rsidRPr="008F6E8E">
        <w:rPr>
          <w:rFonts w:ascii="Book Antiqua" w:hAnsi="Book Antiqua"/>
          <w:color w:val="000000"/>
          <w:sz w:val="24"/>
          <w:szCs w:val="24"/>
          <w:lang w:val="en-US"/>
        </w:rPr>
      </w:r>
      <w:r w:rsidR="008F6E8E" w:rsidRPr="008F6E8E">
        <w:rPr>
          <w:rFonts w:ascii="Book Antiqua" w:hAnsi="Book Antiqua"/>
          <w:color w:val="000000"/>
          <w:sz w:val="24"/>
          <w:szCs w:val="24"/>
          <w:lang w:val="en-US"/>
        </w:rPr>
        <w:fldChar w:fldCharType="end"/>
      </w:r>
      <w:r w:rsidR="008F6E8E" w:rsidRPr="008F6E8E">
        <w:rPr>
          <w:rFonts w:ascii="Book Antiqua" w:hAnsi="Book Antiqua"/>
          <w:color w:val="000000"/>
          <w:sz w:val="24"/>
          <w:szCs w:val="24"/>
          <w:lang w:val="en-US"/>
        </w:rPr>
      </w:r>
      <w:r w:rsidR="008F6E8E" w:rsidRPr="008F6E8E">
        <w:rPr>
          <w:rFonts w:ascii="Book Antiqua" w:hAnsi="Book Antiqua"/>
          <w:color w:val="000000"/>
          <w:sz w:val="24"/>
          <w:szCs w:val="24"/>
          <w:lang w:val="en-US"/>
        </w:rPr>
        <w:fldChar w:fldCharType="separate"/>
      </w:r>
      <w:r w:rsidR="008F6E8E" w:rsidRPr="008F6E8E">
        <w:rPr>
          <w:rFonts w:ascii="Book Antiqua" w:hAnsi="Book Antiqua"/>
          <w:noProof/>
          <w:color w:val="000000"/>
          <w:sz w:val="24"/>
          <w:szCs w:val="24"/>
          <w:vertAlign w:val="superscript"/>
          <w:lang w:val="en-US"/>
        </w:rPr>
        <w:t>[154]</w:t>
      </w:r>
      <w:r w:rsidR="008F6E8E" w:rsidRPr="008F6E8E">
        <w:rPr>
          <w:rFonts w:ascii="Book Antiqua" w:hAnsi="Book Antiqua"/>
          <w:color w:val="000000"/>
          <w:sz w:val="24"/>
          <w:szCs w:val="24"/>
          <w:lang w:val="en-US"/>
        </w:rPr>
        <w:fldChar w:fldCharType="end"/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presented a validated IH-specific </w:t>
      </w:r>
      <w:proofErr w:type="spellStart"/>
      <w:r w:rsidR="0069649E" w:rsidRPr="008F6E8E">
        <w:rPr>
          <w:rFonts w:ascii="Book Antiqua" w:hAnsi="Book Antiqua"/>
          <w:color w:val="000000"/>
          <w:sz w:val="24"/>
          <w:szCs w:val="24"/>
          <w:lang w:val="en-US"/>
        </w:rPr>
        <w:t>QoL</w:t>
      </w:r>
      <w:proofErr w:type="spellEnd"/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questionnaire</w:t>
      </w:r>
      <w:r w:rsidR="00FE0CCA" w:rsidRPr="008F6E8E">
        <w:rPr>
          <w:rFonts w:ascii="Book Antiqua" w:hAnsi="Book Antiqua"/>
          <w:color w:val="000000"/>
          <w:sz w:val="24"/>
          <w:szCs w:val="24"/>
          <w:lang w:val="en-US"/>
        </w:rPr>
        <w:t>.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It is only matter of time before the first reports </w:t>
      </w:r>
      <w:r w:rsidR="0069649E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of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the impact of IHs on the </w:t>
      </w:r>
      <w:proofErr w:type="spellStart"/>
      <w:r w:rsidR="0069649E" w:rsidRPr="008F6E8E">
        <w:rPr>
          <w:rFonts w:ascii="Book Antiqua" w:hAnsi="Book Antiqua"/>
          <w:color w:val="000000"/>
          <w:sz w:val="24"/>
          <w:szCs w:val="24"/>
          <w:lang w:val="en-US"/>
        </w:rPr>
        <w:t>QoL</w:t>
      </w:r>
      <w:proofErr w:type="spellEnd"/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of children and their parents </w:t>
      </w:r>
      <w:r w:rsidR="0069649E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will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appear using this validated, IH-specific questionnaire</w:t>
      </w:r>
      <w:r w:rsidR="0069649E" w:rsidRPr="008F6E8E">
        <w:rPr>
          <w:rFonts w:ascii="Book Antiqua" w:hAnsi="Book Antiqua"/>
          <w:color w:val="000000"/>
          <w:sz w:val="24"/>
          <w:szCs w:val="24"/>
          <w:lang w:val="en-US"/>
        </w:rPr>
        <w:t>,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giving more reliable information. These reports will be followed by studies on the effect</w:t>
      </w:r>
      <w:r w:rsidR="0069649E" w:rsidRPr="008F6E8E">
        <w:rPr>
          <w:rFonts w:ascii="Book Antiqua" w:hAnsi="Book Antiqua"/>
          <w:color w:val="000000"/>
          <w:sz w:val="24"/>
          <w:szCs w:val="24"/>
          <w:lang w:val="en-US"/>
        </w:rPr>
        <w:t>s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of different treatments on </w:t>
      </w:r>
      <w:proofErr w:type="spellStart"/>
      <w:r w:rsidR="0069649E" w:rsidRPr="008F6E8E">
        <w:rPr>
          <w:rFonts w:ascii="Book Antiqua" w:hAnsi="Book Antiqua"/>
          <w:color w:val="000000"/>
          <w:sz w:val="24"/>
          <w:szCs w:val="24"/>
          <w:lang w:val="en-US"/>
        </w:rPr>
        <w:t>QoL</w:t>
      </w:r>
      <w:proofErr w:type="spellEnd"/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. This information will provide us </w:t>
      </w:r>
      <w:r w:rsidR="0069649E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with 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the tools to optimally deploy the therapeutic arsenal for IHs. </w:t>
      </w:r>
    </w:p>
    <w:p w:rsidR="00A80B13" w:rsidRDefault="00A80B13" w:rsidP="00785B07">
      <w:pPr>
        <w:spacing w:after="0" w:line="360" w:lineRule="auto"/>
        <w:jc w:val="both"/>
        <w:rPr>
          <w:rFonts w:ascii="Book Antiqua" w:eastAsiaTheme="minorEastAsia" w:hAnsi="Book Antiqua"/>
          <w:b/>
          <w:color w:val="000000"/>
          <w:sz w:val="24"/>
          <w:szCs w:val="24"/>
          <w:lang w:val="en-US" w:eastAsia="zh-CN"/>
        </w:rPr>
      </w:pP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val="en-US"/>
        </w:rPr>
      </w:pPr>
      <w:r w:rsidRPr="008F6E8E">
        <w:rPr>
          <w:rFonts w:ascii="Book Antiqua" w:hAnsi="Book Antiqua"/>
          <w:b/>
          <w:color w:val="000000"/>
          <w:sz w:val="24"/>
          <w:szCs w:val="24"/>
          <w:lang w:val="en-US"/>
        </w:rPr>
        <w:lastRenderedPageBreak/>
        <w:t>CONCLUSION</w:t>
      </w:r>
    </w:p>
    <w:p w:rsidR="00BD61A2" w:rsidRPr="008F6E8E" w:rsidRDefault="0069649E" w:rsidP="00785B07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en-US"/>
        </w:rPr>
      </w:pPr>
      <w:r w:rsidRPr="008F6E8E">
        <w:rPr>
          <w:rFonts w:ascii="Book Antiqua" w:hAnsi="Book Antiqua"/>
          <w:color w:val="000000"/>
          <w:sz w:val="24"/>
          <w:szCs w:val="24"/>
          <w:lang w:val="en-US"/>
        </w:rPr>
        <w:t>The discovery that propran</w:t>
      </w:r>
      <w:r w:rsidR="00065140" w:rsidRPr="008F6E8E">
        <w:rPr>
          <w:rFonts w:ascii="Book Antiqua" w:hAnsi="Book Antiqua"/>
          <w:color w:val="000000"/>
          <w:sz w:val="24"/>
          <w:szCs w:val="24"/>
          <w:lang w:val="en-US"/>
        </w:rPr>
        <w:t>ol</w:t>
      </w:r>
      <w:r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ol is efficacious in the treatment of IH has led to an upsurge in </w:t>
      </w:r>
      <w:r w:rsidR="00BD61A2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publications, increasing our knowledge </w:t>
      </w:r>
      <w:r w:rsidR="00C96C52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of </w:t>
      </w:r>
      <w:r w:rsidR="00BD61A2" w:rsidRPr="008F6E8E">
        <w:rPr>
          <w:rFonts w:ascii="Book Antiqua" w:hAnsi="Book Antiqua"/>
          <w:color w:val="000000"/>
          <w:sz w:val="24"/>
          <w:szCs w:val="24"/>
          <w:lang w:val="en-US"/>
        </w:rPr>
        <w:t>this subject. In this review</w:t>
      </w:r>
      <w:r w:rsidR="00C96C52" w:rsidRPr="008F6E8E">
        <w:rPr>
          <w:rFonts w:ascii="Book Antiqua" w:hAnsi="Book Antiqua"/>
          <w:color w:val="000000"/>
          <w:sz w:val="24"/>
          <w:szCs w:val="24"/>
          <w:lang w:val="en-US"/>
        </w:rPr>
        <w:t>,</w:t>
      </w:r>
      <w:r w:rsidR="00BD61A2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we provided the most up</w:t>
      </w:r>
      <w:r w:rsidR="00C96C52" w:rsidRPr="008F6E8E">
        <w:rPr>
          <w:rFonts w:ascii="Book Antiqua" w:hAnsi="Book Antiqua"/>
          <w:color w:val="000000"/>
          <w:sz w:val="24"/>
          <w:szCs w:val="24"/>
          <w:lang w:val="en-US"/>
        </w:rPr>
        <w:t>-</w:t>
      </w:r>
      <w:r w:rsidR="00BD61A2" w:rsidRPr="008F6E8E">
        <w:rPr>
          <w:rFonts w:ascii="Book Antiqua" w:hAnsi="Book Antiqua"/>
          <w:color w:val="000000"/>
          <w:sz w:val="24"/>
          <w:szCs w:val="24"/>
          <w:lang w:val="en-US"/>
        </w:rPr>
        <w:t>to</w:t>
      </w:r>
      <w:r w:rsidR="00C96C52" w:rsidRPr="008F6E8E">
        <w:rPr>
          <w:rFonts w:ascii="Book Antiqua" w:hAnsi="Book Antiqua"/>
          <w:color w:val="000000"/>
          <w:sz w:val="24"/>
          <w:szCs w:val="24"/>
          <w:lang w:val="en-US"/>
        </w:rPr>
        <w:t>-</w:t>
      </w:r>
      <w:r w:rsidR="00BD61A2" w:rsidRPr="008F6E8E">
        <w:rPr>
          <w:rFonts w:ascii="Book Antiqua" w:hAnsi="Book Antiqua"/>
          <w:color w:val="000000"/>
          <w:sz w:val="24"/>
          <w:szCs w:val="24"/>
          <w:lang w:val="en-US"/>
        </w:rPr>
        <w:t>date information about the pathophysiology, variations in clinical presentation</w:t>
      </w:r>
      <w:r w:rsidR="00C96C52" w:rsidRPr="008F6E8E">
        <w:rPr>
          <w:rFonts w:ascii="Book Antiqua" w:hAnsi="Book Antiqua"/>
          <w:color w:val="000000"/>
          <w:sz w:val="24"/>
          <w:szCs w:val="24"/>
          <w:lang w:val="en-US"/>
        </w:rPr>
        <w:t>,</w:t>
      </w:r>
      <w:r w:rsidR="00BD61A2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and natural history of IHs. We looked at possible working mechanisms of several treatments and current worries regarding the treatment</w:t>
      </w:r>
      <w:r w:rsidR="00C96C52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of first choice</w:t>
      </w:r>
      <w:r w:rsidR="00BD61A2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, propranolol. Finally, we provided an overview of </w:t>
      </w:r>
      <w:r w:rsidR="00C96C52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the </w:t>
      </w:r>
      <w:r w:rsidR="00BD61A2" w:rsidRPr="008F6E8E">
        <w:rPr>
          <w:rFonts w:ascii="Book Antiqua" w:hAnsi="Book Antiqua"/>
          <w:color w:val="000000"/>
          <w:sz w:val="24"/>
          <w:szCs w:val="24"/>
          <w:lang w:val="en-US"/>
        </w:rPr>
        <w:t>instruments measuring IH</w:t>
      </w:r>
      <w:r w:rsidR="00C96C52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 </w:t>
      </w:r>
      <w:r w:rsidR="00BD61A2" w:rsidRPr="008F6E8E">
        <w:rPr>
          <w:rFonts w:ascii="Book Antiqua" w:hAnsi="Book Antiqua"/>
          <w:color w:val="000000"/>
          <w:sz w:val="24"/>
          <w:szCs w:val="24"/>
          <w:lang w:val="en-US"/>
        </w:rPr>
        <w:t xml:space="preserve">severity and/or activity and IH-related </w:t>
      </w:r>
      <w:proofErr w:type="spellStart"/>
      <w:r w:rsidR="00BD61A2" w:rsidRPr="008F6E8E">
        <w:rPr>
          <w:rFonts w:ascii="Book Antiqua" w:hAnsi="Book Antiqua"/>
          <w:color w:val="000000"/>
          <w:sz w:val="24"/>
          <w:szCs w:val="24"/>
          <w:lang w:val="en-US"/>
        </w:rPr>
        <w:t>QoL</w:t>
      </w:r>
      <w:proofErr w:type="spellEnd"/>
      <w:r w:rsidR="00BD61A2" w:rsidRPr="008F6E8E">
        <w:rPr>
          <w:rFonts w:ascii="Book Antiqua" w:hAnsi="Book Antiqua"/>
          <w:color w:val="000000"/>
          <w:sz w:val="24"/>
          <w:szCs w:val="24"/>
          <w:lang w:val="en-US"/>
        </w:rPr>
        <w:t>.</w:t>
      </w:r>
    </w:p>
    <w:p w:rsidR="00C96C52" w:rsidRPr="008F6E8E" w:rsidRDefault="00C96C52" w:rsidP="00785B07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en-US"/>
        </w:rPr>
      </w:pPr>
    </w:p>
    <w:p w:rsidR="00871DF3" w:rsidRPr="008F6E8E" w:rsidRDefault="00871DF3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871DF3" w:rsidRPr="008F6E8E" w:rsidRDefault="00871DF3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871DF3" w:rsidRPr="008F6E8E" w:rsidRDefault="00871DF3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871DF3" w:rsidRPr="008F6E8E" w:rsidRDefault="00871DF3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871DF3" w:rsidRPr="008F6E8E" w:rsidRDefault="00871DF3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871DF3" w:rsidRPr="008F6E8E" w:rsidRDefault="00871DF3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871DF3" w:rsidRPr="008F6E8E" w:rsidRDefault="00871DF3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A80B13" w:rsidRDefault="00A80B13">
      <w:pPr>
        <w:rPr>
          <w:rFonts w:ascii="Book Antiqua" w:hAnsi="Book Antiqua"/>
          <w:b/>
          <w:sz w:val="24"/>
          <w:szCs w:val="24"/>
          <w:lang w:val="en-US"/>
        </w:rPr>
      </w:pPr>
      <w:r>
        <w:rPr>
          <w:rFonts w:ascii="Book Antiqua" w:hAnsi="Book Antiqua"/>
          <w:b/>
          <w:sz w:val="24"/>
          <w:szCs w:val="24"/>
          <w:lang w:val="en-US"/>
        </w:rPr>
        <w:br w:type="page"/>
      </w:r>
    </w:p>
    <w:p w:rsidR="00BD61A2" w:rsidRPr="008F6E8E" w:rsidRDefault="00BD61A2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lastRenderedPageBreak/>
        <w:t>REFERENCES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Kanada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KN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eri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R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un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Friedlander SF. A prospective study of cutaneous findings in newborns in the United States: correlation with race, ethnicity, and gestational status using updated classification and nomenclature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61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40-245 [PMID: 22497908 DOI: 10.1016/j.jpeds.2012.02.052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Hoornweg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MJ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meulder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Ubbink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T, van der Horst CM. The prevalence and risk factors of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a case-control study in the Dutch population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a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Perinat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Epidemi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56-162 [PMID: 22324502 DOI: 10.1111/j.1365-3016.2011.01214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Kilcline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C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Infantile hemangiomas: how common are they? A systematic review of the medical literature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5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68-173 [PMID: 18429772 DOI: 10.1111/j.1525-1470.2008.00626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Jacobs AH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Walton RG. The incidence of birthmarks in the neonate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ic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76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5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18-222 [PMID: 951136]</w:t>
      </w:r>
    </w:p>
    <w:p w:rsidR="009A4A61" w:rsidRPr="009A4A61" w:rsidRDefault="00DA51F2" w:rsidP="009A4A61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Metry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. Update on hemangiomas of infancy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ur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Opin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4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373-377 [PMID: 15273496]</w:t>
      </w:r>
    </w:p>
    <w:p w:rsidR="009A4A61" w:rsidRPr="009A4A61" w:rsidRDefault="009A4A61" w:rsidP="009A4A61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9A4A61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Metry</w:t>
      </w:r>
      <w:proofErr w:type="spellEnd"/>
      <w:r w:rsidRPr="009A4A61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DW</w:t>
      </w:r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wrot</w:t>
      </w:r>
      <w:proofErr w:type="spellEnd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Altman C, </w:t>
      </w:r>
      <w:proofErr w:type="spellStart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Association of solitary, segmental hemangiomas of the skin with visceral </w:t>
      </w:r>
      <w:proofErr w:type="spellStart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emangiomatosis</w:t>
      </w:r>
      <w:proofErr w:type="spellEnd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. </w:t>
      </w:r>
      <w:r w:rsidRPr="009A4A61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Arch </w:t>
      </w:r>
      <w:proofErr w:type="spellStart"/>
      <w:r w:rsidRPr="009A4A61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4; </w:t>
      </w:r>
      <w:r w:rsidRPr="009A4A61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40</w:t>
      </w:r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591-596 [PMID: 15148105 DOI: 10.1001/archderm.140.5.591]</w:t>
      </w:r>
    </w:p>
    <w:p w:rsidR="009A4A61" w:rsidRPr="009A4A61" w:rsidRDefault="009A4A61" w:rsidP="009A4A61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9A4A61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Hsi</w:t>
      </w:r>
      <w:proofErr w:type="spellEnd"/>
      <w:r w:rsidRPr="009A4A61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Dickie B</w:t>
      </w:r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Fishman SJ, </w:t>
      </w:r>
      <w:proofErr w:type="spellStart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zizkhan</w:t>
      </w:r>
      <w:proofErr w:type="spellEnd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G. Hepatic vascular tumors. </w:t>
      </w:r>
      <w:proofErr w:type="spellStart"/>
      <w:r w:rsidRPr="009A4A61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emin</w:t>
      </w:r>
      <w:proofErr w:type="spellEnd"/>
      <w:r w:rsidRPr="009A4A61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9A4A61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9A4A61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9A4A61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4; </w:t>
      </w:r>
      <w:r w:rsidRPr="009A4A61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3</w:t>
      </w:r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68-172 [PMID: 25241093 DOI: 10.1053/j.sempedsurg.2014.06.018]</w:t>
      </w:r>
    </w:p>
    <w:p w:rsidR="009A4A61" w:rsidRPr="009A4A61" w:rsidRDefault="009A4A61" w:rsidP="009A4A61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9A4A61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Haggstrom</w:t>
      </w:r>
      <w:proofErr w:type="spellEnd"/>
      <w:r w:rsidRPr="009A4A61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AN</w:t>
      </w:r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rolet</w:t>
      </w:r>
      <w:proofErr w:type="spellEnd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BA, </w:t>
      </w:r>
      <w:proofErr w:type="spellStart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selga</w:t>
      </w:r>
      <w:proofErr w:type="spellEnd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hamlin</w:t>
      </w:r>
      <w:proofErr w:type="spellEnd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L, </w:t>
      </w:r>
      <w:proofErr w:type="spellStart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arzon</w:t>
      </w:r>
      <w:proofErr w:type="spellEnd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C, Horii KA, Lucky AW, Mancini AJ, </w:t>
      </w:r>
      <w:proofErr w:type="spellStart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etry</w:t>
      </w:r>
      <w:proofErr w:type="spellEnd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W, Newell B, </w:t>
      </w:r>
      <w:proofErr w:type="spellStart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opper</w:t>
      </w:r>
      <w:proofErr w:type="spellEnd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J, </w:t>
      </w:r>
      <w:proofErr w:type="spellStart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Prospective study of infantile hemangiomas: clinical characteristics predicting complications and treatment. </w:t>
      </w:r>
      <w:r w:rsidRPr="009A4A61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ics</w:t>
      </w:r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6; </w:t>
      </w:r>
      <w:r w:rsidRPr="009A4A61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18</w:t>
      </w:r>
      <w:r w:rsidRPr="009A4A61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882-887 [PMID: 16950977 DOI: 10.1542/peds.2006-0413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Drolet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B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Swanson E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Infantile hemangiomas: an emerging health issue linked to an increased rate of low birth weight infant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8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5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712-75, 715.e1 [PMID: 18940356 DOI: 10.1016/j.jpeds.2008.05.043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Rasul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. Clinical characteristics and risk factors for infantile hemangioma--a case control study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4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02-112 [PMID: 24008548 DOI: 10.1055/s-0033-1354581]</w:t>
      </w:r>
    </w:p>
    <w:p w:rsidR="000F1068" w:rsidRPr="000F1068" w:rsidRDefault="000F1068" w:rsidP="000F1068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0F1068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lastRenderedPageBreak/>
        <w:t>Maguiness</w:t>
      </w:r>
      <w:proofErr w:type="spellEnd"/>
      <w:r w:rsidRPr="000F1068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t xml:space="preserve"> SM</w:t>
      </w:r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Current management of infantile hemangiomas. </w:t>
      </w:r>
      <w:proofErr w:type="spellStart"/>
      <w:r w:rsidRPr="000F1068">
        <w:rPr>
          <w:rFonts w:ascii="Book Antiqua" w:eastAsia="Times New Roman" w:hAnsi="Book Antiqua"/>
          <w:i/>
          <w:color w:val="000000"/>
          <w:sz w:val="24"/>
          <w:szCs w:val="24"/>
          <w:lang w:val="en-US" w:eastAsia="zh-CN"/>
        </w:rPr>
        <w:t>Semin</w:t>
      </w:r>
      <w:proofErr w:type="spellEnd"/>
      <w:r w:rsidRPr="000F1068">
        <w:rPr>
          <w:rFonts w:ascii="Book Antiqua" w:eastAsia="Times New Roman" w:hAnsi="Book Antiqua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1068">
        <w:rPr>
          <w:rFonts w:ascii="Book Antiqua" w:eastAsia="Times New Roman" w:hAnsi="Book Antiqua"/>
          <w:i/>
          <w:color w:val="000000"/>
          <w:sz w:val="24"/>
          <w:szCs w:val="24"/>
          <w:lang w:val="en-US" w:eastAsia="zh-CN"/>
        </w:rPr>
        <w:t>Cutan</w:t>
      </w:r>
      <w:proofErr w:type="spellEnd"/>
      <w:r w:rsidRPr="000F1068">
        <w:rPr>
          <w:rFonts w:ascii="Book Antiqua" w:eastAsia="Times New Roman" w:hAnsi="Book Antiqua"/>
          <w:i/>
          <w:color w:val="000000"/>
          <w:sz w:val="24"/>
          <w:szCs w:val="24"/>
          <w:lang w:val="en-US" w:eastAsia="zh-CN"/>
        </w:rPr>
        <w:t xml:space="preserve"> Med </w:t>
      </w:r>
      <w:proofErr w:type="spellStart"/>
      <w:r w:rsidRPr="000F1068">
        <w:rPr>
          <w:rFonts w:ascii="Book Antiqua" w:eastAsia="Times New Roman" w:hAnsi="Book Antiqua"/>
          <w:i/>
          <w:color w:val="000000"/>
          <w:sz w:val="24"/>
          <w:szCs w:val="24"/>
          <w:lang w:val="en-US" w:eastAsia="zh-CN"/>
        </w:rPr>
        <w:t>Surg</w:t>
      </w:r>
      <w:proofErr w:type="spellEnd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2010; </w:t>
      </w:r>
      <w:r w:rsidRPr="000F1068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t>29</w:t>
      </w:r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06-114 [PMID: 20579599 DOI: 10.1016/j.sder.2010.03.009]</w:t>
      </w:r>
    </w:p>
    <w:p w:rsidR="000F1068" w:rsidRPr="000F1068" w:rsidRDefault="000F1068" w:rsidP="000F1068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0F1068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t>Maguiness</w:t>
      </w:r>
      <w:proofErr w:type="spellEnd"/>
      <w:r w:rsidRPr="000F1068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t xml:space="preserve"> SM</w:t>
      </w:r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Management of difficult infantile </w:t>
      </w:r>
      <w:proofErr w:type="spellStart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. </w:t>
      </w:r>
      <w:r w:rsidRPr="000F1068">
        <w:rPr>
          <w:rFonts w:ascii="Book Antiqua" w:eastAsia="Times New Roman" w:hAnsi="Book Antiqua"/>
          <w:i/>
          <w:color w:val="000000"/>
          <w:sz w:val="24"/>
          <w:szCs w:val="24"/>
          <w:lang w:val="en-US" w:eastAsia="zh-CN"/>
        </w:rPr>
        <w:t>Arch Dis Child</w:t>
      </w:r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2012; </w:t>
      </w:r>
      <w:r w:rsidRPr="000F1068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t>97</w:t>
      </w:r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66-271 [PMID: 22215816 DOI: 10.1136/archdischild-2011-300851]</w:t>
      </w:r>
    </w:p>
    <w:p w:rsidR="000F1068" w:rsidRPr="000F1068" w:rsidRDefault="000F1068" w:rsidP="000F1068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0F1068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t>Léauté-Labrèze</w:t>
      </w:r>
      <w:proofErr w:type="spellEnd"/>
      <w:r w:rsidRPr="000F1068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t xml:space="preserve"> C</w:t>
      </w:r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Dumas de la Roque E, </w:t>
      </w:r>
      <w:proofErr w:type="spellStart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ubiche</w:t>
      </w:r>
      <w:proofErr w:type="spellEnd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oralevi</w:t>
      </w:r>
      <w:proofErr w:type="spellEnd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, </w:t>
      </w:r>
      <w:proofErr w:type="spellStart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hambo</w:t>
      </w:r>
      <w:proofErr w:type="spellEnd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B, </w:t>
      </w:r>
      <w:proofErr w:type="spellStart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aïeb</w:t>
      </w:r>
      <w:proofErr w:type="spellEnd"/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. Propranolol for severe hemangiomas of infancy. </w:t>
      </w:r>
      <w:r w:rsidRPr="000F1068">
        <w:rPr>
          <w:rFonts w:ascii="Book Antiqua" w:eastAsia="Times New Roman" w:hAnsi="Book Antiqua"/>
          <w:i/>
          <w:color w:val="000000"/>
          <w:sz w:val="24"/>
          <w:szCs w:val="24"/>
          <w:lang w:val="en-US" w:eastAsia="zh-CN"/>
        </w:rPr>
        <w:t xml:space="preserve">N </w:t>
      </w:r>
      <w:proofErr w:type="spellStart"/>
      <w:r w:rsidRPr="000F1068">
        <w:rPr>
          <w:rFonts w:ascii="Book Antiqua" w:eastAsia="Times New Roman" w:hAnsi="Book Antiqua"/>
          <w:i/>
          <w:color w:val="000000"/>
          <w:sz w:val="24"/>
          <w:szCs w:val="24"/>
          <w:lang w:val="en-US" w:eastAsia="zh-CN"/>
        </w:rPr>
        <w:t>Engl</w:t>
      </w:r>
      <w:proofErr w:type="spellEnd"/>
      <w:r w:rsidRPr="000F1068">
        <w:rPr>
          <w:rFonts w:ascii="Book Antiqua" w:eastAsia="Times New Roman" w:hAnsi="Book Antiqua"/>
          <w:i/>
          <w:color w:val="000000"/>
          <w:sz w:val="24"/>
          <w:szCs w:val="24"/>
          <w:lang w:val="en-US" w:eastAsia="zh-CN"/>
        </w:rPr>
        <w:t xml:space="preserve"> J Med</w:t>
      </w:r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2008; </w:t>
      </w:r>
      <w:r w:rsidRPr="000F1068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t>358</w:t>
      </w:r>
      <w:r w:rsidRPr="000F1068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649-2651 [PMID: 18550886 DOI: 10.1056/NEJMc0708819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Kuroda T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Hoshino K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osak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hiot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Y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akazaw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akimoto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T. Critical hepatic hemangioma in infants: recent nationwide survey in Japan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4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5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304-308 [PMID: 24689756 DOI: 10.1111/ped.1234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Bosemani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T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uttg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KB, Huisman T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eke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. Multifocal infantile hepatic hemangiomas--imaging strategy and response to treatment after propranolol and steroids including review of the literature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71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023-1028 [PMID: 22234480 DOI: 10.1007/s00431-011-1671-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Lawley LP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Siegfried E, Todd JL. Propranolol treatment for hemangioma of infancy: risks and recommendations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610-614 [PMID: 19840322 DOI: 10.1111/j.1525-1470.2009.00975.x]</w:t>
      </w:r>
    </w:p>
    <w:p w:rsidR="000F1068" w:rsidRPr="000F1068" w:rsidRDefault="000F1068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0F1068">
        <w:rPr>
          <w:rFonts w:ascii="Book Antiqua" w:hAnsi="Book Antiqua"/>
          <w:b/>
          <w:bCs/>
          <w:color w:val="000000"/>
          <w:sz w:val="24"/>
          <w:szCs w:val="24"/>
        </w:rPr>
        <w:t>Hermans</w:t>
      </w:r>
      <w:proofErr w:type="spellEnd"/>
      <w:r w:rsidRPr="000F1068">
        <w:rPr>
          <w:rFonts w:ascii="Book Antiqua" w:hAnsi="Book Antiqua"/>
          <w:b/>
          <w:bCs/>
          <w:color w:val="000000"/>
          <w:sz w:val="24"/>
          <w:szCs w:val="24"/>
        </w:rPr>
        <w:t xml:space="preserve"> DJ</w:t>
      </w:r>
      <w:r w:rsidRPr="000F1068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Pr="000F1068">
        <w:rPr>
          <w:rFonts w:ascii="Book Antiqua" w:hAnsi="Book Antiqua"/>
          <w:color w:val="000000"/>
          <w:sz w:val="24"/>
          <w:szCs w:val="24"/>
        </w:rPr>
        <w:t>Bauland</w:t>
      </w:r>
      <w:proofErr w:type="spellEnd"/>
      <w:r w:rsidRPr="000F1068">
        <w:rPr>
          <w:rFonts w:ascii="Book Antiqua" w:hAnsi="Book Antiqua"/>
          <w:color w:val="000000"/>
          <w:sz w:val="24"/>
          <w:szCs w:val="24"/>
        </w:rPr>
        <w:t xml:space="preserve"> CG, </w:t>
      </w:r>
      <w:proofErr w:type="spellStart"/>
      <w:r w:rsidRPr="000F1068">
        <w:rPr>
          <w:rFonts w:ascii="Book Antiqua" w:hAnsi="Book Antiqua"/>
          <w:color w:val="000000"/>
          <w:sz w:val="24"/>
          <w:szCs w:val="24"/>
        </w:rPr>
        <w:t>Zweegers</w:t>
      </w:r>
      <w:proofErr w:type="spellEnd"/>
      <w:r w:rsidRPr="000F1068">
        <w:rPr>
          <w:rFonts w:ascii="Book Antiqua" w:hAnsi="Book Antiqua"/>
          <w:color w:val="000000"/>
          <w:sz w:val="24"/>
          <w:szCs w:val="24"/>
        </w:rPr>
        <w:t xml:space="preserve"> J, van </w:t>
      </w:r>
      <w:proofErr w:type="spellStart"/>
      <w:r w:rsidRPr="000F1068">
        <w:rPr>
          <w:rFonts w:ascii="Book Antiqua" w:hAnsi="Book Antiqua"/>
          <w:color w:val="000000"/>
          <w:sz w:val="24"/>
          <w:szCs w:val="24"/>
        </w:rPr>
        <w:t>Beynum</w:t>
      </w:r>
      <w:proofErr w:type="spellEnd"/>
      <w:r w:rsidRPr="000F1068">
        <w:rPr>
          <w:rFonts w:ascii="Book Antiqua" w:hAnsi="Book Antiqua"/>
          <w:color w:val="000000"/>
          <w:sz w:val="24"/>
          <w:szCs w:val="24"/>
        </w:rPr>
        <w:t xml:space="preserve"> IM, van der </w:t>
      </w:r>
      <w:proofErr w:type="spellStart"/>
      <w:r w:rsidRPr="000F1068">
        <w:rPr>
          <w:rFonts w:ascii="Book Antiqua" w:hAnsi="Book Antiqua"/>
          <w:color w:val="000000"/>
          <w:sz w:val="24"/>
          <w:szCs w:val="24"/>
        </w:rPr>
        <w:t>Vleuten</w:t>
      </w:r>
      <w:proofErr w:type="spellEnd"/>
      <w:r w:rsidRPr="000F1068">
        <w:rPr>
          <w:rFonts w:ascii="Book Antiqua" w:hAnsi="Book Antiqua"/>
          <w:color w:val="000000"/>
          <w:sz w:val="24"/>
          <w:szCs w:val="24"/>
        </w:rPr>
        <w:t xml:space="preserve"> CJ. Propranolol in a case series of 174 patients with complicated infantile haemangioma: indications, safety and future directions.</w:t>
      </w:r>
      <w:r w:rsidRPr="000F1068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0F1068">
        <w:rPr>
          <w:rFonts w:ascii="Book Antiqua" w:hAnsi="Book Antiqua"/>
          <w:i/>
          <w:iCs/>
          <w:color w:val="000000"/>
          <w:sz w:val="24"/>
          <w:szCs w:val="24"/>
        </w:rPr>
        <w:t xml:space="preserve">Br J </w:t>
      </w:r>
      <w:proofErr w:type="spellStart"/>
      <w:r w:rsidRPr="000F1068">
        <w:rPr>
          <w:rFonts w:ascii="Book Antiqua" w:hAnsi="Book Antiqua"/>
          <w:i/>
          <w:iCs/>
          <w:color w:val="000000"/>
          <w:sz w:val="24"/>
          <w:szCs w:val="24"/>
        </w:rPr>
        <w:t>Dermatol</w:t>
      </w:r>
      <w:proofErr w:type="spellEnd"/>
      <w:r w:rsidRPr="000F1068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0F1068">
        <w:rPr>
          <w:rFonts w:ascii="Book Antiqua" w:hAnsi="Book Antiqua"/>
          <w:color w:val="000000"/>
          <w:sz w:val="24"/>
          <w:szCs w:val="24"/>
        </w:rPr>
        <w:t>2013;</w:t>
      </w:r>
      <w:r w:rsidRPr="000F1068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0F1068">
        <w:rPr>
          <w:rFonts w:ascii="Book Antiqua" w:hAnsi="Book Antiqua"/>
          <w:b/>
          <w:bCs/>
          <w:color w:val="000000"/>
          <w:sz w:val="24"/>
          <w:szCs w:val="24"/>
        </w:rPr>
        <w:t>168</w:t>
      </w:r>
      <w:r w:rsidRPr="000F1068">
        <w:rPr>
          <w:rFonts w:ascii="Book Antiqua" w:hAnsi="Book Antiqua"/>
          <w:color w:val="000000"/>
          <w:sz w:val="24"/>
          <w:szCs w:val="24"/>
        </w:rPr>
        <w:t>: 837-843 [PMID: 23278381 DOI: 10.1111/bjd.12189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Langley 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Pope E. Propranolol and central nervous system function: potential implications for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aediatric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atients with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Br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7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3-23 [PMID: 25175684 DOI: 10.1111/bjd.13379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Lee KC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ercovitch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L. Update on infantile hemangiomas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emin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rin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3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7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49-58 [PMID: 23419763 DOI: 10.1053/j.semperi.2012.11.003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Chen T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Eichenfiel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LF, Friedlander SF. Infantile hemangiomas: an update on pathogenesis and therapy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ic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3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1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99-108 [PMID: 23266916 DOI: 10.1542/peds.2012-1128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lastRenderedPageBreak/>
        <w:t>North PE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Wan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izerack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rak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E, Nicholas R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incann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u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Y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ih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C. A unique microvascular phenotype shared by juvenile hemangiomas and human placenta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Arch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7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559-570 [PMID: 11346333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Phung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TL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Hochman M. Pathogenesis of infantile hemangioma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Facial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las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554-562 [PMID: 23188682 DOI: 10.1055/s-0032-1329930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Barnés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CM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Huang 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aipain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anoudou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, Chen E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Eichl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uo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Y, Yu Y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ngb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ullik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B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egg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H, Folkman J, Fishman SJ. Evidence by molecular profiling for a placental origin of infantile hemangioma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Proc Natl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cad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U S 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0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9097-19102 [PMID: 16365311 DOI: 10.1073/pnas.0509579102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Bauland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CG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van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teense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teijl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Rieu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N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pauw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H. The pathogenesis of hemangiomas: a review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las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Recons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6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17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9e-35e [PMID: 16462311 DOI: 10.1097/01.prs.0000197134.72984.cb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Burton BK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Schulz CJ, Angle B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ur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LI. An increased incidence of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n infants born following chorionic villus sampling (CVS)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rena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iag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9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5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09-214 [PMID: 778437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López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Gutiérrez JC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Avila LF, Sosa G, Patron M. Placental anomalies in children with infantile hemangioma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353-355 [PMID: 17845154 DOI: 10.1111/j.1525-1470.2007.00450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Munden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utschek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, Tom WL, Marshall J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oeltl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rohn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lió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B, Ritter M, Friedlander DF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atanzarit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V, Mendoza A, Smith L, Friedlander M, Friedlander SF. Prospective study of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incidence, clinical characteristics and association with placental anomalie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Br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4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70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907-913 [PMID: 24641194 DOI: 10.1111/bjd.12804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Pittman KM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osk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HW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leinma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E, Marcus JR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le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urtn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C, Marchuk DA. No evidence for maternal-fetal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icrochimeris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n infantile hemangioma: a molecular genetic investigation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Invest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6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2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533-2538 [PMID: 16902414 DOI: 10.1038/sj.jid.570051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Walter JW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North P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Wan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izerack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le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, Walker JW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Reinisch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F, Marchuk DA. Somatic mutation of vascular endothelial growth factor receptors in juvenile hemangioma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Genes Chromosomes Cancer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95-303 [PMID: 1180798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lastRenderedPageBreak/>
        <w:t>Jinnin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Medici D, Park 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imay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N, Liu Y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oscolo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Bischoff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Vikkul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oy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Olsen BR. Suppressed NFAT-dependent VEGFR1 expression and constitutive VEGFR2 signaling in infantile hemangioma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Nat Me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8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236-1246 [PMID: 18931684 DOI: 10.1038/nm.187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Ritter MR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Dorrell MI, Edmonds J, Friedlander SF, Friedlander M. Insulin-like growth factor 2 and potential regulators of hemangioma growth and involution identified by large-scale expression analysi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Proc Natl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cad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U S 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99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7455-7460 [PMID: 12032304 DOI: 10.1073/pnas.102185799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Chang J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Most D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resnick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ehrar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teinbrech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Reinisch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ongak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T, Turk AE. Proliferative hemangiomas: analysis of cytokine gene expression and angiogenesis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las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Recons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99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0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-9; discussion 10 [PMID: 991515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Peichev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aiy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J, Pereira D, Zhu Z, Lane WJ, Williams M, Oz MC, Hicklin DJ, Witte L, Moore M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Rafi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. Expression of VEGFR-2 and AC133 by circulating human CD34(+) cells identifies a population of functional endothelial precursor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Bloo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0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95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952-958 [PMID: 10648408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Yu Y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Flint AF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ullik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B, Wu JK, Bischoff J. Endothelial progenitor cells in infantile hemangioma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Bloo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4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0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373-1375 [PMID: 14576053 DOI: 10.1182/blood-2003-08-2859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Boscolo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E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Bischoff J.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Vasculogenesi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n infantile hemangioma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ngiogenesi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9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97-207 [PMID: 19430954 DOI: 10.1007/s10456-009-9148-2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Khan Z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oscolo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Picard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sutk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elero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-Martin J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rtch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T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ullik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B, Bischoff J.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ultipotentia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tem cells recapitulate human infantile hemangioma in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mmunodeficien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ice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Invest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8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1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592-2599 [PMID: 18535669 DOI: 10.1172/jci33493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Mihm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MC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Nelson JS. Hypothesis: the metastatic niche theory can elucidate infantile hemangioma development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utan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ath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0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37 </w:t>
      </w: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Suppl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1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83-87 [PMID: 20482680 DOI: 10.1111/j.1600-0560.2010.01521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Chang EI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Chang EI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hangarajah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H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mou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urtn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C. Hypoxia, hormones, and endothelial progenitor cells in hemangioma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Lympha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Res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Bi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7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5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37-243 [PMID: 18370914 DOI: 10.1089/lrb.2007.1014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lastRenderedPageBreak/>
        <w:t>Kleinman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ME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Greives MR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hurgi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lechma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KM, Chang EI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eradin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epp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O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urtn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C. Hypoxia-induced mediators of stem/progenitor cell trafficking are increased in children with hemangioma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rterioscle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Thromb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Vasc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Bi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7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7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664-2670 [PMID: 17872454 DOI: 10.1161/atvbaha.107.150284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Drolet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B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Characteristics of infantile hemangiomas as clues to pathogenesis: does hypoxia connect the dots?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Arch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0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4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295-1299 [PMID: 21079070 DOI: 10.1001/archdermatol.2010.1295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Janmohamed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SR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rinkhuiz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T, den Hollander J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ader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C, d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aa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C, van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teense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Oranj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P. Support for the hypoxia theory in the pathogenesis of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40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431-437 [PMID: 25511669 DOI: 10.1111/ced.1255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Wang GL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Jiang BH, Rue E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emenz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L. Hypoxia-inducible factor 1 is a basic-helix-loop-helix-PAS heterodimer regulated by cellular O2 tension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Proc Natl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cad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U S 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9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9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5510-5514 [PMID: 7539918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Pugh CW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Ratcliff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J. Regulation of angiogenesis by hypoxia: role of the HIF system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Nat Me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3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9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677-684 [PMID: 12778166 DOI: 10.1038/nm0603-67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Kimura 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itada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Y, Tanaka 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uwa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ihar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, Yoshida K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og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hayam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K. Expression of hypoxia-inducible factor (HIF)-1alpha is associated with vascular endothelial growth factor expression and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umou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ngiogenesis in human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oesophagea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quamous cell carcinoma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J Cancer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4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40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904-1912 [PMID: 15288294 DOI: 10.1016/j.ejca.2004.04.035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Rathmell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WK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c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, Simon MC, Vaughn DJ. HIF transcription factor expression and induction of hypoxic response genes in a retroperitoneal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ngiosarcom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nticancer Re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67-169 [PMID: 15015593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Arsham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AM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Howell JJ, Simon MC. A novel hypoxia-inducible factor-independent hypoxic response regulating mammalian target of rapamycin and its target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Biol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he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3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7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9655-29660 [PMID: 12777372 DOI: 10.1074/jbc.M212770200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Wouters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BG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oritzinsk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. Hypoxia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ignallin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through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TO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nd the unfolded protein response in cancer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Nat Rev Cancer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8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851-864 [PMID: 18846101 DOI: 10.1038/nrc2501]</w:t>
      </w:r>
    </w:p>
    <w:p w:rsidR="009D3556" w:rsidRPr="009D3556" w:rsidRDefault="009D3556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9D3556">
        <w:rPr>
          <w:rFonts w:ascii="Book Antiqua" w:hAnsi="Book Antiqua"/>
          <w:b/>
          <w:bCs/>
          <w:color w:val="000000"/>
          <w:sz w:val="24"/>
          <w:szCs w:val="24"/>
        </w:rPr>
        <w:lastRenderedPageBreak/>
        <w:t>Léauté-Labrèze</w:t>
      </w:r>
      <w:proofErr w:type="spellEnd"/>
      <w:r w:rsidRPr="009D3556">
        <w:rPr>
          <w:rFonts w:ascii="Book Antiqua" w:hAnsi="Book Antiqua"/>
          <w:b/>
          <w:bCs/>
          <w:color w:val="000000"/>
          <w:sz w:val="24"/>
          <w:szCs w:val="24"/>
        </w:rPr>
        <w:t xml:space="preserve"> C</w:t>
      </w:r>
      <w:r w:rsidRPr="009D3556">
        <w:rPr>
          <w:rFonts w:ascii="Book Antiqua" w:hAnsi="Book Antiqua"/>
          <w:color w:val="000000"/>
          <w:sz w:val="24"/>
          <w:szCs w:val="24"/>
        </w:rPr>
        <w:t xml:space="preserve">, Prey S, </w:t>
      </w:r>
      <w:proofErr w:type="spellStart"/>
      <w:r w:rsidRPr="009D3556">
        <w:rPr>
          <w:rFonts w:ascii="Book Antiqua" w:hAnsi="Book Antiqua"/>
          <w:color w:val="000000"/>
          <w:sz w:val="24"/>
          <w:szCs w:val="24"/>
        </w:rPr>
        <w:t>Ezzedine</w:t>
      </w:r>
      <w:proofErr w:type="spellEnd"/>
      <w:r w:rsidRPr="009D3556">
        <w:rPr>
          <w:rFonts w:ascii="Book Antiqua" w:hAnsi="Book Antiqua"/>
          <w:color w:val="000000"/>
          <w:sz w:val="24"/>
          <w:szCs w:val="24"/>
        </w:rPr>
        <w:t xml:space="preserve"> K. Infantile haemangioma: part I. Pathophysiology, epidemiology, clinical features, life cycle and associated structural abnormalities.</w:t>
      </w:r>
      <w:r w:rsidRPr="009D3556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9D3556">
        <w:rPr>
          <w:rFonts w:ascii="Book Antiqua" w:hAnsi="Book Antiqua"/>
          <w:i/>
          <w:iCs/>
          <w:color w:val="000000"/>
          <w:sz w:val="24"/>
          <w:szCs w:val="24"/>
        </w:rPr>
        <w:t xml:space="preserve">J </w:t>
      </w:r>
      <w:proofErr w:type="spellStart"/>
      <w:r w:rsidRPr="009D3556">
        <w:rPr>
          <w:rFonts w:ascii="Book Antiqua" w:hAnsi="Book Antiqua"/>
          <w:i/>
          <w:iCs/>
          <w:color w:val="000000"/>
          <w:sz w:val="24"/>
          <w:szCs w:val="24"/>
        </w:rPr>
        <w:t>Eur</w:t>
      </w:r>
      <w:proofErr w:type="spellEnd"/>
      <w:r w:rsidRPr="009D3556">
        <w:rPr>
          <w:rFonts w:ascii="Book Antiqua" w:hAnsi="Book Antiqua"/>
          <w:i/>
          <w:iCs/>
          <w:color w:val="000000"/>
          <w:sz w:val="24"/>
          <w:szCs w:val="24"/>
        </w:rPr>
        <w:t xml:space="preserve"> </w:t>
      </w:r>
      <w:proofErr w:type="spellStart"/>
      <w:r w:rsidRPr="009D3556">
        <w:rPr>
          <w:rFonts w:ascii="Book Antiqua" w:hAnsi="Book Antiqua"/>
          <w:i/>
          <w:iCs/>
          <w:color w:val="000000"/>
          <w:sz w:val="24"/>
          <w:szCs w:val="24"/>
        </w:rPr>
        <w:t>Acad</w:t>
      </w:r>
      <w:proofErr w:type="spellEnd"/>
      <w:r w:rsidRPr="009D3556">
        <w:rPr>
          <w:rFonts w:ascii="Book Antiqua" w:hAnsi="Book Antiqua"/>
          <w:i/>
          <w:iCs/>
          <w:color w:val="000000"/>
          <w:sz w:val="24"/>
          <w:szCs w:val="24"/>
        </w:rPr>
        <w:t xml:space="preserve"> </w:t>
      </w:r>
      <w:proofErr w:type="spellStart"/>
      <w:r w:rsidRPr="009D3556">
        <w:rPr>
          <w:rFonts w:ascii="Book Antiqua" w:hAnsi="Book Antiqua"/>
          <w:i/>
          <w:iCs/>
          <w:color w:val="000000"/>
          <w:sz w:val="24"/>
          <w:szCs w:val="24"/>
        </w:rPr>
        <w:t>Dermatol</w:t>
      </w:r>
      <w:proofErr w:type="spellEnd"/>
      <w:r w:rsidRPr="009D3556">
        <w:rPr>
          <w:rFonts w:ascii="Book Antiqua" w:hAnsi="Book Antiqua"/>
          <w:i/>
          <w:iCs/>
          <w:color w:val="000000"/>
          <w:sz w:val="24"/>
          <w:szCs w:val="24"/>
        </w:rPr>
        <w:t xml:space="preserve"> </w:t>
      </w:r>
      <w:proofErr w:type="spellStart"/>
      <w:r w:rsidRPr="009D3556">
        <w:rPr>
          <w:rFonts w:ascii="Book Antiqua" w:hAnsi="Book Antiqua"/>
          <w:i/>
          <w:iCs/>
          <w:color w:val="000000"/>
          <w:sz w:val="24"/>
          <w:szCs w:val="24"/>
        </w:rPr>
        <w:t>Venereol</w:t>
      </w:r>
      <w:proofErr w:type="spellEnd"/>
      <w:r w:rsidRPr="009D3556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9D3556">
        <w:rPr>
          <w:rFonts w:ascii="Book Antiqua" w:hAnsi="Book Antiqua"/>
          <w:color w:val="000000"/>
          <w:sz w:val="24"/>
          <w:szCs w:val="24"/>
        </w:rPr>
        <w:t>2011;</w:t>
      </w:r>
      <w:r w:rsidRPr="009D3556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9D3556">
        <w:rPr>
          <w:rFonts w:ascii="Book Antiqua" w:hAnsi="Book Antiqua"/>
          <w:b/>
          <w:bCs/>
          <w:color w:val="000000"/>
          <w:sz w:val="24"/>
          <w:szCs w:val="24"/>
        </w:rPr>
        <w:t>25</w:t>
      </w:r>
      <w:r w:rsidRPr="009D3556">
        <w:rPr>
          <w:rFonts w:ascii="Book Antiqua" w:hAnsi="Book Antiqua"/>
          <w:color w:val="000000"/>
          <w:sz w:val="24"/>
          <w:szCs w:val="24"/>
        </w:rPr>
        <w:t>: 1245-1253 [PMID: 21569112 DOI: 10.1111/j.1468-3083.2011.04102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Hoeger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PH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.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: new aspects on the pathogenesis of the most common skin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umou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n children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Br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6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34-235 [PMID: 21271990 DOI: 10.1111/j.1365-2133.2011.10204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George 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Mani V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oufa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. Update on the classification of hemangioma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Oral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Maxillofac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ath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4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S117-S120 [PMID: 25364160 DOI: 10.4103/0973-029x.141321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Restrepo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R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alan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, Cervantes LF, Duarte A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mja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, Altman NR. Hemangiomas revisited: the useful, the unusual and the new. Part 1: overview and clinical and imaging characteristics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Radi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41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895-904 [PMID: 21594550 DOI: 10.1007/s00247-011-2076-5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Liang MG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Infantile and congenital hemangiomas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emin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4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62-167 [PMID: 25241092 DOI: 10.1053/j.sempedsurg.2014.06.01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Haggstrom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AN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role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B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selg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hamli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arz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C, Horii KA, Lucky AW, Mancini A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etr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W, Newell B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opp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Prospective study of infantile hemangiomas: demographic, prenatal, and perinatal characteristic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7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50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91-294 [PMID: 17307549 DOI: 10.1016/j.jpeds.2006.12.003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Wassef M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le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, Adams D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lomar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selg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erenstei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Burrows P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arz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C, Lopez-Gutierrez JC, Lord DJ, Mitchel S, Powell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rendivill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Vikkul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. Vascular Anomalies Classification: Recommendations From the International Society for the Study of Vascular Anomalie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ic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e203-e214 [PMID: 26055853 DOI: 10.1542/peds.2014-3673]</w:t>
      </w:r>
    </w:p>
    <w:p w:rsidR="009D3556" w:rsidRPr="009D3556" w:rsidRDefault="009D3556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Cs w:val="24"/>
          <w:lang w:val="en-US" w:eastAsia="zh-CN"/>
        </w:rPr>
      </w:pPr>
      <w:r w:rsidRPr="009D3556">
        <w:rPr>
          <w:rFonts w:ascii="Book Antiqua" w:hAnsi="Book Antiqua"/>
          <w:b/>
          <w:bCs/>
          <w:color w:val="000000"/>
          <w:sz w:val="24"/>
          <w:szCs w:val="27"/>
        </w:rPr>
        <w:t>Chiller KG</w:t>
      </w:r>
      <w:r w:rsidRPr="009D3556">
        <w:rPr>
          <w:rFonts w:ascii="Book Antiqua" w:hAnsi="Book Antiqua"/>
          <w:color w:val="000000"/>
          <w:sz w:val="24"/>
          <w:szCs w:val="27"/>
        </w:rPr>
        <w:t xml:space="preserve">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Passaro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D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Frieden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IJ.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Hemangiomas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of infancy: clinical characteristics, morphologic subtypes, and their relationship to race, ethnicity, and sex.</w:t>
      </w:r>
      <w:r w:rsidRPr="009D3556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r w:rsidRPr="009D3556">
        <w:rPr>
          <w:rFonts w:ascii="Book Antiqua" w:hAnsi="Book Antiqua"/>
          <w:i/>
          <w:iCs/>
          <w:color w:val="000000"/>
          <w:sz w:val="24"/>
          <w:szCs w:val="27"/>
        </w:rPr>
        <w:t xml:space="preserve">Arch </w:t>
      </w:r>
      <w:proofErr w:type="spellStart"/>
      <w:r w:rsidRPr="009D3556">
        <w:rPr>
          <w:rFonts w:ascii="Book Antiqua" w:hAnsi="Book Antiqua"/>
          <w:i/>
          <w:iCs/>
          <w:color w:val="000000"/>
          <w:sz w:val="24"/>
          <w:szCs w:val="27"/>
        </w:rPr>
        <w:t>Dermatol</w:t>
      </w:r>
      <w:proofErr w:type="spellEnd"/>
      <w:r w:rsidRPr="009D3556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r w:rsidRPr="009D3556">
        <w:rPr>
          <w:rFonts w:ascii="Book Antiqua" w:hAnsi="Book Antiqua"/>
          <w:color w:val="000000"/>
          <w:sz w:val="24"/>
          <w:szCs w:val="27"/>
        </w:rPr>
        <w:t>2002;</w:t>
      </w:r>
      <w:r w:rsidRPr="009D3556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r w:rsidRPr="009D3556">
        <w:rPr>
          <w:rFonts w:ascii="Book Antiqua" w:hAnsi="Book Antiqua"/>
          <w:b/>
          <w:bCs/>
          <w:color w:val="000000"/>
          <w:sz w:val="24"/>
          <w:szCs w:val="27"/>
        </w:rPr>
        <w:t>138</w:t>
      </w:r>
      <w:r w:rsidRPr="009D3556">
        <w:rPr>
          <w:rFonts w:ascii="Book Antiqua" w:hAnsi="Book Antiqua"/>
          <w:color w:val="000000"/>
          <w:sz w:val="24"/>
          <w:szCs w:val="27"/>
        </w:rPr>
        <w:t>: 1567-1576 [PMID: 12472344 DOI: 10.1001/archderm.138.12.156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Corella F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Garcia-Navarro X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Rib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Alomar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selg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. Abortive or minimal-growth hemangiomas: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mmunohistochemica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vidence that they represent true 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lastRenderedPageBreak/>
        <w:t>infantile hemangioma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Am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cad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8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5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685-690 [PMID: 18342717 DOI: 10.1016/j.jaad.2007.08.00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Suh KY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Infantile hemangiomas with minimal or arrested growth: a retrospective case serie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Arch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0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4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971-976 [PMID: 20855695 DOI: 10.1001/archdermatol.2010.19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Bauland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CG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ünin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TH, Smit J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Zeebregt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pauw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H. Untreated hemangiomas: growth pattern and residual lesions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las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Recons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27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643-1648 [PMID: 21460670 DOI: 10.1097/PRS.0b013e318208d2ac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Chang LC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ggstro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N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role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B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selg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hamli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arz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C, Horii KA, Lucky AW, Mancini A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etr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W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opp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Growth characteristics of infantile hemangiomas: implications for management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ic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8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2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360-367 [PMID: 18676554 DOI: 10.1542/peds.2007-276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Brandling-Bennett H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etr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W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selg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Lucky AW, Adams D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ordisco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R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Infantile hemangiomas with unusually prolonged growth phase: a case serie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Arch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8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4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632-1637 [PMID: 19075148 DOI: 10.1001/archderm.144.12.1632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Enjolras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O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elber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. Superficial hemangiomas: associations and management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73-179 [PMID: 919240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IJ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Reese V, Cohen D. PHACE syndrome. The association of posterior fossa brain malformations, hemangiomas, arterial anomalie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oarctati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of the aorta and cardiac defects, and eye abnormalitie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Arch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96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307-311 [PMID: 860763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Metry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DW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Dowd CF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rkovich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The many faces of PHACE syndrome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9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17-123 [PMID: 11445804 DOI: 10.1067/mpd.2001.114880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Metry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DW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ggstro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N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role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B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selg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hamli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arz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Horii K, Lucky A, Mancini AJ, Newell B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opp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ey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A prospective study of PHACE syndrome in infantile hemangiomas: demographic features, clinical findings, and complication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m J Med Genet 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6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40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975-986 [PMID: 16575892 DOI: 10.1002/ajmg.a.31189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lastRenderedPageBreak/>
        <w:t>Metry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ey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, Hess 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arz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ggstro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ommel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, Adams D, Siegel D, Hall K, Powell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role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B. Consensus Statement on Diagnostic Criteria for PHACE Syndrome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ic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9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2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447-1456 [PMID: 19858157 DOI: 10.1542/peds.2009-0082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Haggstrom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AN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arz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selg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hamli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, Holland K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aguines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, Mancini A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cCuai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etr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W, Morel K, Powell J, Perkins SM, Siegel D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role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BA. Risk for PHACE syndrome in infants with large facial hemangioma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ic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0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2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e418-e426 [PMID: 20643720 DOI: 10.1542/peds.2009-316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Hartemink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D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Chiu Y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role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B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erschn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E. PHACES syndrome: a review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Otorhinolaryng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9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7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81-187 [PMID: 19101041 DOI: 10.1016/j.ijporl.2008.10.017]</w:t>
      </w:r>
    </w:p>
    <w:p w:rsidR="009D3556" w:rsidRPr="009D3556" w:rsidRDefault="009D3556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Cs w:val="24"/>
          <w:lang w:val="en-US" w:eastAsia="zh-CN"/>
        </w:rPr>
      </w:pPr>
      <w:proofErr w:type="spellStart"/>
      <w:r w:rsidRPr="009D3556">
        <w:rPr>
          <w:rFonts w:ascii="Book Antiqua" w:hAnsi="Book Antiqua"/>
          <w:b/>
          <w:bCs/>
          <w:color w:val="000000"/>
          <w:sz w:val="24"/>
          <w:szCs w:val="27"/>
        </w:rPr>
        <w:t>Iacobas</w:t>
      </w:r>
      <w:proofErr w:type="spellEnd"/>
      <w:r w:rsidRPr="009D3556">
        <w:rPr>
          <w:rFonts w:ascii="Book Antiqua" w:hAnsi="Book Antiqua"/>
          <w:b/>
          <w:bCs/>
          <w:color w:val="000000"/>
          <w:sz w:val="24"/>
          <w:szCs w:val="27"/>
        </w:rPr>
        <w:t xml:space="preserve"> I</w:t>
      </w:r>
      <w:r w:rsidRPr="009D3556">
        <w:rPr>
          <w:rFonts w:ascii="Book Antiqua" w:hAnsi="Book Antiqua"/>
          <w:color w:val="000000"/>
          <w:sz w:val="24"/>
          <w:szCs w:val="27"/>
        </w:rPr>
        <w:t xml:space="preserve">, Burrows PE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Frieden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IJ, Liang MG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Mulliken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JB, Mancini AJ, Kramer D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Paller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AS, Silverman R, Wagner AM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Metry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DW. LUMBAR: association between cutaneous infantile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hemangiomas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of the lower body and regional congenital anomalies.</w:t>
      </w:r>
      <w:r w:rsidRPr="009D3556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r w:rsidRPr="009D3556">
        <w:rPr>
          <w:rFonts w:ascii="Book Antiqua" w:hAnsi="Book Antiqua"/>
          <w:i/>
          <w:iCs/>
          <w:color w:val="000000"/>
          <w:sz w:val="24"/>
          <w:szCs w:val="27"/>
        </w:rPr>
        <w:t xml:space="preserve">J </w:t>
      </w:r>
      <w:proofErr w:type="spellStart"/>
      <w:r w:rsidRPr="009D3556">
        <w:rPr>
          <w:rFonts w:ascii="Book Antiqua" w:hAnsi="Book Antiqua"/>
          <w:i/>
          <w:iCs/>
          <w:color w:val="000000"/>
          <w:sz w:val="24"/>
          <w:szCs w:val="27"/>
        </w:rPr>
        <w:t>Pediatr</w:t>
      </w:r>
      <w:proofErr w:type="spellEnd"/>
      <w:r w:rsidRPr="009D3556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r w:rsidRPr="009D3556">
        <w:rPr>
          <w:rFonts w:ascii="Book Antiqua" w:hAnsi="Book Antiqua"/>
          <w:color w:val="000000"/>
          <w:sz w:val="24"/>
          <w:szCs w:val="27"/>
        </w:rPr>
        <w:t>2010;</w:t>
      </w:r>
      <w:r w:rsidRPr="009D3556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r w:rsidRPr="009D3556">
        <w:rPr>
          <w:rFonts w:ascii="Book Antiqua" w:hAnsi="Book Antiqua"/>
          <w:b/>
          <w:bCs/>
          <w:color w:val="000000"/>
          <w:sz w:val="24"/>
          <w:szCs w:val="27"/>
        </w:rPr>
        <w:t>157</w:t>
      </w:r>
      <w:r w:rsidRPr="009D3556">
        <w:rPr>
          <w:rFonts w:ascii="Book Antiqua" w:hAnsi="Book Antiqua"/>
          <w:color w:val="000000"/>
          <w:sz w:val="24"/>
          <w:szCs w:val="27"/>
        </w:rPr>
        <w:t>: 795-801.e1-7 [PMID: 20598318 DOI: 10.1016/j.jpeds.2010.05.02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Stockman 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oralev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aïeb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éauté-Labrèz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. SACRAL syndrome: spinal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ysraphis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nogenita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cutaneous, renal and urologic anomalies, associated with an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ngiom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of lumbosacral localization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ogy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7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1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40-45 [PMID: 17191046 DOI: 10.1159/000096911]</w:t>
      </w:r>
    </w:p>
    <w:p w:rsidR="00DA51F2" w:rsidRPr="009D3556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Girard C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igorr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uillo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essi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. PELVIS Syndrome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Arch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6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4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884-888 [PMID: 16847205 DOI: 10.1001/archderm.142.7.884]</w:t>
      </w:r>
    </w:p>
    <w:p w:rsidR="009D3556" w:rsidRPr="009D3556" w:rsidRDefault="009D3556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Cs w:val="24"/>
          <w:lang w:val="en-US" w:eastAsia="zh-CN"/>
        </w:rPr>
      </w:pPr>
      <w:proofErr w:type="spellStart"/>
      <w:r w:rsidRPr="009D3556">
        <w:rPr>
          <w:rFonts w:ascii="Book Antiqua" w:hAnsi="Book Antiqua"/>
          <w:b/>
          <w:bCs/>
          <w:color w:val="000000"/>
          <w:sz w:val="24"/>
          <w:szCs w:val="27"/>
        </w:rPr>
        <w:t>Drolet</w:t>
      </w:r>
      <w:proofErr w:type="spellEnd"/>
      <w:r w:rsidRPr="009D3556">
        <w:rPr>
          <w:rFonts w:ascii="Book Antiqua" w:hAnsi="Book Antiqua"/>
          <w:b/>
          <w:bCs/>
          <w:color w:val="000000"/>
          <w:sz w:val="24"/>
          <w:szCs w:val="27"/>
        </w:rPr>
        <w:t xml:space="preserve"> BA</w:t>
      </w:r>
      <w:r w:rsidRPr="009D3556">
        <w:rPr>
          <w:rFonts w:ascii="Book Antiqua" w:hAnsi="Book Antiqua"/>
          <w:color w:val="000000"/>
          <w:sz w:val="24"/>
          <w:szCs w:val="27"/>
        </w:rPr>
        <w:t xml:space="preserve">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Chamlin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SL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Garzon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MC, Adams D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Baselga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E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Haggstrom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AN, Holland KE, Horii KA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Juern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A, Lucky AW, Mancini AJ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McCuaig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C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Metry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DW, Morel KD, Newell BD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Nopper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AJ, Powell J,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Frieden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IJ. Prospective study of spinal anomalies in children with infantile </w:t>
      </w:r>
      <w:proofErr w:type="spellStart"/>
      <w:r w:rsidRPr="009D3556">
        <w:rPr>
          <w:rFonts w:ascii="Book Antiqua" w:hAnsi="Book Antiqua"/>
          <w:color w:val="000000"/>
          <w:sz w:val="24"/>
          <w:szCs w:val="27"/>
        </w:rPr>
        <w:t>hemangiomas</w:t>
      </w:r>
      <w:proofErr w:type="spellEnd"/>
      <w:r w:rsidRPr="009D3556">
        <w:rPr>
          <w:rFonts w:ascii="Book Antiqua" w:hAnsi="Book Antiqua"/>
          <w:color w:val="000000"/>
          <w:sz w:val="24"/>
          <w:szCs w:val="27"/>
        </w:rPr>
        <w:t xml:space="preserve"> of the lumbosacral skin.</w:t>
      </w:r>
      <w:r w:rsidRPr="009D3556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r w:rsidRPr="009D3556">
        <w:rPr>
          <w:rFonts w:ascii="Book Antiqua" w:hAnsi="Book Antiqua"/>
          <w:i/>
          <w:iCs/>
          <w:color w:val="000000"/>
          <w:sz w:val="24"/>
          <w:szCs w:val="27"/>
        </w:rPr>
        <w:t xml:space="preserve">J </w:t>
      </w:r>
      <w:proofErr w:type="spellStart"/>
      <w:r w:rsidRPr="009D3556">
        <w:rPr>
          <w:rFonts w:ascii="Book Antiqua" w:hAnsi="Book Antiqua"/>
          <w:i/>
          <w:iCs/>
          <w:color w:val="000000"/>
          <w:sz w:val="24"/>
          <w:szCs w:val="27"/>
        </w:rPr>
        <w:t>Pediatr</w:t>
      </w:r>
      <w:proofErr w:type="spellEnd"/>
      <w:r w:rsidRPr="009D3556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r w:rsidRPr="009D3556">
        <w:rPr>
          <w:rFonts w:ascii="Book Antiqua" w:hAnsi="Book Antiqua"/>
          <w:color w:val="000000"/>
          <w:sz w:val="24"/>
          <w:szCs w:val="27"/>
        </w:rPr>
        <w:t>2010;</w:t>
      </w:r>
      <w:r w:rsidRPr="009D3556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r w:rsidRPr="009D3556">
        <w:rPr>
          <w:rFonts w:ascii="Book Antiqua" w:hAnsi="Book Antiqua"/>
          <w:b/>
          <w:bCs/>
          <w:color w:val="000000"/>
          <w:sz w:val="24"/>
          <w:szCs w:val="27"/>
        </w:rPr>
        <w:t>157</w:t>
      </w:r>
      <w:r w:rsidRPr="009D3556">
        <w:rPr>
          <w:rFonts w:ascii="Book Antiqua" w:hAnsi="Book Antiqua"/>
          <w:color w:val="000000"/>
          <w:sz w:val="24"/>
          <w:szCs w:val="27"/>
        </w:rPr>
        <w:t>: 789-794 [PMID: 20828712 DOI: 10.1016/j.jpeds.2010.07.054]</w:t>
      </w:r>
    </w:p>
    <w:p w:rsidR="00DA51F2" w:rsidRPr="00D97873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97873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t>Mulliken</w:t>
      </w:r>
      <w:proofErr w:type="spellEnd"/>
      <w:r w:rsidRPr="00D97873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t xml:space="preserve"> JB,</w:t>
      </w:r>
      <w:r w:rsidRPr="00D97873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Young AE. Treatment of hemangiomas. </w:t>
      </w:r>
      <w:proofErr w:type="spellStart"/>
      <w:r w:rsidRPr="00D97873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callister</w:t>
      </w:r>
      <w:proofErr w:type="spellEnd"/>
      <w:r w:rsidRPr="00D97873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L (</w:t>
      </w:r>
      <w:proofErr w:type="spellStart"/>
      <w:r w:rsidRPr="00D97873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ed</w:t>
      </w:r>
      <w:proofErr w:type="spellEnd"/>
      <w:r w:rsidRPr="00D97873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) Vascular Birthmarks: Hemangiomas and Malformations WB Saunders: Philadelphia, PA 1988: 77-103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lastRenderedPageBreak/>
        <w:t>Frieden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IJ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. Infantile hemangioma research: looking backward and forward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Invest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1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345-2348 [PMID: 22071540 DOI: 10.1038/jid.2011.315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Janmohamed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SR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ader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C, d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aa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Oranj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P. Educational paper: therapy of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--history and current state (part II)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7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59-266 [PMID: 25178895 DOI: 10.1007/s00431-014-2404-5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Boehm DK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obrinsk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NL. Treatment of cavernous hemangioma with vincristine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Ann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harmacoth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</w:t>
      </w:r>
      <w:r w:rsidR="00E6759A">
        <w:rPr>
          <w:rFonts w:ascii="Book Antiqua" w:eastAsiaTheme="minorEastAsia" w:hAnsi="Book Antiqua" w:hint="eastAsia"/>
          <w:color w:val="000000"/>
          <w:sz w:val="24"/>
          <w:szCs w:val="24"/>
          <w:lang w:val="en-US" w:eastAsia="zh-CN"/>
        </w:rPr>
        <w:t>199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7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981 [PMID: 8364292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Ames J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Sykes JM. Current trends in medical management of infantile hemangioma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ur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Opin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Otolaryngol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Head Neck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86-291 [PMID: 26101875 DOI: 10.1097/moo.0000000000000170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Schirner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Hoffmann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enra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Schneider MR. Antiangiogenic chemotherapeutic agents: characterization in comparison to their tumor growth inhibition in human renal cell carcinoma models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Cancer Re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98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331-1336 [PMID: 9607594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Pérez-Valle 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einado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erraiz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aénz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ontoliu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, Vento M. Vincristine, an efficacious alternative for diffuse neonatal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tosi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cta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aediat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0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99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311-315 [PMID: 20353500 DOI: 10.1111/j.1651-2227.2009.00466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Orchard PJ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Smith CM, Woods WG, Day D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ehn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LP, Shapiro R. Treatment of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endothel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with alpha interferon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Lancet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89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565-567 [PMID: 2570269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Sgonc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R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uerhapt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oeck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werlick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, Fritsch P, Sepp N. Induction of apoptosis in human dermal microvascular endothelial cells and infantile hemangiomas by interferon-alpha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Arch Allergy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98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17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09-214 [PMID: 9831809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Mabeta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P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Pepper MS. Hemangiomas - current therapeutic strategies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J Dev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Bi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55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431-437 [PMID: 21858768 DOI: 10.1387/ijdb.103221pm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Dubois J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ersh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arman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élang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, Leclerc JM, David M. Toxicity profile of interferon alfa-2b in children: A prospective evaluation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99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5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782-785 [PMID: 10586188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Garzon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MC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Lucky AW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wro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Ultrapoten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topical corticosteroid treatment of hemangiomas of infancy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Am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cad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5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81-286 [PMID: 15692474 DOI: 10.1016/j.jaad.2004.09.004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lastRenderedPageBreak/>
        <w:t>Martinez MI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Sanchez-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arpintero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, North P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ih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C. Infantile hemangioma: clinical resolution with 5%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miquimo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ream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Arch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881-84; discussion 884 [PMID: 12071813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Sidbury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R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euschl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N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euschl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Sun P, Wang XQ, Miller R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oma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uscasiu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ugnej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all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S. Topically applied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miquimo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nhibits vascular tumor growth in vivo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Invest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3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21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205-1209 [PMID: 14708627 DOI: 10.1046/j.1523-1747.2003.12521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Hazen PG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Carney JF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Engstro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W, Turgeon K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Reep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D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anphaichit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. Proliferating hemangioma of infancy: successful treatment with topical 5%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miquimo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ream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54-256 [PMID: 15916578 DOI: 10.1111/j.1525-1470.2005.22318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Guo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Ni N. Topical treatment for capillary hemangioma of the eyelid using beta-blocker solution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Arch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Ophthalm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0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2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55-256 [PMID: 20142555 DOI: 10.1001/archophthalmol.2009.370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Qiu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Y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Ma G, Yang J, Hu X, Chen H, Jin Y, Lin X.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miquimo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5% cream versus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imol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0.5% ophthalmic solution for treating superficial proliferating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a retrospective study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3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845-850 [PMID: 23627540 DOI: 10.1111/ced.12150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Hu L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Huang HZ, Li X, Lin XX, Li W. Open-label nonrandomized left-right comparison of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miquimo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5% ointment and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imol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aleate 0.5% eye drops in the treatment of proliferating superficial infantile hemangioma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ogy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30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50-155 [PMID: 25633200 DOI: 10.1159/000369164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Drolet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B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ommel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hamli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ggstro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Bauman NM, Chiu YE, Chun RH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arz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C, Holland K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iberma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acLellan-Tober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, Mancini A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etr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uttg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KB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eefeld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idbur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, Ward K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le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selg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Cassidy L, Darrow DH, Joachim S, Kwon EK, Martin K, Perkins J, Siegel DH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oucek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Initiation and use of propranolol for infantile hemangioma: report of a consensus conference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ic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3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1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28-140 [PMID: 23266923 DOI: 10.1542/peds.2012-1691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Léauté-Labrèze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C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oeg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azereeuw-Hauti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uibau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selg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osiun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, Phillips RJ, Caceres H, Lopez Gutierrez J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llon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, Friedlander SF, 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lastRenderedPageBreak/>
        <w:t xml:space="preserve">Powell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erek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, Metz B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rbaro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aruan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zala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ZZ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r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occar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O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oelst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-Holst R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ebr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Bosch MI, Su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uckov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H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orrelo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ambazar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rantzow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Warg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O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Wyrzykowsk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Roessl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ernabeu-Witte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, Valencia A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rzewrati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, Glick S, Pope 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irchal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N, Benjamin L, Mancini A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Vabre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outeyran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eru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I, Mehta CR, Prey 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oralev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, Morgan C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eriti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elaru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Voisar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J. A randomized, controlled trial of oral propranolol in infantile hemangioma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N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Engl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J Me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7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735-746 [PMID: 25693013 DOI: 10.1056/NEJMoa1404710]</w:t>
      </w:r>
    </w:p>
    <w:p w:rsidR="003E4743" w:rsidRPr="003E4743" w:rsidRDefault="003E4743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Cs w:val="24"/>
          <w:lang w:val="en-US" w:eastAsia="zh-CN"/>
        </w:rPr>
      </w:pPr>
      <w:proofErr w:type="spellStart"/>
      <w:r w:rsidRPr="003E4743">
        <w:rPr>
          <w:rFonts w:ascii="Book Antiqua" w:hAnsi="Book Antiqua"/>
          <w:b/>
          <w:bCs/>
          <w:color w:val="000000"/>
          <w:sz w:val="24"/>
          <w:szCs w:val="27"/>
        </w:rPr>
        <w:t>Hogeling</w:t>
      </w:r>
      <w:proofErr w:type="spellEnd"/>
      <w:r w:rsidRPr="003E4743">
        <w:rPr>
          <w:rFonts w:ascii="Book Antiqua" w:hAnsi="Book Antiqua"/>
          <w:b/>
          <w:bCs/>
          <w:color w:val="000000"/>
          <w:sz w:val="24"/>
          <w:szCs w:val="27"/>
        </w:rPr>
        <w:t xml:space="preserve"> M</w:t>
      </w:r>
      <w:r w:rsidRPr="003E4743">
        <w:rPr>
          <w:rFonts w:ascii="Book Antiqua" w:hAnsi="Book Antiqua"/>
          <w:color w:val="000000"/>
          <w:sz w:val="24"/>
          <w:szCs w:val="27"/>
        </w:rPr>
        <w:t xml:space="preserve">, Adams S, </w:t>
      </w:r>
      <w:proofErr w:type="spellStart"/>
      <w:r w:rsidRPr="003E4743">
        <w:rPr>
          <w:rFonts w:ascii="Book Antiqua" w:hAnsi="Book Antiqua"/>
          <w:color w:val="000000"/>
          <w:sz w:val="24"/>
          <w:szCs w:val="27"/>
        </w:rPr>
        <w:t>Wargon</w:t>
      </w:r>
      <w:proofErr w:type="spellEnd"/>
      <w:r w:rsidRPr="003E4743">
        <w:rPr>
          <w:rFonts w:ascii="Book Antiqua" w:hAnsi="Book Antiqua"/>
          <w:color w:val="000000"/>
          <w:sz w:val="24"/>
          <w:szCs w:val="27"/>
        </w:rPr>
        <w:t xml:space="preserve"> O. A randomized controlled trial of propranolol for infantile </w:t>
      </w:r>
      <w:proofErr w:type="spellStart"/>
      <w:r w:rsidRPr="003E4743">
        <w:rPr>
          <w:rFonts w:ascii="Book Antiqua" w:hAnsi="Book Antiqua"/>
          <w:color w:val="000000"/>
          <w:sz w:val="24"/>
          <w:szCs w:val="27"/>
        </w:rPr>
        <w:t>hemangiomas</w:t>
      </w:r>
      <w:proofErr w:type="spellEnd"/>
      <w:r w:rsidRPr="003E4743">
        <w:rPr>
          <w:rFonts w:ascii="Book Antiqua" w:hAnsi="Book Antiqua"/>
          <w:color w:val="000000"/>
          <w:sz w:val="24"/>
          <w:szCs w:val="27"/>
        </w:rPr>
        <w:t>.</w:t>
      </w:r>
      <w:r w:rsidRPr="003E4743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proofErr w:type="spellStart"/>
      <w:r w:rsidRPr="003E4743">
        <w:rPr>
          <w:rFonts w:ascii="Book Antiqua" w:hAnsi="Book Antiqua"/>
          <w:i/>
          <w:iCs/>
          <w:color w:val="000000"/>
          <w:sz w:val="24"/>
          <w:szCs w:val="27"/>
        </w:rPr>
        <w:t>Pediatrics</w:t>
      </w:r>
      <w:proofErr w:type="spellEnd"/>
      <w:r w:rsidRPr="003E4743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r w:rsidRPr="003E4743">
        <w:rPr>
          <w:rFonts w:ascii="Book Antiqua" w:hAnsi="Book Antiqua"/>
          <w:color w:val="000000"/>
          <w:sz w:val="24"/>
          <w:szCs w:val="27"/>
        </w:rPr>
        <w:t>2011;</w:t>
      </w:r>
      <w:r w:rsidRPr="003E4743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r w:rsidRPr="003E4743">
        <w:rPr>
          <w:rFonts w:ascii="Book Antiqua" w:hAnsi="Book Antiqua"/>
          <w:b/>
          <w:bCs/>
          <w:color w:val="000000"/>
          <w:sz w:val="24"/>
          <w:szCs w:val="27"/>
        </w:rPr>
        <w:t>128</w:t>
      </w:r>
      <w:r w:rsidRPr="003E4743">
        <w:rPr>
          <w:rFonts w:ascii="Book Antiqua" w:hAnsi="Book Antiqua"/>
          <w:color w:val="000000"/>
          <w:sz w:val="24"/>
          <w:szCs w:val="27"/>
        </w:rPr>
        <w:t>: e259-e266 [PMID: 21788220 DOI: 10.1542/peds.2010-0029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Malik M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Menon P, Rao KL, Samujh R. Effect of propranolol vs prednisolone vs propranolol with prednisolone in the management of infantile hemangioma: a randomized controlled study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3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4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453-2459 [PMID: 24314186 DOI: 10.1016/j.jpedsurg.2013.08.020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Zaher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H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Rasheed H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Esma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egaz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awda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HI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egaz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A, El-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om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bdelhali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M. Propranolol and infantile hemangiomas: different routes of administration, a randomized clinical trial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646-652 [PMID: 24135427 DOI: 10.1684/ejd.2013.214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Storch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CH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oeg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H. Propranolol for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insights into the molecular mechanisms of action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Br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0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6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69-274 [PMID: 20456345 DOI: 10.1111/j.1365-2133.2010.09848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Ji Y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Chen S, Xu C, Li L, Xiang B. The use of propranolol in the treatment of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an update on potential mechanisms of action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Br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7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4-32 [PMID: 25196392 DOI: 10.1111/bjd.13388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3E4743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t>Bryan B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. Reconsidering the Use of Propranolol in the Treatment of Cosmetic Infantile Hemangiomas. </w:t>
      </w:r>
      <w:proofErr w:type="spellStart"/>
      <w:r w:rsidRPr="00295EC0">
        <w:rPr>
          <w:rFonts w:ascii="Book Antiqua" w:eastAsia="Times New Roman" w:hAnsi="Book Antiqua"/>
          <w:i/>
          <w:color w:val="000000"/>
          <w:sz w:val="24"/>
          <w:szCs w:val="24"/>
          <w:lang w:val="en-US" w:eastAsia="zh-CN"/>
        </w:rPr>
        <w:t>Angiol</w:t>
      </w:r>
      <w:proofErr w:type="spellEnd"/>
      <w:r w:rsidRPr="00295EC0">
        <w:rPr>
          <w:rFonts w:ascii="Book Antiqua" w:eastAsia="Times New Roman" w:hAnsi="Book Antiqua"/>
          <w:i/>
          <w:color w:val="000000"/>
          <w:sz w:val="24"/>
          <w:szCs w:val="24"/>
          <w:lang w:val="en-US" w:eastAsia="zh-CN"/>
        </w:rPr>
        <w:t xml:space="preserve"> 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2013; </w:t>
      </w:r>
      <w:r w:rsidR="003E4743" w:rsidRPr="003E4743">
        <w:rPr>
          <w:rFonts w:ascii="Book Antiqua" w:eastAsiaTheme="minorEastAsia" w:hAnsi="Book Antiqua" w:hint="eastAsia"/>
          <w:b/>
          <w:color w:val="000000"/>
          <w:sz w:val="24"/>
          <w:szCs w:val="24"/>
          <w:lang w:val="en-US" w:eastAsia="zh-CN"/>
        </w:rPr>
        <w:t>1</w:t>
      </w:r>
      <w:r w:rsidR="003E4743">
        <w:rPr>
          <w:rFonts w:ascii="Book Antiqua" w:eastAsiaTheme="minorEastAsia" w:hAnsi="Book Antiqua" w:hint="eastAsia"/>
          <w:color w:val="000000"/>
          <w:sz w:val="24"/>
          <w:szCs w:val="24"/>
          <w:lang w:val="en-US" w:eastAsia="zh-CN"/>
        </w:rPr>
        <w:t xml:space="preserve">: 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e101</w:t>
      </w:r>
      <w:r w:rsidR="00295EC0">
        <w:rPr>
          <w:rFonts w:ascii="Book Antiqua" w:eastAsiaTheme="minorEastAsia" w:hAnsi="Book Antiqua" w:hint="eastAsia"/>
          <w:color w:val="000000"/>
          <w:sz w:val="24"/>
          <w:szCs w:val="24"/>
          <w:lang w:val="en-US" w:eastAsia="zh-CN"/>
        </w:rPr>
        <w:t xml:space="preserve"> [DOI: 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10.4172/2329-9495.1000e4101</w:t>
      </w:r>
      <w:r w:rsidR="00295EC0">
        <w:rPr>
          <w:rFonts w:ascii="Book Antiqua" w:eastAsiaTheme="minorEastAsia" w:hAnsi="Book Antiqua" w:hint="eastAsia"/>
          <w:color w:val="000000"/>
          <w:sz w:val="24"/>
          <w:szCs w:val="24"/>
          <w:lang w:val="en-US" w:eastAsia="zh-CN"/>
        </w:rPr>
        <w:t>]</w:t>
      </w:r>
    </w:p>
    <w:p w:rsidR="003E4743" w:rsidRPr="003E4743" w:rsidRDefault="003E4743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Cs w:val="24"/>
          <w:lang w:val="en-US" w:eastAsia="zh-CN"/>
        </w:rPr>
      </w:pPr>
      <w:proofErr w:type="spellStart"/>
      <w:r w:rsidRPr="003E4743">
        <w:rPr>
          <w:rFonts w:ascii="Book Antiqua" w:hAnsi="Book Antiqua"/>
          <w:b/>
          <w:bCs/>
          <w:color w:val="000000"/>
          <w:sz w:val="24"/>
          <w:szCs w:val="27"/>
        </w:rPr>
        <w:t>Gonski</w:t>
      </w:r>
      <w:proofErr w:type="spellEnd"/>
      <w:r w:rsidRPr="003E4743">
        <w:rPr>
          <w:rFonts w:ascii="Book Antiqua" w:hAnsi="Book Antiqua"/>
          <w:b/>
          <w:bCs/>
          <w:color w:val="000000"/>
          <w:sz w:val="24"/>
          <w:szCs w:val="27"/>
        </w:rPr>
        <w:t xml:space="preserve"> K</w:t>
      </w:r>
      <w:r w:rsidRPr="003E4743">
        <w:rPr>
          <w:rFonts w:ascii="Book Antiqua" w:hAnsi="Book Antiqua"/>
          <w:color w:val="000000"/>
          <w:sz w:val="24"/>
          <w:szCs w:val="27"/>
        </w:rPr>
        <w:t xml:space="preserve">, </w:t>
      </w:r>
      <w:proofErr w:type="spellStart"/>
      <w:r w:rsidRPr="003E4743">
        <w:rPr>
          <w:rFonts w:ascii="Book Antiqua" w:hAnsi="Book Antiqua"/>
          <w:color w:val="000000"/>
          <w:sz w:val="24"/>
          <w:szCs w:val="27"/>
        </w:rPr>
        <w:t>Wargon</w:t>
      </w:r>
      <w:proofErr w:type="spellEnd"/>
      <w:r w:rsidRPr="003E4743">
        <w:rPr>
          <w:rFonts w:ascii="Book Antiqua" w:hAnsi="Book Antiqua"/>
          <w:color w:val="000000"/>
          <w:sz w:val="24"/>
          <w:szCs w:val="27"/>
        </w:rPr>
        <w:t xml:space="preserve"> O. Retrospective </w:t>
      </w:r>
      <w:proofErr w:type="gramStart"/>
      <w:r w:rsidRPr="003E4743">
        <w:rPr>
          <w:rFonts w:ascii="Book Antiqua" w:hAnsi="Book Antiqua"/>
          <w:color w:val="000000"/>
          <w:sz w:val="24"/>
          <w:szCs w:val="27"/>
        </w:rPr>
        <w:t>follow</w:t>
      </w:r>
      <w:proofErr w:type="gramEnd"/>
      <w:r w:rsidRPr="003E4743">
        <w:rPr>
          <w:rFonts w:ascii="Book Antiqua" w:hAnsi="Book Antiqua"/>
          <w:color w:val="000000"/>
          <w:sz w:val="24"/>
          <w:szCs w:val="27"/>
        </w:rPr>
        <w:t xml:space="preserve"> up of gross motor development in children using propranolol for treatment of infantile haemangioma at Sydney Children's Hospital.</w:t>
      </w:r>
      <w:r w:rsidRPr="003E4743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proofErr w:type="spellStart"/>
      <w:r w:rsidRPr="003E4743">
        <w:rPr>
          <w:rFonts w:ascii="Book Antiqua" w:hAnsi="Book Antiqua"/>
          <w:i/>
          <w:iCs/>
          <w:color w:val="000000"/>
          <w:sz w:val="24"/>
          <w:szCs w:val="27"/>
        </w:rPr>
        <w:t>Australas</w:t>
      </w:r>
      <w:proofErr w:type="spellEnd"/>
      <w:r w:rsidRPr="003E4743">
        <w:rPr>
          <w:rFonts w:ascii="Book Antiqua" w:hAnsi="Book Antiqua"/>
          <w:i/>
          <w:iCs/>
          <w:color w:val="000000"/>
          <w:sz w:val="24"/>
          <w:szCs w:val="27"/>
        </w:rPr>
        <w:t xml:space="preserve"> J </w:t>
      </w:r>
      <w:proofErr w:type="spellStart"/>
      <w:r w:rsidRPr="003E4743">
        <w:rPr>
          <w:rFonts w:ascii="Book Antiqua" w:hAnsi="Book Antiqua"/>
          <w:i/>
          <w:iCs/>
          <w:color w:val="000000"/>
          <w:sz w:val="24"/>
          <w:szCs w:val="27"/>
        </w:rPr>
        <w:t>Dermatol</w:t>
      </w:r>
      <w:proofErr w:type="spellEnd"/>
      <w:r w:rsidRPr="003E4743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r w:rsidRPr="003E4743">
        <w:rPr>
          <w:rFonts w:ascii="Book Antiqua" w:hAnsi="Book Antiqua"/>
          <w:color w:val="000000"/>
          <w:sz w:val="24"/>
          <w:szCs w:val="27"/>
        </w:rPr>
        <w:t>2014;</w:t>
      </w:r>
      <w:r w:rsidRPr="003E4743">
        <w:rPr>
          <w:rStyle w:val="apple-converted-space"/>
          <w:rFonts w:ascii="Book Antiqua" w:hAnsi="Book Antiqua"/>
          <w:color w:val="000000"/>
          <w:sz w:val="24"/>
          <w:szCs w:val="27"/>
        </w:rPr>
        <w:t> </w:t>
      </w:r>
      <w:r w:rsidRPr="003E4743">
        <w:rPr>
          <w:rFonts w:ascii="Book Antiqua" w:hAnsi="Book Antiqua"/>
          <w:b/>
          <w:bCs/>
          <w:color w:val="000000"/>
          <w:sz w:val="24"/>
          <w:szCs w:val="27"/>
        </w:rPr>
        <w:t>55</w:t>
      </w:r>
      <w:r w:rsidRPr="003E4743">
        <w:rPr>
          <w:rFonts w:ascii="Book Antiqua" w:hAnsi="Book Antiqua"/>
          <w:color w:val="000000"/>
          <w:sz w:val="24"/>
          <w:szCs w:val="27"/>
        </w:rPr>
        <w:t>: 209-211 [PMID: 24628677 DOI: 10.1111/ajd.1215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3E4743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lastRenderedPageBreak/>
        <w:t>Gesell 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. The mental growth of the pre-school child: A psychological outline of normal development from birth to the sixth year, including a system of developmental diagnosis. New York, NY, US: MacMillan Co, 1925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3E4743">
        <w:rPr>
          <w:rFonts w:ascii="Book Antiqua" w:eastAsia="Times New Roman" w:hAnsi="Book Antiqua"/>
          <w:b/>
          <w:color w:val="000000"/>
          <w:sz w:val="24"/>
          <w:szCs w:val="24"/>
          <w:lang w:val="en-US" w:eastAsia="zh-CN"/>
        </w:rPr>
        <w:t>Gesell 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matrud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S. Developmental diagnosis; normal and abnormal child development. Oxford, England: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oeb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1941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Moyakine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AV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erman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uijkscho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, van der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Vleut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J. Propranolol treatment of infantile hemangiomas does not negatively affect psychomotor development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Am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cad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7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341-342 [PMID: 26183988 DOI: 10.1016/j.jaad.2015.04.053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Chan H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McKay C, Adams 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Warg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O. RCT of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imol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aleate gel for superficial infantile hemangiomas in 5- to 24-week-old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ic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3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1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e1739-e1747 [PMID: 23650294 DOI: 10.1542/peds.2012-3828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Tawfik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A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lsharnoub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. Topical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imol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olution versus laser in treatment of infantile hemangioma: a comparative study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369-376 [PMID: 25740672 DOI: 10.1111/pde.12542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Fost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NC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Esterl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NB. Successful treatment of juvenile hemangiomas with prednisone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68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7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351-357 [PMID: 5639749</w:t>
      </w:r>
      <w:r w:rsidR="003E4743">
        <w:rPr>
          <w:rFonts w:ascii="Book Antiqua" w:eastAsiaTheme="minorEastAsia" w:hAnsi="Book Antiqua" w:hint="eastAsia"/>
          <w:color w:val="000000"/>
          <w:sz w:val="24"/>
          <w:szCs w:val="24"/>
          <w:lang w:val="en-US" w:eastAsia="zh-CN"/>
        </w:rPr>
        <w:t xml:space="preserve"> DOI: </w:t>
      </w:r>
      <w:r w:rsidR="00985A2B">
        <w:fldChar w:fldCharType="begin"/>
      </w:r>
      <w:r w:rsidR="00985A2B">
        <w:instrText xml:space="preserve"> HYPERLINK "http://dx.doi.org/10.1016/S0022-3476(68)80208-2" \t "_blank" </w:instrText>
      </w:r>
      <w:r w:rsidR="00985A2B">
        <w:fldChar w:fldCharType="separate"/>
      </w:r>
      <w:r w:rsidR="003E4743" w:rsidRPr="003E4743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10.1016/S0022-3476(68)80208-2</w:t>
      </w:r>
      <w:r w:rsidR="00985A2B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fldChar w:fldCharType="end"/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Zarem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H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Edgerton MT. Induced resolution of cavernous hemangiomas following prednisolone therapy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las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Recons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67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9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76-83 [PMID: 6018814</w:t>
      </w:r>
      <w:r w:rsidR="003E4743" w:rsidRPr="003E4743">
        <w:rPr>
          <w:rFonts w:ascii="Book Antiqua" w:eastAsia="Times New Roman" w:hAnsi="Book Antiqua" w:hint="eastAsia"/>
          <w:color w:val="000000"/>
          <w:sz w:val="24"/>
          <w:szCs w:val="24"/>
          <w:lang w:val="en-US" w:eastAsia="zh-CN"/>
        </w:rPr>
        <w:t xml:space="preserve"> DOI:</w:t>
      </w:r>
      <w:r w:rsidR="003E4743" w:rsidRPr="003E4743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</w:t>
      </w:r>
      <w:r w:rsidR="00985A2B">
        <w:fldChar w:fldCharType="begin"/>
      </w:r>
      <w:r w:rsidR="00985A2B">
        <w:instrText xml:space="preserve"> HYPERLINK "http://dx.doi.org/10.1097/00006534-196701000-00010" \t "_blank" </w:instrText>
      </w:r>
      <w:r w:rsidR="00985A2B">
        <w:fldChar w:fldCharType="separate"/>
      </w:r>
      <w:r w:rsidR="003E4743" w:rsidRPr="003E4743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10.1097/00006534-196701000-00010</w:t>
      </w:r>
      <w:r w:rsidR="00985A2B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fldChar w:fldCharType="end"/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Greenberger 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oscolo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din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ullik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B, Bischoff J. Corticosteroid suppression of VEGF-A in infantile hemangioma-derived stem cell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N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Engl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J Me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0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6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005-1013 [PMID: 20237346 DOI: 10.1056/NEJMoa090303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Bennett ML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Fleischer AB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hamli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. Oral corticosteroid use is effective for cutaneous hemangiomas: an evidence-based evaluation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Arch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7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208-1213 [PMID: 11559219</w:t>
      </w:r>
      <w:r w:rsidR="003E4743">
        <w:rPr>
          <w:rFonts w:ascii="Book Antiqua" w:eastAsiaTheme="minorEastAsia" w:hAnsi="Book Antiqua" w:hint="eastAsia"/>
          <w:color w:val="000000"/>
          <w:sz w:val="24"/>
          <w:szCs w:val="24"/>
          <w:lang w:val="en-US" w:eastAsia="zh-CN"/>
        </w:rPr>
        <w:t xml:space="preserve"> DOI: </w:t>
      </w:r>
      <w:r w:rsidR="00985A2B">
        <w:fldChar w:fldCharType="begin"/>
      </w:r>
      <w:r w:rsidR="00985A2B">
        <w:instrText xml:space="preserve"> HYPERLINK "http://dx.doi.org/10.1001/archderm.137.9.1208" \t "_blank" </w:instrText>
      </w:r>
      <w:r w:rsidR="00985A2B">
        <w:fldChar w:fldCharType="separate"/>
      </w:r>
      <w:r w:rsidR="003E4743" w:rsidRPr="003E4743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10.1001/archderm.137.9.1208</w:t>
      </w:r>
      <w:r w:rsidR="00985A2B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fldChar w:fldCharType="end"/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Xu SQ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Ji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B, Zhang W, Zhu H, Ge SF, Fan XQ. Beta-blockers versus corticosteroids in the treatment of infantile hemangioma: an evidence-based systematic review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World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3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9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21-229 [PMID: 23929254 DOI: 10.1007/s12519-013-0427-z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lastRenderedPageBreak/>
        <w:t>Grover C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eda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Arora P, Lal B. Efficacy of oral prednisolone use in the treatment of infantile hemangiomas in Indian children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502-506 [PMID: 21692837 DOI: 10.1111/j.1525-1470.2011.01491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Boon LM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MacDonald D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ullik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B. Complications of systemic corticosteroid therapy for problematic hemangioma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las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Recons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99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0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616-1623 [PMID: 10541160</w:t>
      </w:r>
      <w:r w:rsidR="003E4743" w:rsidRPr="003E4743">
        <w:rPr>
          <w:rFonts w:ascii="Book Antiqua" w:eastAsia="Times New Roman" w:hAnsi="Book Antiqua" w:hint="eastAsia"/>
          <w:color w:val="000000"/>
          <w:sz w:val="24"/>
          <w:szCs w:val="24"/>
          <w:lang w:val="en-US" w:eastAsia="zh-CN"/>
        </w:rPr>
        <w:t xml:space="preserve"> DOI: </w:t>
      </w:r>
      <w:r w:rsidR="00985A2B">
        <w:fldChar w:fldCharType="begin"/>
      </w:r>
      <w:r w:rsidR="00985A2B">
        <w:instrText xml:space="preserve"> HYPERLINK "http://dx.doi.org/10.1097/00006534-199911000-00002" \t "_blank" </w:instrText>
      </w:r>
      <w:r w:rsidR="00985A2B">
        <w:fldChar w:fldCharType="separate"/>
      </w:r>
      <w:r w:rsidR="003E4743" w:rsidRPr="003E4743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10.1097/00006534-199911000-00002</w:t>
      </w:r>
      <w:r w:rsidR="00985A2B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fldChar w:fldCharType="end"/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Brown BZ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uffak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. Local injection of steroids for juvenile hemangiomas which disturb the visual axi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Ophthalmic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8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630-633 [PMID: 713360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Egbert JE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Schwartz GS, Walsh AW. Diagnosis and treatment of an ophthalmic artery occlusion during an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ntralesiona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njection of corticosteroid into an eyelid capillary hemangioma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Am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Ophthalm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96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21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638-642 [PMID: 8644806</w:t>
      </w:r>
      <w:r w:rsidR="003E4743">
        <w:rPr>
          <w:rFonts w:ascii="Book Antiqua" w:eastAsiaTheme="minorEastAsia" w:hAnsi="Book Antiqua" w:hint="eastAsia"/>
          <w:color w:val="000000"/>
          <w:sz w:val="24"/>
          <w:szCs w:val="24"/>
          <w:lang w:val="en-US" w:eastAsia="zh-CN"/>
        </w:rPr>
        <w:t xml:space="preserve"> DOI: </w:t>
      </w:r>
      <w:r w:rsidR="00985A2B">
        <w:fldChar w:fldCharType="begin"/>
      </w:r>
      <w:r w:rsidR="00985A2B">
        <w:instrText xml:space="preserve"> HYPERLINK "http://dx.doi.org/10.1016/S0002-9394(14)70629-4" \t "_blank" </w:instrText>
      </w:r>
      <w:r w:rsidR="00985A2B">
        <w:fldChar w:fldCharType="separate"/>
      </w:r>
      <w:r w:rsidR="003E4743" w:rsidRPr="003E4743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10.1016/S0002-9394(14)70629-4</w:t>
      </w:r>
      <w:r w:rsidR="00985A2B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fldChar w:fldCharType="end"/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Shorr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N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eiff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R. Central retinal artery occlusion associated with periocular corticosteroid injection for juvenile hemangioma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Ophthalmic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86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7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29-231 [PMID: 3714192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Leone F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Benanti 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arches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arcell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azzol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Vaient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L. Surgical excision of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a technical refinement to prevent bleeding complications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Med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hi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7 [PMID: 25573642 DOI: 10.4081/pmc.2014.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Nomura T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Osaki T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shinag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H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Ejir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H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erash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H. Simple and easy surgical technique for infantile hemangiomas: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ntralesiona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xcision and primary closure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Eplast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5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e3 [PMID: 25610518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Mulliken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JB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Rogers GF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arl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J. Circular excision of hemangioma and purse-string closure: the smallest possible scar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las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Recons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09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544-154; discussion 1555 [PMID: 11932595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Landthaler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ohenleutn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U, el-Raheem TA. Laser therapy of childhood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Br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9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75-281 [PMID: 7547398</w:t>
      </w:r>
      <w:r w:rsidR="00023B0F">
        <w:rPr>
          <w:rFonts w:ascii="Book Antiqua" w:eastAsiaTheme="minorEastAsia" w:hAnsi="Book Antiqua" w:hint="eastAsia"/>
          <w:color w:val="000000"/>
          <w:sz w:val="24"/>
          <w:szCs w:val="24"/>
          <w:lang w:val="en-US" w:eastAsia="zh-CN"/>
        </w:rPr>
        <w:t xml:space="preserve"> DOI: </w:t>
      </w:r>
      <w:r w:rsidR="00985A2B">
        <w:fldChar w:fldCharType="begin"/>
      </w:r>
      <w:r w:rsidR="00985A2B">
        <w:instrText xml:space="preserve"> HYPERLINK "http://dx.doi.org</w:instrText>
      </w:r>
      <w:r w:rsidR="00985A2B">
        <w:instrText xml:space="preserve">/10.1111/j.1365-2133.1995.tb02629.x" \t "_blank" </w:instrText>
      </w:r>
      <w:r w:rsidR="00985A2B">
        <w:fldChar w:fldCharType="separate"/>
      </w:r>
      <w:r w:rsidR="00023B0F" w:rsidRPr="00023B0F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10.1111/j.1365-2133.1995.tb02629.x</w:t>
      </w:r>
      <w:r w:rsidR="00985A2B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fldChar w:fldCharType="end"/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Hohenleutner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dur-Gant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andthal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ohenleutn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U. Long-term results in the treatment of childhood hemangioma with th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lashlamp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-pumped pulsed dye laser: an evaluation of 617 case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Lasers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73-277 [PMID: 11295764 DOI: 10.1002/lsm.1050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lastRenderedPageBreak/>
        <w:t>Batta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K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Goodyear HM, Moss C, Williams HC, Hiller L, Waters R.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Randomise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ontrolled study of early pulsed dye laser treatment of uncomplicated childhood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results of a 1-year analysi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Lancet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60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521-527 [PMID: 12241656 DOI: 10.1016/s0140-6736(02)09741-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Kwon SH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Choi JW, Byun SY, Kim BR, Park K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You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W, Huh CH, Na JI. Effect of early long-pulse pulsed dye laser treatment in infantile hemangiomas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4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40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405-411 [PMID: 24460784 DOI: 10.1111/dsu.12451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Zhong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SX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Tao YC, Zhou JF, Liu YY, Yao L, Li SS. Infantile Hemangioma: Clinical Characteristics and Efficacy of Treatment with the Long-Pulsed 1,064-nm Neodymium-Doped Yttrium Aluminum Garnet Laser in 794 Chinese Patients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495-500 [PMID: 25950113 DOI: 10.1111/pde.12593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Kono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T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Sakurai H, Groff WF, Chan HH, Takeuchi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Yamak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oejim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K, Nozaki M. Comparison study of a traditional pulsed dye laser versus a long-pulsed dye laser in the treatment of early childhood hemangioma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Lasers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6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12-115 [PMID: 16374781 DOI: 10.1002/lsm.2025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Ulrich H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äuml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W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ohenleutn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U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andthal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. Neodymium-YAG Laser for hemangiomas and vascular malformations -- long term result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tsch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Ge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436-440 [PMID: 15892846 DOI: 10.1111/j.1610-0387.2005.05723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Pancar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G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Aydin F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enturk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N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ek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Y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anturk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T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uranl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Y. Comparison of the 532-nm KTP and 1064-nm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: YAG lasers for the treatment of cherry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osme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Laser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Th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38-141 [PMID: 21689029 DOI: 10.3109/14764172.2011.594058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Brauer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J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eronemu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G. Laser treatment in the management of infantile hemangiomas and capillary vascular malformation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Tech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Vasc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Interv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Radi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3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51-54 [PMID: 23499132 DOI: 10.1053/j.tvir.2013.01.00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Filippi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L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Dal Monte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asin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aniott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eren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, Bagnoli P. Infantile hemangiomas, retinopathy of prematurity and cancer: a common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athogenetic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ole of the β-adrenergic system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Med Res Rev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5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619-652 [PMID: 25523517 DOI: 10.1002/med.2133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lastRenderedPageBreak/>
        <w:t>Doshan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H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Rosenthal RR, Brown R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lutsk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ppli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WJ, Caruso FS.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eliprol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atenolol and propranolol: a comparison of pulmonary effects in asthmatic patient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ardiovasc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harmac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86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8 </w:t>
      </w: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Suppl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S105-S108 [PMID: 242783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Raphaël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MF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d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raaf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reuge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asman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G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reu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M. Atenolol: a promising alternative to propranolol for the treatment of hemangioma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Am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cad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65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420-421 [PMID: 21763565 DOI: 10.1016/j.jaad.2010.11.05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Ábarzúa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-Araya 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avarrete-Dechen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P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euss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Retama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Zegpi-Trueb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S. Atenolol versus propranolol for the treatment of infantile hemangiomas: a randomized controlled study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Am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cad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4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70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045-1049 [PMID: 24656727 DOI: 10.1016/j.jaad.2014.01.905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Pope E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hakkittakandiyi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, Lara-Corrales I, Maki E, Weinstein M. Expanding the therapeutic repertoire of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: cohort-blinded study of oral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adol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ompared with propranolol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Br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3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6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22-224 [PMID: 22762503 DOI: 10.1111/j.1365-2133.2012.11131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Woods PB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Robinson ML. An investigation of the comparativ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iposolubilitie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of beta-adrenoceptor blocking agent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Pharm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harmac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8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72-173 [PMID: 6116760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Randhawa HK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ibbal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, Garcia Romero MT, Pope E. Oral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adol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or the Treatment of Infantile Hemangiomas: A Single-Institution Retrospective Cohort Study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690-695 [PMID: 26215612 DOI: 10.1111/pde.12655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Blanchet C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icoll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igorr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medro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ondai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. Management of infantile subglottic hemangioma: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cebutol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or propranolol?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Otorhinolaryng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0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7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959-961 [PMID: 20557953 DOI: 10.1016/j.ijporl.2010.05.013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Hammill AM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Wentze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Gupta A, Nelson S, Lucky 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Elluru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asgupt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zizkha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RG, Adams DM.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irolimu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or the treatment of complicated vascular anomalies in children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Blood Cancer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57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018-1024 [PMID: 21445948 DOI: 10.1002/pbc.23124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Kaylani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heo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resse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G. Treatment of infantile hemangiomas with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irolimu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n a patient with PHACE syndrome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0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e194-e197 [PMID: 23316753 DOI: 10.1111/pde.12023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lastRenderedPageBreak/>
        <w:t>Medici 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, Olsen BR. Rapamycin inhibits proliferation of hemangioma endothelial cells by reducing HIF-1-dependent expression of VEGF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LoS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One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7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e42913 [PMID: 22900063 DOI: 10.1371/journal.pone.0042913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Greenberger S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Yuan S, Walsh L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oscolo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Kang KT, Matthews B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ullik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B, Bischoff J. Rapamycin suppresses self-renewal and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vasculogenic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otential of stem cells isolated from infantile hemangioma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Invest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1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467-2476 [PMID: 21938011 DOI: 10.1038/jid.2011.300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Itinteang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T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Tan ST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rasch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H, Day DJ.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ogenic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ndothelium in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ath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0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6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982-986 [PMID: 20924092 DOI: 10.1136/jcp.2010.081257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Itinteang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T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rasch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HD, Tan ST, Day DJ. Expression of components of the renin-angiotensin system in proliferating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ay account for the propranolol-induced accelerated involution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las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Recons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esthe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6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759-765 [PMID: 20870476 DOI: 10.1016/j.bjps.2010.08.039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Stephenson TJ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Broughton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Pipki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, Elias-Jones AC. Factors influencing plasma renin and renin substrate in premature infant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rch Dis Chil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9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6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150-1154 [PMID: 175076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Youmbissi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TJ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edon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, Fairbank ST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lackett-Ngu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K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bed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. Plasma renin activity studies in a group of African neonates and children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Trop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90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28-130 [PMID: 2194045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Broughton </w:t>
      </w: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Pipkin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male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OR, O'Callaghan M. Renin and angiotensin levels in children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rch Dis Chil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198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5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98-302 [PMID: 701840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Tan ST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tintean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T, Day DJ, O'Donnell 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ath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A, </w:t>
      </w:r>
      <w:proofErr w:type="spellStart"/>
      <w:proofErr w:type="gram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eadbitter</w:t>
      </w:r>
      <w:proofErr w:type="spellEnd"/>
      <w:proofErr w:type="gram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. Treatment of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with captopril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Br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67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619-624 [PMID: 22533490 DOI: 10.1111/j.1365-2133.2012.11016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Christou EM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Warg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O. Effect of captopril on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a retrospective case series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ustralas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5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16-218 [PMID: 22671578 DOI: 10.1111/j.1440-0960.2012.00901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Ran Y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Chen S, Dai Y, Kang D, Lama J, Ran X, Zhuang K. Successful treatment of oral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traconazol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or infantile hemangiomas: a case serie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4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02-206 [PMID: 25512128 DOI: 10.1111/1346-8138.12724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lastRenderedPageBreak/>
        <w:t>Nacev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BA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rass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, Dell A, Haslam SM, Liu JO. The antifungal drug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itraconazol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nhibits vascular endothelial growth factor receptor 2 (VEGFR2) glycosylation, trafficking, and signaling in endothelial cell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Biol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he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28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44045-44056 [PMID: 22025615 DOI: 10.1074/jbc.M111.278754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Janmohamed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SR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d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Waard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-van der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pek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FB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ader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C, d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aa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C, Hop W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Oranj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P. Scoring the proliferative activity of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of infancy: th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ctivity Score (HAS)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1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36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715-723 [PMID: 21933230 DOI: 10.1111/j.1365-2230.2011.04080.x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Janmohamed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SR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van Oosterhout M, d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Laa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PC, van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Rosmal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ader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G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Oranje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P. Scoring the therapeutic effects of oral propranolol for infantile hemangioma: A prospective study comparing the Hemangioma Activity Score (HAS) with the Hemangioma Severity Scale (HSS)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Am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cad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73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258-263 [PMID: 26183969 DOI: 10.1016/j.jaad.2015.05.012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Haggstrom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AN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Beaumont JL, Lai JS, Adams D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role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BA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arz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C, Holland KE, Horii KA, Lucky AW, Mancini A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etr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W, Morel KD, Newell BD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opp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J, Siegel D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Swigonski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N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ell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hamli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SL. Measuring the severity of infantile hemangiomas: instrument development and reliability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Arch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4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97-202 [PMID: 22351819 DOI: 10.1001/archdermatol.2011.92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Semkova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K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azandjiev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Kadurin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Tsankov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N. Hemangioma Activity and Severity Index (HASI), an instrument for evaluating infantile hemangioma: development and preliminary validation. 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54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494-498 [PMID: 25557642 DOI: 10.1111/ijd.12646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Zweegers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J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van der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Vleut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J. The psychosocial impact of an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on children and their parent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rch Dis Chil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2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97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922-926 [PMID: 22863688 DOI: 10.1136/archdischild-2012-302470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Cohen-Barak E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Rozenma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, Shani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Adi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. Infantile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nd quality of life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rch Dis Child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3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98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676-679 [PMID: 23864355 DOI: 10.1136/archdischild-2013-303745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Hoornweg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MJ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rootenhui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A, van der Horst CM. Health-related quality of life and impact of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emangiomas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on children and their parent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Plas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Reconstr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Aesthet</w:t>
      </w:r>
      <w:proofErr w:type="spellEnd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09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62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265-1271 [PMID: 18602360 DOI: 10.1016/j.bjps.2008.03.021]</w:t>
      </w:r>
    </w:p>
    <w:p w:rsidR="00DA51F2" w:rsidRPr="00DA51F2" w:rsidRDefault="00DA51F2" w:rsidP="00DA51F2">
      <w:pPr>
        <w:pStyle w:val="ListParagraph"/>
        <w:numPr>
          <w:ilvl w:val="0"/>
          <w:numId w:val="14"/>
        </w:numPr>
        <w:spacing w:after="0" w:line="360" w:lineRule="auto"/>
        <w:ind w:left="426" w:hanging="426"/>
        <w:jc w:val="both"/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</w:pPr>
      <w:proofErr w:type="spellStart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lastRenderedPageBreak/>
        <w:t>Chamlin</w:t>
      </w:r>
      <w:proofErr w:type="spellEnd"/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 xml:space="preserve"> SL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, Mancini AJ, Lai JS, Beaumont JL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Cell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, Adams D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Drolet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Baselga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Friede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IJ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Garzon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M, Holland K, Horii KA, Lucky AW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cCuaig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Metry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D, Morel KD, Newell BD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Nopper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J, Powell J, Siegel D, </w:t>
      </w:r>
      <w:proofErr w:type="spellStart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Haggstrom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 xml:space="preserve"> AN. Development and Validation of a Quality-of-Life Instrument for Infantile Hemangiomas. </w:t>
      </w:r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 xml:space="preserve">J Invest </w:t>
      </w:r>
      <w:proofErr w:type="spellStart"/>
      <w:r w:rsidRPr="00DA51F2">
        <w:rPr>
          <w:rFonts w:ascii="Book Antiqua" w:eastAsia="Times New Roman" w:hAnsi="Book Antiqua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 2015; </w:t>
      </w:r>
      <w:r w:rsidRPr="00DA51F2">
        <w:rPr>
          <w:rFonts w:ascii="Book Antiqua" w:eastAsia="Times New Roman" w:hAnsi="Book Antiqua"/>
          <w:b/>
          <w:bCs/>
          <w:color w:val="000000"/>
          <w:sz w:val="24"/>
          <w:szCs w:val="24"/>
          <w:lang w:val="en-US" w:eastAsia="zh-CN"/>
        </w:rPr>
        <w:t>135</w:t>
      </w:r>
      <w:r w:rsidRPr="00DA51F2">
        <w:rPr>
          <w:rFonts w:ascii="Book Antiqua" w:eastAsia="Times New Roman" w:hAnsi="Book Antiqua"/>
          <w:color w:val="000000"/>
          <w:sz w:val="24"/>
          <w:szCs w:val="24"/>
          <w:lang w:val="en-US" w:eastAsia="zh-CN"/>
        </w:rPr>
        <w:t>: 1533-1539 [PMID: 25615551 DOI: 10.1038/jid.2015.18]</w:t>
      </w:r>
    </w:p>
    <w:p w:rsidR="00D25886" w:rsidRPr="008F6E8E" w:rsidRDefault="00D25886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5C1C81" w:rsidRPr="008F6E8E" w:rsidRDefault="005C1C81" w:rsidP="005C1C81">
      <w:pPr>
        <w:widowControl w:val="0"/>
        <w:autoSpaceDE w:val="0"/>
        <w:autoSpaceDN w:val="0"/>
        <w:spacing w:after="0" w:line="360" w:lineRule="auto"/>
        <w:jc w:val="right"/>
        <w:rPr>
          <w:rFonts w:ascii="Book Antiqua" w:hAnsi="Book Antiqua"/>
          <w:b/>
          <w:bCs/>
          <w:kern w:val="2"/>
          <w:sz w:val="24"/>
          <w:szCs w:val="24"/>
        </w:rPr>
      </w:pPr>
      <w:r w:rsidRPr="008F6E8E">
        <w:rPr>
          <w:rFonts w:ascii="Book Antiqua" w:eastAsia="Malgun Gothic" w:hAnsi="Book Antiqua"/>
          <w:b/>
          <w:bCs/>
          <w:kern w:val="2"/>
          <w:sz w:val="24"/>
          <w:szCs w:val="24"/>
          <w:lang w:eastAsia="ko-KR"/>
        </w:rPr>
        <w:t>P-Reviewer:</w:t>
      </w:r>
      <w:r w:rsidRPr="008F6E8E">
        <w:t xml:space="preserve"> </w:t>
      </w:r>
      <w:r w:rsidR="00571673" w:rsidRPr="00571673">
        <w:rPr>
          <w:rFonts w:ascii="Book Antiqua" w:eastAsia="Malgun Gothic" w:hAnsi="Book Antiqua"/>
          <w:bCs/>
          <w:kern w:val="2"/>
          <w:sz w:val="24"/>
          <w:szCs w:val="24"/>
          <w:lang w:eastAsia="ko-KR"/>
        </w:rPr>
        <w:t>Fernandez-Pineda I</w:t>
      </w:r>
      <w:r w:rsidR="00571673" w:rsidRPr="00571673">
        <w:rPr>
          <w:rFonts w:ascii="Book Antiqua" w:eastAsia="Malgun Gothic" w:hAnsi="Book Antiqua" w:hint="eastAsia"/>
          <w:bCs/>
          <w:kern w:val="2"/>
          <w:sz w:val="24"/>
          <w:szCs w:val="24"/>
          <w:lang w:eastAsia="ko-KR"/>
        </w:rPr>
        <w:t xml:space="preserve">, </w:t>
      </w:r>
      <w:r w:rsidR="00571673" w:rsidRPr="00571673">
        <w:rPr>
          <w:rFonts w:ascii="Book Antiqua" w:eastAsia="Malgun Gothic" w:hAnsi="Book Antiqua"/>
          <w:bCs/>
          <w:kern w:val="2"/>
          <w:sz w:val="24"/>
          <w:szCs w:val="24"/>
          <w:lang w:eastAsia="ko-KR"/>
        </w:rPr>
        <w:t>Ji</w:t>
      </w:r>
      <w:r w:rsidR="00571673" w:rsidRPr="00571673">
        <w:rPr>
          <w:rFonts w:ascii="Book Antiqua" w:eastAsia="Malgun Gothic" w:hAnsi="Book Antiqua" w:hint="eastAsia"/>
          <w:bCs/>
          <w:kern w:val="2"/>
          <w:sz w:val="24"/>
          <w:szCs w:val="24"/>
          <w:lang w:eastAsia="ko-KR"/>
        </w:rPr>
        <w:t xml:space="preserve"> </w:t>
      </w:r>
      <w:r w:rsidR="00D97873" w:rsidRPr="00571673">
        <w:rPr>
          <w:rFonts w:ascii="Book Antiqua" w:eastAsia="Malgun Gothic" w:hAnsi="Book Antiqua"/>
          <w:bCs/>
          <w:kern w:val="2"/>
          <w:sz w:val="24"/>
          <w:szCs w:val="24"/>
          <w:lang w:eastAsia="ko-KR"/>
        </w:rPr>
        <w:t>Y</w:t>
      </w:r>
      <w:r w:rsidR="00571673">
        <w:rPr>
          <w:rFonts w:ascii="Book Antiqua" w:eastAsiaTheme="minorEastAsia" w:hAnsi="Book Antiqua" w:hint="eastAsia"/>
          <w:bCs/>
          <w:kern w:val="2"/>
          <w:sz w:val="24"/>
          <w:szCs w:val="24"/>
          <w:lang w:eastAsia="zh-CN"/>
        </w:rPr>
        <w:t xml:space="preserve"> </w:t>
      </w:r>
      <w:r w:rsidRPr="008F6E8E">
        <w:rPr>
          <w:rFonts w:ascii="Book Antiqua" w:eastAsia="Malgun Gothic" w:hAnsi="Book Antiqua"/>
          <w:b/>
          <w:bCs/>
          <w:kern w:val="2"/>
          <w:sz w:val="24"/>
          <w:szCs w:val="24"/>
          <w:lang w:eastAsia="ko-KR"/>
        </w:rPr>
        <w:t>S-Editor:</w:t>
      </w:r>
      <w:r w:rsidRPr="008F6E8E">
        <w:rPr>
          <w:rFonts w:ascii="Book Antiqua" w:eastAsia="Malgun Gothic" w:hAnsi="Book Antiqua"/>
          <w:bCs/>
          <w:kern w:val="2"/>
          <w:sz w:val="24"/>
          <w:szCs w:val="24"/>
          <w:lang w:eastAsia="ko-KR"/>
        </w:rPr>
        <w:t xml:space="preserve"> </w:t>
      </w:r>
      <w:r w:rsidRPr="008F6E8E">
        <w:rPr>
          <w:rFonts w:ascii="Book Antiqua" w:hAnsi="Book Antiqua" w:hint="eastAsia"/>
          <w:bCs/>
          <w:kern w:val="2"/>
          <w:sz w:val="24"/>
          <w:szCs w:val="24"/>
        </w:rPr>
        <w:t xml:space="preserve">Kong JX </w:t>
      </w:r>
      <w:r w:rsidRPr="008F6E8E">
        <w:rPr>
          <w:rFonts w:ascii="Book Antiqua" w:eastAsia="Malgun Gothic" w:hAnsi="Book Antiqua"/>
          <w:b/>
          <w:bCs/>
          <w:kern w:val="2"/>
          <w:sz w:val="24"/>
          <w:szCs w:val="24"/>
          <w:lang w:eastAsia="ko-KR"/>
        </w:rPr>
        <w:t>L-Editor:</w:t>
      </w:r>
      <w:r w:rsidRPr="008F6E8E">
        <w:rPr>
          <w:rFonts w:ascii="Book Antiqua" w:eastAsia="Malgun Gothic" w:hAnsi="Book Antiqua"/>
          <w:bCs/>
          <w:kern w:val="2"/>
          <w:sz w:val="24"/>
          <w:szCs w:val="24"/>
          <w:lang w:eastAsia="ko-KR"/>
        </w:rPr>
        <w:t xml:space="preserve"> </w:t>
      </w:r>
      <w:r w:rsidRPr="008F6E8E">
        <w:rPr>
          <w:rFonts w:ascii="Book Antiqua" w:eastAsia="Malgun Gothic" w:hAnsi="Book Antiqua"/>
          <w:b/>
          <w:bCs/>
          <w:kern w:val="2"/>
          <w:sz w:val="24"/>
          <w:szCs w:val="24"/>
          <w:lang w:eastAsia="ko-KR"/>
        </w:rPr>
        <w:t>E-Editor:</w:t>
      </w:r>
      <w:r w:rsidRPr="008F6E8E">
        <w:rPr>
          <w:rFonts w:ascii="Book Antiqua" w:hAnsi="Book Antiqua" w:hint="eastAsia"/>
          <w:b/>
          <w:bCs/>
          <w:kern w:val="2"/>
          <w:sz w:val="24"/>
          <w:szCs w:val="24"/>
        </w:rPr>
        <w:t xml:space="preserve"> </w:t>
      </w:r>
    </w:p>
    <w:p w:rsidR="005C1C81" w:rsidRPr="008F6E8E" w:rsidRDefault="005C1C81" w:rsidP="00785B07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eastAsia="zh-CN"/>
        </w:rPr>
      </w:pPr>
    </w:p>
    <w:p w:rsidR="00D25886" w:rsidRPr="008F6E8E" w:rsidRDefault="00D25886" w:rsidP="00785B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8E">
        <w:rPr>
          <w:rFonts w:ascii="Book Antiqua" w:hAnsi="Book Antiqua"/>
          <w:b/>
          <w:sz w:val="24"/>
          <w:szCs w:val="24"/>
          <w:lang w:val="en-US"/>
        </w:rPr>
        <w:br w:type="page"/>
      </w:r>
    </w:p>
    <w:p w:rsidR="001D6644" w:rsidRDefault="008A566A">
      <w:pPr>
        <w:rPr>
          <w:rFonts w:ascii="Book Antiqua" w:eastAsiaTheme="minorEastAsia" w:hAnsi="Book Antiqua"/>
          <w:b/>
          <w:color w:val="000000" w:themeColor="text1"/>
          <w:sz w:val="24"/>
          <w:szCs w:val="24"/>
          <w:lang w:val="en-US" w:eastAsia="zh-CN"/>
        </w:rPr>
      </w:pPr>
      <w:r>
        <w:rPr>
          <w:rFonts w:ascii="Book Antiqua" w:eastAsiaTheme="minorEastAsia" w:hAnsi="Book Antiqua"/>
          <w:b/>
          <w:noProof/>
          <w:color w:val="000000" w:themeColor="text1"/>
          <w:sz w:val="24"/>
          <w:szCs w:val="24"/>
          <w:lang w:val="en-US"/>
        </w:rPr>
        <w:lastRenderedPageBreak/>
        <w:drawing>
          <wp:inline distT="0" distB="0" distL="0" distR="0">
            <wp:extent cx="3407434" cy="5129469"/>
            <wp:effectExtent l="0" t="0" r="0" b="0"/>
            <wp:docPr id="7" name="图片 7" descr="C:\Users\Administrator\Desktop\11-25\22381\22381-Figures\Fig.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dministrator\Desktop\11-25\22381\22381-Figures\Fig. 1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7274" cy="5129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D6644" w:rsidRPr="001D6644" w:rsidRDefault="001D6644" w:rsidP="001D6644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  <w:r w:rsidRPr="001D6644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 xml:space="preserve">Figure 1 Superficial focal infantile hemangioma. </w:t>
      </w:r>
    </w:p>
    <w:p w:rsidR="001D6644" w:rsidRDefault="001D6644">
      <w:pPr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  <w:r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br w:type="page"/>
      </w:r>
    </w:p>
    <w:p w:rsidR="001D6644" w:rsidRPr="008A566A" w:rsidRDefault="008A566A">
      <w:pPr>
        <w:rPr>
          <w:rFonts w:ascii="Book Antiqua" w:eastAsiaTheme="minorEastAsia" w:hAnsi="Book Antiqua"/>
          <w:b/>
          <w:color w:val="000000" w:themeColor="text1"/>
          <w:sz w:val="24"/>
          <w:szCs w:val="24"/>
          <w:lang w:val="en-US" w:eastAsia="zh-CN"/>
        </w:rPr>
      </w:pPr>
      <w:r>
        <w:rPr>
          <w:rFonts w:ascii="Book Antiqua" w:eastAsiaTheme="minorEastAsia" w:hAnsi="Book Antiqua"/>
          <w:b/>
          <w:noProof/>
          <w:color w:val="000000" w:themeColor="text1"/>
          <w:sz w:val="24"/>
          <w:szCs w:val="24"/>
          <w:lang w:val="en-US"/>
        </w:rPr>
        <w:lastRenderedPageBreak/>
        <w:drawing>
          <wp:inline distT="0" distB="0" distL="0" distR="0">
            <wp:extent cx="3441940" cy="5181414"/>
            <wp:effectExtent l="0" t="0" r="0" b="0"/>
            <wp:docPr id="8" name="图片 8" descr="C:\Users\Administrator\Desktop\11-25\22381\22381-Figures\缩小版\Fig.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dministrator\Desktop\11-25\22381\22381-Figures\缩小版\Fig. 2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41779" cy="51811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D6644" w:rsidRPr="001D6644" w:rsidRDefault="001D6644" w:rsidP="001D6644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  <w:r w:rsidRPr="001D6644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 xml:space="preserve">Figure </w:t>
      </w:r>
      <w:proofErr w:type="gramStart"/>
      <w:r w:rsidRPr="001D6644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>2 Superficial segmental infantile hemangioma</w:t>
      </w:r>
      <w:proofErr w:type="gramEnd"/>
      <w:r w:rsidRPr="001D6644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 xml:space="preserve">. </w:t>
      </w:r>
    </w:p>
    <w:p w:rsidR="001D6644" w:rsidRDefault="001D6644">
      <w:pPr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  <w:r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br w:type="page"/>
      </w:r>
    </w:p>
    <w:p w:rsidR="001D6644" w:rsidRDefault="008A566A">
      <w:pPr>
        <w:rPr>
          <w:rFonts w:ascii="Book Antiqua" w:eastAsiaTheme="minorEastAsia" w:hAnsi="Book Antiqua"/>
          <w:b/>
          <w:color w:val="000000" w:themeColor="text1"/>
          <w:sz w:val="24"/>
          <w:szCs w:val="24"/>
          <w:lang w:val="en-US" w:eastAsia="zh-CN"/>
        </w:rPr>
      </w:pPr>
      <w:r>
        <w:rPr>
          <w:rFonts w:ascii="Book Antiqua" w:eastAsiaTheme="minorEastAsia" w:hAnsi="Book Antiqua"/>
          <w:b/>
          <w:noProof/>
          <w:color w:val="000000" w:themeColor="text1"/>
          <w:sz w:val="24"/>
          <w:szCs w:val="24"/>
          <w:lang w:val="en-US"/>
        </w:rPr>
        <w:lastRenderedPageBreak/>
        <w:drawing>
          <wp:inline distT="0" distB="0" distL="0" distR="0">
            <wp:extent cx="2596551" cy="3935825"/>
            <wp:effectExtent l="0" t="0" r="0" b="0"/>
            <wp:docPr id="9" name="图片 9" descr="C:\Users\Administrator\Desktop\11-25\22381\22381-Figures\缩小版\Fig. 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dministrator\Desktop\11-25\22381\22381-Figures\缩小版\Fig. 3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96551" cy="3935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D6644" w:rsidRDefault="001D6644" w:rsidP="001D6644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  <w:r w:rsidRPr="001D6644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 xml:space="preserve">Figure </w:t>
      </w:r>
      <w:proofErr w:type="gramStart"/>
      <w:r w:rsidRPr="001D6644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>3 Deep infantile hemangioma</w:t>
      </w:r>
      <w:proofErr w:type="gramEnd"/>
      <w:r w:rsidRPr="001D6644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>.</w:t>
      </w:r>
    </w:p>
    <w:p w:rsidR="001D6644" w:rsidRDefault="001D6644">
      <w:pPr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  <w:r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br w:type="page"/>
      </w:r>
    </w:p>
    <w:p w:rsidR="001D6644" w:rsidRPr="001D6644" w:rsidRDefault="008A566A" w:rsidP="001D6644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  <w:r>
        <w:rPr>
          <w:rFonts w:ascii="Book Antiqua" w:hAnsi="Book Antiqua"/>
          <w:b/>
          <w:noProof/>
          <w:color w:val="000000" w:themeColor="text1"/>
          <w:sz w:val="24"/>
          <w:szCs w:val="24"/>
          <w:lang w:val="en-US"/>
        </w:rPr>
        <w:lastRenderedPageBreak/>
        <w:drawing>
          <wp:inline distT="0" distB="0" distL="0" distR="0">
            <wp:extent cx="3027872" cy="2011372"/>
            <wp:effectExtent l="0" t="0" r="0" b="0"/>
            <wp:docPr id="10" name="图片 10" descr="C:\Users\Administrator\Desktop\11-25\22381\22381-Figures\缩小版\Fig. 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dministrator\Desktop\11-25\22381\22381-Figures\缩小版\Fig. 4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7730" cy="2011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D6644" w:rsidRPr="001D6644" w:rsidRDefault="001D6644" w:rsidP="001D6644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  <w:r w:rsidRPr="001D6644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>Figure 4 Mixed type infantile hemangioma.</w:t>
      </w:r>
    </w:p>
    <w:p w:rsidR="001D6644" w:rsidRDefault="001D6644">
      <w:pPr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  <w:r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br w:type="page"/>
      </w:r>
    </w:p>
    <w:p w:rsidR="001D6644" w:rsidRDefault="008A566A" w:rsidP="00785B07">
      <w:pPr>
        <w:spacing w:after="0" w:line="360" w:lineRule="auto"/>
        <w:jc w:val="both"/>
        <w:rPr>
          <w:rFonts w:ascii="Book Antiqua" w:eastAsiaTheme="minorEastAsia" w:hAnsi="Book Antiqua"/>
          <w:color w:val="000000" w:themeColor="text1"/>
          <w:sz w:val="24"/>
          <w:szCs w:val="24"/>
          <w:lang w:val="en-US" w:eastAsia="zh-CN"/>
        </w:rPr>
      </w:pPr>
      <w:r>
        <w:rPr>
          <w:rFonts w:ascii="Book Antiqua" w:eastAsiaTheme="minorEastAsia" w:hAnsi="Book Antiqua"/>
          <w:noProof/>
          <w:color w:val="000000" w:themeColor="text1"/>
          <w:sz w:val="24"/>
          <w:szCs w:val="24"/>
          <w:lang w:val="en-US"/>
        </w:rPr>
        <w:lastRenderedPageBreak/>
        <w:drawing>
          <wp:inline distT="0" distB="0" distL="0" distR="0">
            <wp:extent cx="3726611" cy="2475535"/>
            <wp:effectExtent l="0" t="0" r="0" b="0"/>
            <wp:docPr id="11" name="图片 11" descr="C:\Users\Administrator\Desktop\11-25\22381\22381-Figures\缩小版\Fig. 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dministrator\Desktop\11-25\22381\22381-Figures\缩小版\Fig. 5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26436" cy="2475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25886" w:rsidRPr="001D6644" w:rsidRDefault="001D6644" w:rsidP="00785B07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  <w:r w:rsidRPr="001D6644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 xml:space="preserve">Figure </w:t>
      </w:r>
      <w:proofErr w:type="gramStart"/>
      <w:r w:rsidRPr="001D6644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>5</w:t>
      </w:r>
      <w:r w:rsidR="00BD61A2" w:rsidRPr="001D6644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 xml:space="preserve"> Minimal growth type infantile hemangioma</w:t>
      </w:r>
      <w:proofErr w:type="gramEnd"/>
      <w:r w:rsidR="001A2BAB" w:rsidRPr="001D6644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>.</w:t>
      </w:r>
    </w:p>
    <w:p w:rsidR="00D25886" w:rsidRPr="0023722E" w:rsidRDefault="00D25886" w:rsidP="00785B07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</w:p>
    <w:sectPr w:rsidR="00D25886" w:rsidRPr="0023722E" w:rsidSect="0023722E">
      <w:headerReference w:type="default" r:id="rId13"/>
      <w:footerReference w:type="default" r:id="rId1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E6003" w:rsidRDefault="007E6003" w:rsidP="00283250">
      <w:pPr>
        <w:spacing w:after="0" w:line="240" w:lineRule="auto"/>
      </w:pPr>
      <w:r>
        <w:separator/>
      </w:r>
    </w:p>
  </w:endnote>
  <w:endnote w:type="continuationSeparator" w:id="0">
    <w:p w:rsidR="007E6003" w:rsidRDefault="007E6003" w:rsidP="002832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charset w:val="50"/>
    <w:family w:val="auto"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Malgun Gothic">
    <w:panose1 w:val="00000000000000000000"/>
    <w:charset w:val="81"/>
    <w:family w:val="swiss"/>
    <w:notTrueType/>
    <w:pitch w:val="variable"/>
    <w:sig w:usb0="00000001" w:usb1="09060000" w:usb2="00000010" w:usb3="00000000" w:csb0="0008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1518628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A4A61" w:rsidRDefault="009A4A6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85A2B">
          <w:rPr>
            <w:noProof/>
          </w:rPr>
          <w:t>43</w:t>
        </w:r>
        <w:r>
          <w:rPr>
            <w:noProof/>
          </w:rPr>
          <w:fldChar w:fldCharType="end"/>
        </w:r>
      </w:p>
    </w:sdtContent>
  </w:sdt>
  <w:p w:rsidR="009A4A61" w:rsidRDefault="009A4A6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E6003" w:rsidRDefault="007E6003" w:rsidP="00283250">
      <w:pPr>
        <w:spacing w:after="0" w:line="240" w:lineRule="auto"/>
      </w:pPr>
      <w:r>
        <w:separator/>
      </w:r>
    </w:p>
  </w:footnote>
  <w:footnote w:type="continuationSeparator" w:id="0">
    <w:p w:rsidR="007E6003" w:rsidRDefault="007E6003" w:rsidP="002832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68576098"/>
      <w:docPartObj>
        <w:docPartGallery w:val="Page Numbers (Top of Page)"/>
        <w:docPartUnique/>
      </w:docPartObj>
    </w:sdtPr>
    <w:sdtEndPr/>
    <w:sdtContent>
      <w:p w:rsidR="009A4A61" w:rsidRDefault="009A4A61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85A2B">
          <w:rPr>
            <w:noProof/>
          </w:rPr>
          <w:t>43</w:t>
        </w:r>
        <w:r>
          <w:rPr>
            <w:noProof/>
          </w:rPr>
          <w:fldChar w:fldCharType="end"/>
        </w:r>
      </w:p>
    </w:sdtContent>
  </w:sdt>
  <w:p w:rsidR="009A4A61" w:rsidRDefault="009A4A61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B152AD"/>
    <w:multiLevelType w:val="hybridMultilevel"/>
    <w:tmpl w:val="BE0ED42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0D662E8"/>
    <w:multiLevelType w:val="hybridMultilevel"/>
    <w:tmpl w:val="E5AC952C"/>
    <w:lvl w:ilvl="0" w:tplc="662AE93A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41A0C55"/>
    <w:multiLevelType w:val="hybridMultilevel"/>
    <w:tmpl w:val="BDEA61A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42D576E"/>
    <w:multiLevelType w:val="hybridMultilevel"/>
    <w:tmpl w:val="5E4A9EC6"/>
    <w:lvl w:ilvl="0" w:tplc="BF3AC348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3217BF0"/>
    <w:multiLevelType w:val="hybridMultilevel"/>
    <w:tmpl w:val="D3AE54A2"/>
    <w:lvl w:ilvl="0" w:tplc="C936B4DC">
      <w:start w:val="4"/>
      <w:numFmt w:val="decimal"/>
      <w:lvlText w:val="%1"/>
      <w:lvlJc w:val="left"/>
      <w:pPr>
        <w:ind w:left="720" w:hanging="360"/>
      </w:pPr>
      <w:rPr>
        <w:rFonts w:cs="Times New Roman" w:hint="default"/>
        <w:i w:val="0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>
    <w:nsid w:val="43C779B3"/>
    <w:multiLevelType w:val="hybridMultilevel"/>
    <w:tmpl w:val="8576981A"/>
    <w:lvl w:ilvl="0" w:tplc="4A62FFB6">
      <w:start w:val="7"/>
      <w:numFmt w:val="decimal"/>
      <w:lvlText w:val="%1"/>
      <w:lvlJc w:val="left"/>
      <w:pPr>
        <w:ind w:left="780" w:hanging="360"/>
      </w:pPr>
      <w:rPr>
        <w:rFonts w:cs="Times New Roman" w:hint="default"/>
      </w:rPr>
    </w:lvl>
    <w:lvl w:ilvl="1" w:tplc="04130019" w:tentative="1">
      <w:start w:val="1"/>
      <w:numFmt w:val="lowerLetter"/>
      <w:lvlText w:val="%2."/>
      <w:lvlJc w:val="left"/>
      <w:pPr>
        <w:ind w:left="150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ind w:left="222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ind w:left="294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ind w:left="366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ind w:left="438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ind w:left="510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ind w:left="582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ind w:left="6540" w:hanging="180"/>
      </w:pPr>
      <w:rPr>
        <w:rFonts w:cs="Times New Roman"/>
      </w:rPr>
    </w:lvl>
  </w:abstractNum>
  <w:abstractNum w:abstractNumId="6">
    <w:nsid w:val="4C896E63"/>
    <w:multiLevelType w:val="hybridMultilevel"/>
    <w:tmpl w:val="B0C04164"/>
    <w:lvl w:ilvl="0" w:tplc="6C5EAE92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25B22E4"/>
    <w:multiLevelType w:val="hybridMultilevel"/>
    <w:tmpl w:val="38E28A6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30D4F56"/>
    <w:multiLevelType w:val="hybridMultilevel"/>
    <w:tmpl w:val="5FB29C7A"/>
    <w:lvl w:ilvl="0" w:tplc="6C72E60E">
      <w:start w:val="1"/>
      <w:numFmt w:val="decimal"/>
      <w:lvlText w:val="%1."/>
      <w:lvlJc w:val="left"/>
      <w:pPr>
        <w:ind w:left="644" w:hanging="360"/>
      </w:pPr>
      <w:rPr>
        <w:rFonts w:cs="Times New Roman" w:hint="default"/>
        <w:b w:val="0"/>
        <w:sz w:val="22"/>
        <w:szCs w:val="22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9">
    <w:nsid w:val="5B3B29FA"/>
    <w:multiLevelType w:val="hybridMultilevel"/>
    <w:tmpl w:val="1B9A68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E15155A"/>
    <w:multiLevelType w:val="hybridMultilevel"/>
    <w:tmpl w:val="1160FDA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F5B7EE1"/>
    <w:multiLevelType w:val="hybridMultilevel"/>
    <w:tmpl w:val="DE46E06E"/>
    <w:lvl w:ilvl="0" w:tplc="0413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2">
    <w:nsid w:val="66121EF3"/>
    <w:multiLevelType w:val="hybridMultilevel"/>
    <w:tmpl w:val="FCCCE516"/>
    <w:lvl w:ilvl="0" w:tplc="04130011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3">
    <w:nsid w:val="7F71614A"/>
    <w:multiLevelType w:val="hybridMultilevel"/>
    <w:tmpl w:val="4FC46EEE"/>
    <w:lvl w:ilvl="0" w:tplc="C0A045D0">
      <w:start w:val="1"/>
      <w:numFmt w:val="decimal"/>
      <w:lvlText w:val="%1"/>
      <w:lvlJc w:val="left"/>
      <w:pPr>
        <w:ind w:left="502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5"/>
  </w:num>
  <w:num w:numId="3">
    <w:abstractNumId w:val="4"/>
  </w:num>
  <w:num w:numId="4">
    <w:abstractNumId w:val="6"/>
  </w:num>
  <w:num w:numId="5">
    <w:abstractNumId w:val="1"/>
  </w:num>
  <w:num w:numId="6">
    <w:abstractNumId w:val="8"/>
  </w:num>
  <w:num w:numId="7">
    <w:abstractNumId w:val="12"/>
  </w:num>
  <w:num w:numId="8">
    <w:abstractNumId w:val="2"/>
  </w:num>
  <w:num w:numId="9">
    <w:abstractNumId w:val="10"/>
  </w:num>
  <w:num w:numId="10">
    <w:abstractNumId w:val="0"/>
  </w:num>
  <w:num w:numId="11">
    <w:abstractNumId w:val="3"/>
  </w:num>
  <w:num w:numId="12">
    <w:abstractNumId w:val="7"/>
  </w:num>
  <w:num w:numId="13">
    <w:abstractNumId w:val="9"/>
  </w:num>
  <w:num w:numId="1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darr2w6szpvper2s7vfr9iw5z25dx9sxv2&quot;&gt;Developmental milestones&lt;record-ids&gt;&lt;item&gt;7&lt;/item&gt;&lt;item&gt;281&lt;/item&gt;&lt;item&gt;282&lt;/item&gt;&lt;item&gt;283&lt;/item&gt;&lt;item&gt;284&lt;/item&gt;&lt;item&gt;291&lt;/item&gt;&lt;item&gt;296&lt;/item&gt;&lt;item&gt;298&lt;/item&gt;&lt;item&gt;299&lt;/item&gt;&lt;item&gt;300&lt;/item&gt;&lt;item&gt;307&lt;/item&gt;&lt;item&gt;1514&lt;/item&gt;&lt;item&gt;1518&lt;/item&gt;&lt;item&gt;1519&lt;/item&gt;&lt;item&gt;1522&lt;/item&gt;&lt;item&gt;1528&lt;/item&gt;&lt;item&gt;1529&lt;/item&gt;&lt;item&gt;1534&lt;/item&gt;&lt;item&gt;1535&lt;/item&gt;&lt;item&gt;1537&lt;/item&gt;&lt;item&gt;1539&lt;/item&gt;&lt;item&gt;1540&lt;/item&gt;&lt;item&gt;1543&lt;/item&gt;&lt;item&gt;1544&lt;/item&gt;&lt;item&gt;1545&lt;/item&gt;&lt;item&gt;1546&lt;/item&gt;&lt;item&gt;1547&lt;/item&gt;&lt;item&gt;1548&lt;/item&gt;&lt;item&gt;1549&lt;/item&gt;&lt;item&gt;1550&lt;/item&gt;&lt;item&gt;1551&lt;/item&gt;&lt;item&gt;1552&lt;/item&gt;&lt;item&gt;1553&lt;/item&gt;&lt;item&gt;1554&lt;/item&gt;&lt;item&gt;1555&lt;/item&gt;&lt;item&gt;1556&lt;/item&gt;&lt;item&gt;1557&lt;/item&gt;&lt;item&gt;1559&lt;/item&gt;&lt;item&gt;1560&lt;/item&gt;&lt;item&gt;1561&lt;/item&gt;&lt;item&gt;1562&lt;/item&gt;&lt;item&gt;1563&lt;/item&gt;&lt;item&gt;1564&lt;/item&gt;&lt;item&gt;1565&lt;/item&gt;&lt;item&gt;1566&lt;/item&gt;&lt;item&gt;1567&lt;/item&gt;&lt;item&gt;1568&lt;/item&gt;&lt;item&gt;1569&lt;/item&gt;&lt;item&gt;1572&lt;/item&gt;&lt;item&gt;1573&lt;/item&gt;&lt;item&gt;1574&lt;/item&gt;&lt;item&gt;1575&lt;/item&gt;&lt;item&gt;1576&lt;/item&gt;&lt;item&gt;1577&lt;/item&gt;&lt;item&gt;1578&lt;/item&gt;&lt;item&gt;1579&lt;/item&gt;&lt;item&gt;1583&lt;/item&gt;&lt;item&gt;1585&lt;/item&gt;&lt;item&gt;1586&lt;/item&gt;&lt;item&gt;1587&lt;/item&gt;&lt;item&gt;1588&lt;/item&gt;&lt;item&gt;1590&lt;/item&gt;&lt;item&gt;1591&lt;/item&gt;&lt;item&gt;1592&lt;/item&gt;&lt;item&gt;1594&lt;/item&gt;&lt;item&gt;1595&lt;/item&gt;&lt;item&gt;1596&lt;/item&gt;&lt;item&gt;1597&lt;/item&gt;&lt;item&gt;1598&lt;/item&gt;&lt;item&gt;1600&lt;/item&gt;&lt;item&gt;1601&lt;/item&gt;&lt;item&gt;1602&lt;/item&gt;&lt;item&gt;1604&lt;/item&gt;&lt;item&gt;1605&lt;/item&gt;&lt;item&gt;1607&lt;/item&gt;&lt;item&gt;1608&lt;/item&gt;&lt;item&gt;1609&lt;/item&gt;&lt;item&gt;1610&lt;/item&gt;&lt;item&gt;1611&lt;/item&gt;&lt;item&gt;1612&lt;/item&gt;&lt;item&gt;1613&lt;/item&gt;&lt;item&gt;1614&lt;/item&gt;&lt;item&gt;1615&lt;/item&gt;&lt;item&gt;1616&lt;/item&gt;&lt;item&gt;1617&lt;/item&gt;&lt;item&gt;1618&lt;/item&gt;&lt;item&gt;1619&lt;/item&gt;&lt;item&gt;1620&lt;/item&gt;&lt;item&gt;1621&lt;/item&gt;&lt;item&gt;1622&lt;/item&gt;&lt;item&gt;1623&lt;/item&gt;&lt;item&gt;1624&lt;/item&gt;&lt;item&gt;1625&lt;/item&gt;&lt;item&gt;1626&lt;/item&gt;&lt;item&gt;1627&lt;/item&gt;&lt;item&gt;1628&lt;/item&gt;&lt;item&gt;1629&lt;/item&gt;&lt;item&gt;1630&lt;/item&gt;&lt;item&gt;1631&lt;/item&gt;&lt;item&gt;1632&lt;/item&gt;&lt;item&gt;1633&lt;/item&gt;&lt;item&gt;1634&lt;/item&gt;&lt;item&gt;1635&lt;/item&gt;&lt;item&gt;1636&lt;/item&gt;&lt;item&gt;1637&lt;/item&gt;&lt;item&gt;1638&lt;/item&gt;&lt;item&gt;1639&lt;/item&gt;&lt;item&gt;1640&lt;/item&gt;&lt;item&gt;1641&lt;/item&gt;&lt;item&gt;1642&lt;/item&gt;&lt;item&gt;1643&lt;/item&gt;&lt;item&gt;1644&lt;/item&gt;&lt;item&gt;1645&lt;/item&gt;&lt;item&gt;1646&lt;/item&gt;&lt;item&gt;1647&lt;/item&gt;&lt;item&gt;1648&lt;/item&gt;&lt;item&gt;1649&lt;/item&gt;&lt;item&gt;1650&lt;/item&gt;&lt;item&gt;1651&lt;/item&gt;&lt;item&gt;1652&lt;/item&gt;&lt;item&gt;1653&lt;/item&gt;&lt;item&gt;1654&lt;/item&gt;&lt;item&gt;1655&lt;/item&gt;&lt;item&gt;1657&lt;/item&gt;&lt;item&gt;1658&lt;/item&gt;&lt;item&gt;1659&lt;/item&gt;&lt;item&gt;1660&lt;/item&gt;&lt;item&gt;1661&lt;/item&gt;&lt;item&gt;1662&lt;/item&gt;&lt;item&gt;1663&lt;/item&gt;&lt;item&gt;1665&lt;/item&gt;&lt;item&gt;1669&lt;/item&gt;&lt;item&gt;1670&lt;/item&gt;&lt;item&gt;1671&lt;/item&gt;&lt;item&gt;1672&lt;/item&gt;&lt;item&gt;1673&lt;/item&gt;&lt;item&gt;1675&lt;/item&gt;&lt;item&gt;1676&lt;/item&gt;&lt;item&gt;1678&lt;/item&gt;&lt;item&gt;1679&lt;/item&gt;&lt;item&gt;1680&lt;/item&gt;&lt;item&gt;1681&lt;/item&gt;&lt;item&gt;1682&lt;/item&gt;&lt;item&gt;1683&lt;/item&gt;&lt;item&gt;1684&lt;/item&gt;&lt;item&gt;1685&lt;/item&gt;&lt;item&gt;1686&lt;/item&gt;&lt;item&gt;1688&lt;/item&gt;&lt;item&gt;1689&lt;/item&gt;&lt;item&gt;1690&lt;/item&gt;&lt;item&gt;1699&lt;/item&gt;&lt;item&gt;1700&lt;/item&gt;&lt;item&gt;1708&lt;/item&gt;&lt;item&gt;1711&lt;/item&gt;&lt;item&gt;1712&lt;/item&gt;&lt;/record-ids&gt;&lt;/item&gt;&lt;/Libraries&gt;"/>
  </w:docVars>
  <w:rsids>
    <w:rsidRoot w:val="00BD61A2"/>
    <w:rsid w:val="000041E7"/>
    <w:rsid w:val="00023B0F"/>
    <w:rsid w:val="00042613"/>
    <w:rsid w:val="00065140"/>
    <w:rsid w:val="0007101F"/>
    <w:rsid w:val="000776A9"/>
    <w:rsid w:val="00084853"/>
    <w:rsid w:val="00085513"/>
    <w:rsid w:val="000A3FCA"/>
    <w:rsid w:val="000A66E6"/>
    <w:rsid w:val="000B717D"/>
    <w:rsid w:val="000C23FF"/>
    <w:rsid w:val="000D2E4B"/>
    <w:rsid w:val="000F1068"/>
    <w:rsid w:val="000F49BB"/>
    <w:rsid w:val="00103ED5"/>
    <w:rsid w:val="001043F4"/>
    <w:rsid w:val="0011300D"/>
    <w:rsid w:val="0012568B"/>
    <w:rsid w:val="00135760"/>
    <w:rsid w:val="00137C90"/>
    <w:rsid w:val="00143865"/>
    <w:rsid w:val="001570BD"/>
    <w:rsid w:val="00167270"/>
    <w:rsid w:val="00167A64"/>
    <w:rsid w:val="00195E7F"/>
    <w:rsid w:val="001A2BAB"/>
    <w:rsid w:val="001A3AB9"/>
    <w:rsid w:val="001A74D9"/>
    <w:rsid w:val="001C3A7B"/>
    <w:rsid w:val="001C3EF9"/>
    <w:rsid w:val="001C6A12"/>
    <w:rsid w:val="001D6644"/>
    <w:rsid w:val="001D787F"/>
    <w:rsid w:val="001E0EFC"/>
    <w:rsid w:val="001E29D3"/>
    <w:rsid w:val="001E409C"/>
    <w:rsid w:val="001F0663"/>
    <w:rsid w:val="002043C5"/>
    <w:rsid w:val="00210387"/>
    <w:rsid w:val="0021130A"/>
    <w:rsid w:val="002209F3"/>
    <w:rsid w:val="00231652"/>
    <w:rsid w:val="0023722E"/>
    <w:rsid w:val="002405CC"/>
    <w:rsid w:val="00246E7E"/>
    <w:rsid w:val="00267513"/>
    <w:rsid w:val="00283250"/>
    <w:rsid w:val="00292C53"/>
    <w:rsid w:val="00295EC0"/>
    <w:rsid w:val="00297B2D"/>
    <w:rsid w:val="002A26A7"/>
    <w:rsid w:val="002A3F60"/>
    <w:rsid w:val="002B4049"/>
    <w:rsid w:val="002C3DFF"/>
    <w:rsid w:val="002C5D53"/>
    <w:rsid w:val="002C66E7"/>
    <w:rsid w:val="002D5438"/>
    <w:rsid w:val="002F3730"/>
    <w:rsid w:val="00316B40"/>
    <w:rsid w:val="003371BA"/>
    <w:rsid w:val="003412CF"/>
    <w:rsid w:val="00354515"/>
    <w:rsid w:val="00367B23"/>
    <w:rsid w:val="003730C8"/>
    <w:rsid w:val="003763FA"/>
    <w:rsid w:val="00380804"/>
    <w:rsid w:val="00383F3E"/>
    <w:rsid w:val="003B25F8"/>
    <w:rsid w:val="003E4743"/>
    <w:rsid w:val="003F0CBB"/>
    <w:rsid w:val="003F4615"/>
    <w:rsid w:val="003F5BC5"/>
    <w:rsid w:val="00415610"/>
    <w:rsid w:val="00424695"/>
    <w:rsid w:val="004470F3"/>
    <w:rsid w:val="00463726"/>
    <w:rsid w:val="00495863"/>
    <w:rsid w:val="004A3451"/>
    <w:rsid w:val="004F3FFE"/>
    <w:rsid w:val="00503EAF"/>
    <w:rsid w:val="00513821"/>
    <w:rsid w:val="00571673"/>
    <w:rsid w:val="00574515"/>
    <w:rsid w:val="005856B5"/>
    <w:rsid w:val="005C1C81"/>
    <w:rsid w:val="005D0EFA"/>
    <w:rsid w:val="005D6058"/>
    <w:rsid w:val="00611362"/>
    <w:rsid w:val="0061256E"/>
    <w:rsid w:val="006130E6"/>
    <w:rsid w:val="006150BD"/>
    <w:rsid w:val="006153BF"/>
    <w:rsid w:val="0067522F"/>
    <w:rsid w:val="0069204D"/>
    <w:rsid w:val="0069649E"/>
    <w:rsid w:val="006A2B96"/>
    <w:rsid w:val="006B1094"/>
    <w:rsid w:val="006C3A8E"/>
    <w:rsid w:val="00701548"/>
    <w:rsid w:val="00717D88"/>
    <w:rsid w:val="00725EEF"/>
    <w:rsid w:val="0073704E"/>
    <w:rsid w:val="00743EED"/>
    <w:rsid w:val="00744F97"/>
    <w:rsid w:val="00745DDE"/>
    <w:rsid w:val="00785B07"/>
    <w:rsid w:val="007C2BAE"/>
    <w:rsid w:val="007C3AE4"/>
    <w:rsid w:val="007E6003"/>
    <w:rsid w:val="00825C5E"/>
    <w:rsid w:val="00844DAE"/>
    <w:rsid w:val="0087173D"/>
    <w:rsid w:val="00871DF3"/>
    <w:rsid w:val="00876EBC"/>
    <w:rsid w:val="00892FC0"/>
    <w:rsid w:val="008A566A"/>
    <w:rsid w:val="008B205A"/>
    <w:rsid w:val="008B660A"/>
    <w:rsid w:val="008C12A3"/>
    <w:rsid w:val="008D14AC"/>
    <w:rsid w:val="008E4946"/>
    <w:rsid w:val="008F6E8E"/>
    <w:rsid w:val="009224FA"/>
    <w:rsid w:val="00922665"/>
    <w:rsid w:val="00922BF4"/>
    <w:rsid w:val="00960C0D"/>
    <w:rsid w:val="00963F9C"/>
    <w:rsid w:val="00963FEE"/>
    <w:rsid w:val="009753AE"/>
    <w:rsid w:val="00985A2B"/>
    <w:rsid w:val="00991EFA"/>
    <w:rsid w:val="00997F37"/>
    <w:rsid w:val="009A4A61"/>
    <w:rsid w:val="009B6DC7"/>
    <w:rsid w:val="009C2A44"/>
    <w:rsid w:val="009D3556"/>
    <w:rsid w:val="009E07E7"/>
    <w:rsid w:val="00A12CB8"/>
    <w:rsid w:val="00A1484D"/>
    <w:rsid w:val="00A415FE"/>
    <w:rsid w:val="00A80B13"/>
    <w:rsid w:val="00AA564A"/>
    <w:rsid w:val="00AB0531"/>
    <w:rsid w:val="00AB1E49"/>
    <w:rsid w:val="00AB4A46"/>
    <w:rsid w:val="00AD5677"/>
    <w:rsid w:val="00AE502E"/>
    <w:rsid w:val="00AF051B"/>
    <w:rsid w:val="00AF0C60"/>
    <w:rsid w:val="00B3598E"/>
    <w:rsid w:val="00B47BA9"/>
    <w:rsid w:val="00B50355"/>
    <w:rsid w:val="00B625D3"/>
    <w:rsid w:val="00B627D9"/>
    <w:rsid w:val="00B760D1"/>
    <w:rsid w:val="00B93B2D"/>
    <w:rsid w:val="00BA395D"/>
    <w:rsid w:val="00BB3992"/>
    <w:rsid w:val="00BD57BC"/>
    <w:rsid w:val="00BD61A2"/>
    <w:rsid w:val="00BE7026"/>
    <w:rsid w:val="00BF4E96"/>
    <w:rsid w:val="00C06855"/>
    <w:rsid w:val="00C10D14"/>
    <w:rsid w:val="00C21393"/>
    <w:rsid w:val="00C3783C"/>
    <w:rsid w:val="00C45EF1"/>
    <w:rsid w:val="00C46F3A"/>
    <w:rsid w:val="00C70265"/>
    <w:rsid w:val="00C70C8C"/>
    <w:rsid w:val="00C96C52"/>
    <w:rsid w:val="00CB172E"/>
    <w:rsid w:val="00CC4C91"/>
    <w:rsid w:val="00CC5123"/>
    <w:rsid w:val="00CC69C6"/>
    <w:rsid w:val="00CE1103"/>
    <w:rsid w:val="00CF36F5"/>
    <w:rsid w:val="00D068C7"/>
    <w:rsid w:val="00D106CE"/>
    <w:rsid w:val="00D15DC6"/>
    <w:rsid w:val="00D1622F"/>
    <w:rsid w:val="00D2077E"/>
    <w:rsid w:val="00D25886"/>
    <w:rsid w:val="00D52823"/>
    <w:rsid w:val="00D55780"/>
    <w:rsid w:val="00D600B7"/>
    <w:rsid w:val="00D7348A"/>
    <w:rsid w:val="00D97873"/>
    <w:rsid w:val="00DA35BE"/>
    <w:rsid w:val="00DA51F2"/>
    <w:rsid w:val="00DB7CDC"/>
    <w:rsid w:val="00DD63E6"/>
    <w:rsid w:val="00DF0BED"/>
    <w:rsid w:val="00DF67D5"/>
    <w:rsid w:val="00E00682"/>
    <w:rsid w:val="00E1795D"/>
    <w:rsid w:val="00E265EC"/>
    <w:rsid w:val="00E30730"/>
    <w:rsid w:val="00E31594"/>
    <w:rsid w:val="00E36FE4"/>
    <w:rsid w:val="00E45C49"/>
    <w:rsid w:val="00E66667"/>
    <w:rsid w:val="00E6759A"/>
    <w:rsid w:val="00E7179A"/>
    <w:rsid w:val="00E93C01"/>
    <w:rsid w:val="00EE028D"/>
    <w:rsid w:val="00EE6124"/>
    <w:rsid w:val="00F03495"/>
    <w:rsid w:val="00F16ECF"/>
    <w:rsid w:val="00F207D5"/>
    <w:rsid w:val="00F302CC"/>
    <w:rsid w:val="00F32323"/>
    <w:rsid w:val="00F35413"/>
    <w:rsid w:val="00F4758F"/>
    <w:rsid w:val="00F57468"/>
    <w:rsid w:val="00F6128F"/>
    <w:rsid w:val="00F83590"/>
    <w:rsid w:val="00FA335A"/>
    <w:rsid w:val="00FC19B6"/>
    <w:rsid w:val="00FE0CCA"/>
    <w:rsid w:val="00FE1B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D61A2"/>
    <w:rPr>
      <w:rFonts w:ascii="Calibri" w:eastAsia="Calibri" w:hAnsi="Calibri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BD61A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rsid w:val="00BD61A2"/>
    <w:pPr>
      <w:spacing w:after="0" w:line="240" w:lineRule="auto"/>
    </w:pPr>
    <w:rPr>
      <w:rFonts w:ascii="Tahoma" w:hAnsi="Tahoma"/>
      <w:sz w:val="16"/>
      <w:szCs w:val="16"/>
      <w:lang w:eastAsia="nl-NL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61A2"/>
    <w:rPr>
      <w:rFonts w:ascii="Tahoma" w:eastAsia="Calibri" w:hAnsi="Tahoma" w:cs="Times New Roman"/>
      <w:sz w:val="16"/>
      <w:szCs w:val="16"/>
      <w:lang w:eastAsia="nl-NL"/>
    </w:rPr>
  </w:style>
  <w:style w:type="character" w:styleId="Hyperlink">
    <w:name w:val="Hyperlink"/>
    <w:uiPriority w:val="99"/>
    <w:rsid w:val="00BD61A2"/>
    <w:rPr>
      <w:rFonts w:cs="Times New Roman"/>
      <w:color w:val="0000FF"/>
      <w:u w:val="single"/>
    </w:rPr>
  </w:style>
  <w:style w:type="character" w:styleId="PlaceholderText">
    <w:name w:val="Placeholder Text"/>
    <w:uiPriority w:val="99"/>
    <w:semiHidden/>
    <w:rsid w:val="00BD61A2"/>
    <w:rPr>
      <w:color w:val="808080"/>
    </w:rPr>
  </w:style>
  <w:style w:type="character" w:styleId="CommentReference">
    <w:name w:val="annotation reference"/>
    <w:uiPriority w:val="99"/>
    <w:semiHidden/>
    <w:rsid w:val="00BD61A2"/>
    <w:rPr>
      <w:rFonts w:cs="Times New Roman"/>
      <w:sz w:val="18"/>
    </w:rPr>
  </w:style>
  <w:style w:type="paragraph" w:styleId="CommentText">
    <w:name w:val="annotation text"/>
    <w:basedOn w:val="Normal"/>
    <w:link w:val="CommentTextChar"/>
    <w:uiPriority w:val="99"/>
    <w:semiHidden/>
    <w:rsid w:val="00BD61A2"/>
    <w:pPr>
      <w:spacing w:line="240" w:lineRule="auto"/>
    </w:pPr>
    <w:rPr>
      <w:sz w:val="24"/>
      <w:szCs w:val="24"/>
      <w:lang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D61A2"/>
    <w:rPr>
      <w:rFonts w:ascii="Calibri" w:eastAsia="Calibri" w:hAnsi="Calibri" w:cs="Times New Roman"/>
      <w:sz w:val="24"/>
      <w:szCs w:val="24"/>
      <w:lang w:eastAsia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BD61A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D61A2"/>
    <w:rPr>
      <w:rFonts w:ascii="Calibri" w:eastAsia="Calibri" w:hAnsi="Calibri" w:cs="Times New Roman"/>
      <w:b/>
      <w:bCs/>
      <w:sz w:val="20"/>
      <w:szCs w:val="20"/>
      <w:lang w:eastAsia="nl-NL"/>
    </w:rPr>
  </w:style>
  <w:style w:type="paragraph" w:styleId="Header">
    <w:name w:val="header"/>
    <w:basedOn w:val="Normal"/>
    <w:link w:val="HeaderChar"/>
    <w:uiPriority w:val="99"/>
    <w:unhideWhenUsed/>
    <w:rsid w:val="00BD61A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D61A2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BD61A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61A2"/>
    <w:rPr>
      <w:rFonts w:ascii="Calibri" w:eastAsia="Calibri" w:hAnsi="Calibri"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BD61A2"/>
  </w:style>
  <w:style w:type="paragraph" w:customStyle="1" w:styleId="EndNoteBibliographyTitle">
    <w:name w:val="EndNote Bibliography Title"/>
    <w:basedOn w:val="Normal"/>
    <w:link w:val="EndNoteBibliographyTitleChar"/>
    <w:rsid w:val="00BD61A2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61A2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D61A2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D61A2"/>
    <w:rPr>
      <w:rFonts w:ascii="Calibri" w:eastAsia="Calibri" w:hAnsi="Calibri" w:cs="Calibri"/>
      <w:noProof/>
      <w:lang w:val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BD61A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nl-NL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D61A2"/>
    <w:rPr>
      <w:rFonts w:ascii="Courier New" w:eastAsia="Times New Roman" w:hAnsi="Courier New" w:cs="Courier New"/>
      <w:sz w:val="20"/>
      <w:szCs w:val="20"/>
      <w:lang w:eastAsia="nl-NL"/>
    </w:rPr>
  </w:style>
  <w:style w:type="paragraph" w:styleId="Revision">
    <w:name w:val="Revision"/>
    <w:hidden/>
    <w:uiPriority w:val="99"/>
    <w:semiHidden/>
    <w:rsid w:val="008B660A"/>
    <w:pPr>
      <w:spacing w:after="0" w:line="240" w:lineRule="auto"/>
    </w:pPr>
    <w:rPr>
      <w:rFonts w:ascii="Calibri" w:eastAsia="Calibri" w:hAnsi="Calibri" w:cs="Times New Roman"/>
    </w:rPr>
  </w:style>
  <w:style w:type="numbering" w:customStyle="1" w:styleId="1">
    <w:name w:val="无列表1"/>
    <w:next w:val="NoList"/>
    <w:uiPriority w:val="99"/>
    <w:semiHidden/>
    <w:unhideWhenUsed/>
    <w:rsid w:val="00DA51F2"/>
  </w:style>
  <w:style w:type="character" w:customStyle="1" w:styleId="apple-converted-space">
    <w:name w:val="apple-converted-space"/>
    <w:basedOn w:val="DefaultParagraphFont"/>
    <w:rsid w:val="00DA51F2"/>
  </w:style>
  <w:style w:type="character" w:styleId="Emphasis">
    <w:name w:val="Emphasis"/>
    <w:qFormat/>
    <w:rsid w:val="00985A2B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D61A2"/>
    <w:rPr>
      <w:rFonts w:ascii="Calibri" w:eastAsia="Calibri" w:hAnsi="Calibri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BD61A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rsid w:val="00BD61A2"/>
    <w:pPr>
      <w:spacing w:after="0" w:line="240" w:lineRule="auto"/>
    </w:pPr>
    <w:rPr>
      <w:rFonts w:ascii="Tahoma" w:hAnsi="Tahoma"/>
      <w:sz w:val="16"/>
      <w:szCs w:val="16"/>
      <w:lang w:eastAsia="nl-NL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61A2"/>
    <w:rPr>
      <w:rFonts w:ascii="Tahoma" w:eastAsia="Calibri" w:hAnsi="Tahoma" w:cs="Times New Roman"/>
      <w:sz w:val="16"/>
      <w:szCs w:val="16"/>
      <w:lang w:eastAsia="nl-NL"/>
    </w:rPr>
  </w:style>
  <w:style w:type="character" w:styleId="Hyperlink">
    <w:name w:val="Hyperlink"/>
    <w:uiPriority w:val="99"/>
    <w:rsid w:val="00BD61A2"/>
    <w:rPr>
      <w:rFonts w:cs="Times New Roman"/>
      <w:color w:val="0000FF"/>
      <w:u w:val="single"/>
    </w:rPr>
  </w:style>
  <w:style w:type="character" w:styleId="PlaceholderText">
    <w:name w:val="Placeholder Text"/>
    <w:uiPriority w:val="99"/>
    <w:semiHidden/>
    <w:rsid w:val="00BD61A2"/>
    <w:rPr>
      <w:color w:val="808080"/>
    </w:rPr>
  </w:style>
  <w:style w:type="character" w:styleId="CommentReference">
    <w:name w:val="annotation reference"/>
    <w:uiPriority w:val="99"/>
    <w:semiHidden/>
    <w:rsid w:val="00BD61A2"/>
    <w:rPr>
      <w:rFonts w:cs="Times New Roman"/>
      <w:sz w:val="18"/>
    </w:rPr>
  </w:style>
  <w:style w:type="paragraph" w:styleId="CommentText">
    <w:name w:val="annotation text"/>
    <w:basedOn w:val="Normal"/>
    <w:link w:val="CommentTextChar"/>
    <w:uiPriority w:val="99"/>
    <w:semiHidden/>
    <w:rsid w:val="00BD61A2"/>
    <w:pPr>
      <w:spacing w:line="240" w:lineRule="auto"/>
    </w:pPr>
    <w:rPr>
      <w:sz w:val="24"/>
      <w:szCs w:val="24"/>
      <w:lang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D61A2"/>
    <w:rPr>
      <w:rFonts w:ascii="Calibri" w:eastAsia="Calibri" w:hAnsi="Calibri" w:cs="Times New Roman"/>
      <w:sz w:val="24"/>
      <w:szCs w:val="24"/>
      <w:lang w:eastAsia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BD61A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D61A2"/>
    <w:rPr>
      <w:rFonts w:ascii="Calibri" w:eastAsia="Calibri" w:hAnsi="Calibri" w:cs="Times New Roman"/>
      <w:b/>
      <w:bCs/>
      <w:sz w:val="20"/>
      <w:szCs w:val="20"/>
      <w:lang w:eastAsia="nl-NL"/>
    </w:rPr>
  </w:style>
  <w:style w:type="paragraph" w:styleId="Header">
    <w:name w:val="header"/>
    <w:basedOn w:val="Normal"/>
    <w:link w:val="HeaderChar"/>
    <w:uiPriority w:val="99"/>
    <w:unhideWhenUsed/>
    <w:rsid w:val="00BD61A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D61A2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BD61A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61A2"/>
    <w:rPr>
      <w:rFonts w:ascii="Calibri" w:eastAsia="Calibri" w:hAnsi="Calibri"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BD61A2"/>
  </w:style>
  <w:style w:type="paragraph" w:customStyle="1" w:styleId="EndNoteBibliographyTitle">
    <w:name w:val="EndNote Bibliography Title"/>
    <w:basedOn w:val="Normal"/>
    <w:link w:val="EndNoteBibliographyTitleChar"/>
    <w:rsid w:val="00BD61A2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61A2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D61A2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D61A2"/>
    <w:rPr>
      <w:rFonts w:ascii="Calibri" w:eastAsia="Calibri" w:hAnsi="Calibri" w:cs="Calibri"/>
      <w:noProof/>
      <w:lang w:val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BD61A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nl-NL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D61A2"/>
    <w:rPr>
      <w:rFonts w:ascii="Courier New" w:eastAsia="Times New Roman" w:hAnsi="Courier New" w:cs="Courier New"/>
      <w:sz w:val="20"/>
      <w:szCs w:val="20"/>
      <w:lang w:eastAsia="nl-NL"/>
    </w:rPr>
  </w:style>
  <w:style w:type="paragraph" w:styleId="Revision">
    <w:name w:val="Revision"/>
    <w:hidden/>
    <w:uiPriority w:val="99"/>
    <w:semiHidden/>
    <w:rsid w:val="008B660A"/>
    <w:pPr>
      <w:spacing w:after="0" w:line="240" w:lineRule="auto"/>
    </w:pPr>
    <w:rPr>
      <w:rFonts w:ascii="Calibri" w:eastAsia="Calibri" w:hAnsi="Calibri" w:cs="Times New Roman"/>
    </w:rPr>
  </w:style>
  <w:style w:type="numbering" w:customStyle="1" w:styleId="1">
    <w:name w:val="无列表1"/>
    <w:next w:val="NoList"/>
    <w:uiPriority w:val="99"/>
    <w:semiHidden/>
    <w:unhideWhenUsed/>
    <w:rsid w:val="00DA51F2"/>
  </w:style>
  <w:style w:type="character" w:customStyle="1" w:styleId="apple-converted-space">
    <w:name w:val="apple-converted-space"/>
    <w:basedOn w:val="DefaultParagraphFont"/>
    <w:rsid w:val="00DA51F2"/>
  </w:style>
  <w:style w:type="character" w:styleId="Emphasis">
    <w:name w:val="Emphasis"/>
    <w:qFormat/>
    <w:rsid w:val="00985A2B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03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2097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09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936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889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983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562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0409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47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674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438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556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981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642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822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842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915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802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472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014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872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737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585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086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668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14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521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57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957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302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253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890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07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180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87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966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38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395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764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465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686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102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192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292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880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857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35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739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92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779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0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989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044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375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871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237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116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292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625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047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928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069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666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060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987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223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638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049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380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484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686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70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989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574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50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071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7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502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488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617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09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784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137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956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2317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202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635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92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137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678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002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590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739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029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79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382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105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378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821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269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952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98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019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15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233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764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3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360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198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488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580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912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20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0736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43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766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41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101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477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627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608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52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612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691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673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654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947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801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906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288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854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7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798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65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368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495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712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321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567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400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393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764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22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64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783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79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329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241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773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188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655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28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319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471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983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1333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045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644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841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421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243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40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839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406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77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011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893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104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618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600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684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180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004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906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35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666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800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408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328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9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68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303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751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778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5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112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619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878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089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590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57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46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20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132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250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12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785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596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024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176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612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58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9583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47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411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853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785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822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733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383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127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187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46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659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689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065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642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292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953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026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316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62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18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710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364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179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381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5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706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08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428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619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317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053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851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293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251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49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425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090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572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52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784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314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131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169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822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496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768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991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960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548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256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580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128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588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127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169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548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603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019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818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640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585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983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94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185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105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290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718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327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80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400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636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011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8259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843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113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217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43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247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63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109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434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953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5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487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473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590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86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832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80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183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563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405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770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137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15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608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992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807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268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871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354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79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6083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869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071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215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14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827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06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0061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2400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652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94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616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81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095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669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617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413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669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488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jpeg"/><Relationship Id="rId12" Type="http://schemas.openxmlformats.org/officeDocument/2006/relationships/image" Target="media/image5.jpeg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Relationship Id="rId9" Type="http://schemas.openxmlformats.org/officeDocument/2006/relationships/image" Target="media/image2.jpeg"/><Relationship Id="rId10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3</Pages>
  <Words>25691</Words>
  <Characters>146445</Characters>
  <Application>Microsoft Macintosh Word</Application>
  <DocSecurity>0</DocSecurity>
  <Lines>1220</Lines>
  <Paragraphs>34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1717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585159</dc:creator>
  <cp:lastModifiedBy>Na Ma</cp:lastModifiedBy>
  <cp:revision>2</cp:revision>
  <cp:lastPrinted>2015-10-14T09:35:00Z</cp:lastPrinted>
  <dcterms:created xsi:type="dcterms:W3CDTF">2015-12-14T03:26:00Z</dcterms:created>
  <dcterms:modified xsi:type="dcterms:W3CDTF">2015-12-14T03:26:00Z</dcterms:modified>
</cp:coreProperties>
</file>